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r w:rsidRPr="00604EDE">
        <w:rPr>
          <w:rFonts w:ascii="Times New Roman" w:hAnsi="Times New Roman" w:cs="Times New Roman"/>
          <w:b/>
          <w:sz w:val="24"/>
          <w:szCs w:val="24"/>
        </w:rPr>
        <w:t>Interpretive summary</w:t>
      </w:r>
    </w:p>
    <w:p w14:paraId="4A47BC4A" w14:textId="18E93BEC" w:rsidR="00211B48" w:rsidRDefault="00F837A0" w:rsidP="009028A5">
      <w:pPr>
        <w:spacing w:line="480" w:lineRule="auto"/>
        <w:ind w:firstLine="720"/>
        <w:rPr>
          <w:ins w:id="0" w:author="Caitlin Jeffrey" w:date="2023-11-20T11:49:00Z"/>
          <w:rFonts w:ascii="Times New Roman" w:hAnsi="Times New Roman" w:cs="Times New Roman"/>
          <w:sz w:val="24"/>
          <w:szCs w:val="24"/>
        </w:rPr>
      </w:pPr>
      <w:r>
        <w:rPr>
          <w:rFonts w:ascii="Times New Roman" w:hAnsi="Times New Roman" w:cs="Times New Roman"/>
          <w:sz w:val="24"/>
          <w:szCs w:val="24"/>
        </w:rPr>
        <w:t xml:space="preserve">Previous studies </w:t>
      </w:r>
      <w:ins w:id="1" w:author="Caitlin Jeffrey" w:date="2023-11-21T12:02:00Z">
        <w:r w:rsidR="007D2DC5">
          <w:rPr>
            <w:rFonts w:ascii="Times New Roman" w:hAnsi="Times New Roman" w:cs="Times New Roman"/>
            <w:sz w:val="24"/>
            <w:szCs w:val="24"/>
          </w:rPr>
          <w:t xml:space="preserve">have </w:t>
        </w:r>
      </w:ins>
      <w:del w:id="2" w:author="Caitlin Jeffrey" w:date="2023-11-20T11:46:00Z">
        <w:r w:rsidDel="007A2AF8">
          <w:rPr>
            <w:rFonts w:ascii="Times New Roman" w:hAnsi="Times New Roman" w:cs="Times New Roman"/>
            <w:sz w:val="24"/>
            <w:szCs w:val="24"/>
          </w:rPr>
          <w:delText xml:space="preserve">have </w:delText>
        </w:r>
      </w:del>
      <w:r>
        <w:rPr>
          <w:rFonts w:ascii="Times New Roman" w:hAnsi="Times New Roman" w:cs="Times New Roman"/>
          <w:sz w:val="24"/>
          <w:szCs w:val="24"/>
        </w:rPr>
        <w:t>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can improve cow welfare and comfort</w:t>
      </w:r>
      <w:ins w:id="3" w:author="Caitlin Jeffrey" w:date="2023-11-21T12:02:00Z">
        <w:r w:rsidR="007D2DC5">
          <w:rPr>
            <w:rFonts w:ascii="Times New Roman" w:hAnsi="Times New Roman" w:cs="Times New Roman"/>
            <w:sz w:val="24"/>
            <w:szCs w:val="24"/>
          </w:rPr>
          <w:t xml:space="preserve"> </w:t>
        </w:r>
      </w:ins>
      <w:del w:id="4" w:author="Caitlin Jeffrey" w:date="2023-11-21T12:02:00Z">
        <w:r w:rsidDel="007D2DC5">
          <w:rPr>
            <w:rFonts w:ascii="Times New Roman" w:hAnsi="Times New Roman" w:cs="Times New Roman"/>
            <w:sz w:val="24"/>
            <w:szCs w:val="24"/>
          </w:rPr>
          <w:delText xml:space="preserve">, </w:delText>
        </w:r>
      </w:del>
      <w:r>
        <w:rPr>
          <w:rFonts w:ascii="Times New Roman" w:hAnsi="Times New Roman" w:cs="Times New Roman"/>
          <w:sz w:val="24"/>
          <w:szCs w:val="24"/>
        </w:rPr>
        <w:t xml:space="preserve">and have advantages for manure management, soil health, and water quality. </w:t>
      </w:r>
      <w:ins w:id="5" w:author="Caitlin Jeffrey" w:date="2023-11-20T11:46:00Z">
        <w:r w:rsidR="007A2AF8">
          <w:rPr>
            <w:rFonts w:ascii="Times New Roman" w:hAnsi="Times New Roman" w:cs="Times New Roman"/>
            <w:sz w:val="24"/>
            <w:szCs w:val="24"/>
          </w:rPr>
          <w:t>C</w:t>
        </w:r>
      </w:ins>
      <w:ins w:id="6" w:author="Caitlin Jeffrey" w:date="2023-11-20T11:44:00Z">
        <w:r w:rsidR="00A323E5">
          <w:rPr>
            <w:rFonts w:ascii="Times New Roman" w:hAnsi="Times New Roman" w:cs="Times New Roman"/>
            <w:sz w:val="24"/>
            <w:szCs w:val="24"/>
          </w:rPr>
          <w:t xml:space="preserve">onsensus is </w:t>
        </w:r>
      </w:ins>
      <w:ins w:id="7" w:author="Caitlin Jeffrey" w:date="2023-11-20T11:45:00Z">
        <w:r w:rsidR="00211B48">
          <w:rPr>
            <w:rFonts w:ascii="Times New Roman" w:hAnsi="Times New Roman" w:cs="Times New Roman"/>
            <w:sz w:val="24"/>
            <w:szCs w:val="24"/>
          </w:rPr>
          <w:t>lacking on</w:t>
        </w:r>
      </w:ins>
      <w:ins w:id="8" w:author="Caitlin Jeffrey" w:date="2023-11-20T11:43:00Z">
        <w:r w:rsidR="00A80A97">
          <w:rPr>
            <w:rFonts w:ascii="Times New Roman" w:hAnsi="Times New Roman" w:cs="Times New Roman"/>
            <w:sz w:val="24"/>
            <w:szCs w:val="24"/>
          </w:rPr>
          <w:t xml:space="preserve"> </w:t>
        </w:r>
      </w:ins>
      <w:ins w:id="9" w:author="Caitlin Jeffrey" w:date="2023-11-20T11:44:00Z">
        <w:r w:rsidR="00A323E5">
          <w:rPr>
            <w:rFonts w:ascii="Times New Roman" w:hAnsi="Times New Roman" w:cs="Times New Roman"/>
            <w:sz w:val="24"/>
            <w:szCs w:val="24"/>
          </w:rPr>
          <w:t xml:space="preserve">whether bulk tank milk quality, </w:t>
        </w:r>
        <w:r w:rsidR="00A323E5" w:rsidRPr="006E3AEC">
          <w:rPr>
            <w:rFonts w:ascii="Times New Roman" w:hAnsi="Times New Roman" w:cs="Times New Roman"/>
            <w:sz w:val="24"/>
            <w:szCs w:val="24"/>
          </w:rPr>
          <w:t>udder health</w:t>
        </w:r>
        <w:r w:rsidR="00A323E5">
          <w:rPr>
            <w:rFonts w:ascii="Times New Roman" w:hAnsi="Times New Roman" w:cs="Times New Roman"/>
            <w:sz w:val="24"/>
            <w:szCs w:val="24"/>
          </w:rPr>
          <w:t>,</w:t>
        </w:r>
        <w:r w:rsidR="00A323E5" w:rsidRPr="006E3AEC">
          <w:rPr>
            <w:rFonts w:ascii="Times New Roman" w:hAnsi="Times New Roman" w:cs="Times New Roman"/>
            <w:sz w:val="24"/>
            <w:szCs w:val="24"/>
          </w:rPr>
          <w:t xml:space="preserve"> </w:t>
        </w:r>
        <w:r w:rsidR="00A323E5">
          <w:rPr>
            <w:rFonts w:ascii="Times New Roman" w:hAnsi="Times New Roman" w:cs="Times New Roman"/>
            <w:sz w:val="24"/>
            <w:szCs w:val="24"/>
          </w:rPr>
          <w:t>udder</w:t>
        </w:r>
        <w:r w:rsidR="00A323E5" w:rsidRPr="006E3AEC">
          <w:rPr>
            <w:rFonts w:ascii="Times New Roman" w:hAnsi="Times New Roman" w:cs="Times New Roman"/>
            <w:sz w:val="24"/>
            <w:szCs w:val="24"/>
          </w:rPr>
          <w:t xml:space="preserve"> hygiene</w:t>
        </w:r>
        <w:r w:rsidR="00A323E5">
          <w:rPr>
            <w:rFonts w:ascii="Times New Roman" w:hAnsi="Times New Roman" w:cs="Times New Roman"/>
            <w:sz w:val="24"/>
            <w:szCs w:val="24"/>
          </w:rPr>
          <w:t xml:space="preserve"> and milk production </w:t>
        </w:r>
        <w:r w:rsidR="00211B48">
          <w:rPr>
            <w:rFonts w:ascii="Times New Roman" w:hAnsi="Times New Roman" w:cs="Times New Roman"/>
            <w:sz w:val="24"/>
            <w:szCs w:val="24"/>
          </w:rPr>
          <w:t xml:space="preserve">are </w:t>
        </w:r>
      </w:ins>
      <w:ins w:id="10" w:author="Caitlin Jeffrey" w:date="2023-11-20T11:49:00Z">
        <w:r w:rsidR="00116A53">
          <w:rPr>
            <w:rFonts w:ascii="Times New Roman" w:hAnsi="Times New Roman" w:cs="Times New Roman"/>
            <w:sz w:val="24"/>
            <w:szCs w:val="24"/>
          </w:rPr>
          <w:t>compromised</w:t>
        </w:r>
      </w:ins>
      <w:ins w:id="11" w:author="Caitlin Jeffrey" w:date="2023-11-20T11:48:00Z">
        <w:r w:rsidR="00116A53">
          <w:rPr>
            <w:rFonts w:ascii="Times New Roman" w:hAnsi="Times New Roman" w:cs="Times New Roman"/>
            <w:sz w:val="24"/>
            <w:szCs w:val="24"/>
          </w:rPr>
          <w:t xml:space="preserve"> on</w:t>
        </w:r>
      </w:ins>
      <w:ins w:id="12" w:author="Caitlin Jeffrey" w:date="2023-11-20T11:47:00Z">
        <w:r w:rsidR="007E050A">
          <w:rPr>
            <w:rFonts w:ascii="Times New Roman" w:hAnsi="Times New Roman" w:cs="Times New Roman"/>
            <w:sz w:val="24"/>
            <w:szCs w:val="24"/>
          </w:rPr>
          <w:t xml:space="preserve"> bedded packs.</w:t>
        </w:r>
      </w:ins>
      <w:ins w:id="13" w:author="Caitlin Jeffrey" w:date="2023-11-20T11:49:00Z">
        <w:r w:rsidR="00116A53">
          <w:rPr>
            <w:rFonts w:ascii="Times New Roman" w:hAnsi="Times New Roman" w:cs="Times New Roman"/>
            <w:sz w:val="24"/>
            <w:szCs w:val="24"/>
          </w:rPr>
          <w:t xml:space="preserve"> </w:t>
        </w:r>
      </w:ins>
      <w:del w:id="14" w:author="Caitlin Jeffrey" w:date="2023-11-20T11:43:00Z">
        <w:r w:rsidR="00DE079B" w:rsidDel="00A80A97">
          <w:rPr>
            <w:rFonts w:ascii="Times New Roman" w:hAnsi="Times New Roman" w:cs="Times New Roman"/>
            <w:sz w:val="24"/>
            <w:szCs w:val="24"/>
          </w:rPr>
          <w:delText>This</w:delText>
        </w:r>
        <w:r w:rsidR="00546D0C" w:rsidRPr="006E3AEC" w:rsidDel="00A80A97">
          <w:rPr>
            <w:rFonts w:ascii="Times New Roman" w:hAnsi="Times New Roman" w:cs="Times New Roman"/>
            <w:sz w:val="24"/>
            <w:szCs w:val="24"/>
          </w:rPr>
          <w:delText xml:space="preserve"> observational study </w:delText>
        </w:r>
      </w:del>
      <w:del w:id="15" w:author="Caitlin Jeffrey" w:date="2023-11-18T12:32:00Z">
        <w:r w:rsidR="00546D0C" w:rsidRPr="006E3AEC" w:rsidDel="00ED605D">
          <w:rPr>
            <w:rFonts w:ascii="Times New Roman" w:hAnsi="Times New Roman" w:cs="Times New Roman"/>
            <w:sz w:val="24"/>
            <w:szCs w:val="24"/>
          </w:rPr>
          <w:delText>explor</w:delText>
        </w:r>
        <w:r w:rsidR="00DE079B" w:rsidDel="00ED605D">
          <w:rPr>
            <w:rFonts w:ascii="Times New Roman" w:hAnsi="Times New Roman" w:cs="Times New Roman"/>
            <w:sz w:val="24"/>
            <w:szCs w:val="24"/>
          </w:rPr>
          <w:delText>ed</w:delText>
        </w:r>
      </w:del>
      <w:del w:id="16" w:author="Caitlin Jeffrey" w:date="2023-11-20T11:43:00Z">
        <w:r w:rsidR="00546D0C" w:rsidRPr="006E3AEC" w:rsidDel="00A80A97">
          <w:rPr>
            <w:rFonts w:ascii="Times New Roman" w:hAnsi="Times New Roman" w:cs="Times New Roman"/>
            <w:sz w:val="24"/>
            <w:szCs w:val="24"/>
          </w:rPr>
          <w:delText xml:space="preserve"> </w:delText>
        </w:r>
        <w:r w:rsidR="009A4CA8" w:rsidDel="00A80A97">
          <w:rPr>
            <w:rFonts w:ascii="Times New Roman" w:hAnsi="Times New Roman" w:cs="Times New Roman"/>
            <w:sz w:val="24"/>
            <w:szCs w:val="24"/>
          </w:rPr>
          <w:delText xml:space="preserve">whether </w:delText>
        </w:r>
      </w:del>
      <w:del w:id="17" w:author="Caitlin Jeffrey" w:date="2023-11-20T11:45:00Z">
        <w:r w:rsidR="009A4CA8" w:rsidDel="00211B48">
          <w:rPr>
            <w:rFonts w:ascii="Times New Roman" w:hAnsi="Times New Roman" w:cs="Times New Roman"/>
            <w:sz w:val="24"/>
            <w:szCs w:val="24"/>
          </w:rPr>
          <w:delText xml:space="preserve">facility type was associated with </w:delText>
        </w:r>
      </w:del>
      <w:del w:id="18" w:author="Caitlin Jeffrey" w:date="2023-11-20T11:44:00Z">
        <w:r w:rsidR="00C868BF" w:rsidDel="00A323E5">
          <w:rPr>
            <w:rFonts w:ascii="Times New Roman" w:hAnsi="Times New Roman" w:cs="Times New Roman"/>
            <w:sz w:val="24"/>
            <w:szCs w:val="24"/>
          </w:rPr>
          <w:delText xml:space="preserve">bulk tank milk quality, </w:delText>
        </w:r>
        <w:r w:rsidR="00546D0C" w:rsidRPr="006E3AEC" w:rsidDel="00A323E5">
          <w:rPr>
            <w:rFonts w:ascii="Times New Roman" w:hAnsi="Times New Roman" w:cs="Times New Roman"/>
            <w:sz w:val="24"/>
            <w:szCs w:val="24"/>
          </w:rPr>
          <w:delText>udder health</w:delText>
        </w:r>
        <w:r w:rsidR="009A4CA8" w:rsidDel="00A323E5">
          <w:rPr>
            <w:rFonts w:ascii="Times New Roman" w:hAnsi="Times New Roman" w:cs="Times New Roman"/>
            <w:sz w:val="24"/>
            <w:szCs w:val="24"/>
          </w:rPr>
          <w:delText>,</w:delText>
        </w:r>
        <w:r w:rsidR="00546D0C" w:rsidRPr="006E3AEC" w:rsidDel="00A323E5">
          <w:rPr>
            <w:rFonts w:ascii="Times New Roman" w:hAnsi="Times New Roman" w:cs="Times New Roman"/>
            <w:sz w:val="24"/>
            <w:szCs w:val="24"/>
          </w:rPr>
          <w:delText xml:space="preserve"> </w:delText>
        </w:r>
        <w:r w:rsidR="009A4CA8" w:rsidDel="00A323E5">
          <w:rPr>
            <w:rFonts w:ascii="Times New Roman" w:hAnsi="Times New Roman" w:cs="Times New Roman"/>
            <w:sz w:val="24"/>
            <w:szCs w:val="24"/>
          </w:rPr>
          <w:delText>udder</w:delText>
        </w:r>
        <w:r w:rsidR="00546D0C" w:rsidRPr="006E3AEC" w:rsidDel="00A323E5">
          <w:rPr>
            <w:rFonts w:ascii="Times New Roman" w:hAnsi="Times New Roman" w:cs="Times New Roman"/>
            <w:sz w:val="24"/>
            <w:szCs w:val="24"/>
          </w:rPr>
          <w:delText xml:space="preserve"> hygiene</w:delText>
        </w:r>
        <w:r w:rsidR="009A4CA8" w:rsidDel="00A323E5">
          <w:rPr>
            <w:rFonts w:ascii="Times New Roman" w:hAnsi="Times New Roman" w:cs="Times New Roman"/>
            <w:sz w:val="24"/>
            <w:szCs w:val="24"/>
          </w:rPr>
          <w:delText xml:space="preserve"> and milk production</w:delText>
        </w:r>
        <w:r w:rsidR="00546D0C" w:rsidRPr="006E3AEC" w:rsidDel="00A323E5">
          <w:rPr>
            <w:rFonts w:ascii="Times New Roman" w:hAnsi="Times New Roman" w:cs="Times New Roman"/>
            <w:sz w:val="24"/>
            <w:szCs w:val="24"/>
          </w:rPr>
          <w:delText xml:space="preserve"> </w:delText>
        </w:r>
      </w:del>
      <w:del w:id="19" w:author="Caitlin Jeffrey" w:date="2023-11-20T11:45:00Z">
        <w:r w:rsidR="004C7A16" w:rsidDel="00211B48">
          <w:rPr>
            <w:rFonts w:ascii="Times New Roman" w:hAnsi="Times New Roman" w:cs="Times New Roman"/>
            <w:sz w:val="24"/>
            <w:szCs w:val="24"/>
          </w:rPr>
          <w:delText xml:space="preserve">during </w:delText>
        </w:r>
        <w:r w:rsidR="0012786C" w:rsidDel="00211B48">
          <w:rPr>
            <w:rFonts w:ascii="Times New Roman" w:hAnsi="Times New Roman" w:cs="Times New Roman"/>
            <w:sz w:val="24"/>
            <w:szCs w:val="24"/>
          </w:rPr>
          <w:delText xml:space="preserve">the non-grazing season </w:delText>
        </w:r>
        <w:r w:rsidR="00546D0C" w:rsidDel="00211B48">
          <w:rPr>
            <w:rFonts w:ascii="Times New Roman" w:hAnsi="Times New Roman" w:cs="Times New Roman"/>
            <w:sz w:val="24"/>
            <w:szCs w:val="24"/>
          </w:rPr>
          <w:delText>on small</w:delText>
        </w:r>
        <w:r w:rsidR="00C868BF" w:rsidDel="00211B48">
          <w:rPr>
            <w:rFonts w:ascii="Times New Roman" w:hAnsi="Times New Roman" w:cs="Times New Roman"/>
            <w:sz w:val="24"/>
            <w:szCs w:val="24"/>
          </w:rPr>
          <w:delText>-</w:delText>
        </w:r>
        <w:r w:rsidR="00546D0C" w:rsidDel="00211B48">
          <w:rPr>
            <w:rFonts w:ascii="Times New Roman" w:hAnsi="Times New Roman" w:cs="Times New Roman"/>
            <w:sz w:val="24"/>
            <w:szCs w:val="24"/>
          </w:rPr>
          <w:delText xml:space="preserve">midsize organic </w:delText>
        </w:r>
        <w:r w:rsidR="00406BC3" w:rsidDel="00211B48">
          <w:rPr>
            <w:rFonts w:ascii="Times New Roman" w:hAnsi="Times New Roman" w:cs="Times New Roman"/>
            <w:sz w:val="24"/>
            <w:szCs w:val="24"/>
          </w:rPr>
          <w:delText>dairies</w:delText>
        </w:r>
        <w:r w:rsidR="00546D0C" w:rsidDel="00211B48">
          <w:rPr>
            <w:rFonts w:ascii="Times New Roman" w:hAnsi="Times New Roman" w:cs="Times New Roman"/>
            <w:sz w:val="24"/>
            <w:szCs w:val="24"/>
          </w:rPr>
          <w:delText xml:space="preserve"> in Vermont.</w:delText>
        </w:r>
        <w:r w:rsidR="00546D0C" w:rsidRPr="005F4103" w:rsidDel="00211B48">
          <w:rPr>
            <w:rFonts w:ascii="Times New Roman" w:hAnsi="Times New Roman" w:cs="Times New Roman"/>
            <w:color w:val="FF0000"/>
            <w:sz w:val="24"/>
            <w:szCs w:val="24"/>
          </w:rPr>
          <w:delText xml:space="preserve"> </w:delText>
        </w:r>
      </w:del>
      <w:del w:id="20" w:author="Caitlin Jeffrey" w:date="2023-11-20T11:33:00Z">
        <w:r w:rsidR="00635686" w:rsidDel="00695CD0">
          <w:rPr>
            <w:rFonts w:ascii="Times New Roman" w:hAnsi="Times New Roman" w:cs="Times New Roman"/>
            <w:sz w:val="24"/>
            <w:szCs w:val="24"/>
          </w:rPr>
          <w:delText>The measured</w:delText>
        </w:r>
      </w:del>
      <w:ins w:id="21" w:author="Caitlin Jeffrey" w:date="2023-11-20T11:42:00Z">
        <w:r w:rsidR="00ED7086">
          <w:rPr>
            <w:rFonts w:ascii="Times New Roman" w:hAnsi="Times New Roman" w:cs="Times New Roman"/>
            <w:sz w:val="24"/>
            <w:szCs w:val="24"/>
          </w:rPr>
          <w:t>In an observational study measuring these outcomes</w:t>
        </w:r>
      </w:ins>
      <w:ins w:id="22" w:author="Caitlin Jeffrey" w:date="2023-11-20T11:45:00Z">
        <w:r w:rsidR="00211B48">
          <w:rPr>
            <w:rFonts w:ascii="Times New Roman" w:hAnsi="Times New Roman" w:cs="Times New Roman"/>
            <w:sz w:val="24"/>
            <w:szCs w:val="24"/>
          </w:rPr>
          <w:t xml:space="preserve"> during the non-grazing season on </w:t>
        </w:r>
      </w:ins>
      <w:ins w:id="23" w:author="Caitlin Jeffrey" w:date="2023-11-20T11:49:00Z">
        <w:r w:rsidR="00753E80">
          <w:rPr>
            <w:rFonts w:ascii="Times New Roman" w:hAnsi="Times New Roman" w:cs="Times New Roman"/>
            <w:sz w:val="24"/>
            <w:szCs w:val="24"/>
          </w:rPr>
          <w:t>21</w:t>
        </w:r>
      </w:ins>
      <w:ins w:id="24" w:author="Caitlin Jeffrey" w:date="2023-11-20T11:50:00Z">
        <w:r w:rsidR="00753E80">
          <w:rPr>
            <w:rFonts w:ascii="Times New Roman" w:hAnsi="Times New Roman" w:cs="Times New Roman"/>
            <w:sz w:val="24"/>
            <w:szCs w:val="24"/>
          </w:rPr>
          <w:t xml:space="preserve"> </w:t>
        </w:r>
      </w:ins>
      <w:ins w:id="25" w:author="Caitlin Jeffrey" w:date="2023-11-20T11:45:00Z">
        <w:r w:rsidR="00211B48">
          <w:rPr>
            <w:rFonts w:ascii="Times New Roman" w:hAnsi="Times New Roman" w:cs="Times New Roman"/>
            <w:sz w:val="24"/>
            <w:szCs w:val="24"/>
          </w:rPr>
          <w:t>organic dairies in Vermont</w:t>
        </w:r>
      </w:ins>
      <w:ins w:id="26" w:author="Caitlin Jeffrey" w:date="2023-11-20T11:42:00Z">
        <w:r w:rsidR="00ED7086">
          <w:rPr>
            <w:rFonts w:ascii="Times New Roman" w:hAnsi="Times New Roman" w:cs="Times New Roman"/>
            <w:sz w:val="24"/>
            <w:szCs w:val="24"/>
          </w:rPr>
          <w:t xml:space="preserve">, </w:t>
        </w:r>
      </w:ins>
      <w:del w:id="27" w:author="Caitlin Jeffrey" w:date="2023-11-20T11:42:00Z">
        <w:r w:rsidR="00635686" w:rsidDel="00ED7086">
          <w:rPr>
            <w:rFonts w:ascii="Times New Roman" w:hAnsi="Times New Roman" w:cs="Times New Roman"/>
            <w:sz w:val="24"/>
            <w:szCs w:val="24"/>
          </w:rPr>
          <w:delText xml:space="preserve"> outcomes</w:delText>
        </w:r>
      </w:del>
      <w:del w:id="28" w:author="Caitlin Jeffrey" w:date="2023-11-20T11:33:00Z">
        <w:r w:rsidR="00546D0C" w:rsidRPr="00604EDE" w:rsidDel="00695CD0">
          <w:rPr>
            <w:rFonts w:ascii="Times New Roman" w:hAnsi="Times New Roman" w:cs="Times New Roman"/>
            <w:sz w:val="24"/>
            <w:szCs w:val="24"/>
          </w:rPr>
          <w:delText xml:space="preserve"> for</w:delText>
        </w:r>
      </w:del>
      <w:del w:id="29" w:author="Caitlin Jeffrey" w:date="2023-11-20T11:42:00Z">
        <w:r w:rsidR="00546D0C" w:rsidRPr="00604EDE" w:rsidDel="00ED7086">
          <w:rPr>
            <w:rFonts w:ascii="Times New Roman" w:hAnsi="Times New Roman" w:cs="Times New Roman"/>
            <w:sz w:val="24"/>
            <w:szCs w:val="24"/>
          </w:rPr>
          <w:delText xml:space="preserve"> </w:delText>
        </w:r>
      </w:del>
      <w:r w:rsidR="00546D0C" w:rsidRPr="00604EDE">
        <w:rPr>
          <w:rFonts w:ascii="Times New Roman" w:hAnsi="Times New Roman" w:cs="Times New Roman"/>
          <w:sz w:val="24"/>
          <w:szCs w:val="24"/>
        </w:rPr>
        <w:t>bedded packs</w:t>
      </w:r>
      <w:r w:rsidR="00546D0C">
        <w:rPr>
          <w:rFonts w:ascii="Times New Roman" w:hAnsi="Times New Roman" w:cs="Times New Roman"/>
          <w:sz w:val="24"/>
          <w:szCs w:val="24"/>
        </w:rPr>
        <w:t xml:space="preserve"> </w:t>
      </w:r>
      <w:ins w:id="30" w:author="Caitlin Jeffrey" w:date="2023-11-18T12:33:00Z">
        <w:r w:rsidR="002F38AA">
          <w:rPr>
            <w:rFonts w:ascii="Times New Roman" w:hAnsi="Times New Roman" w:cs="Times New Roman"/>
            <w:sz w:val="24"/>
            <w:szCs w:val="24"/>
          </w:rPr>
          <w:t>were similar</w:t>
        </w:r>
        <w:r w:rsidR="002F38AA" w:rsidRPr="00604EDE">
          <w:rPr>
            <w:rFonts w:ascii="Times New Roman" w:hAnsi="Times New Roman" w:cs="Times New Roman"/>
            <w:sz w:val="24"/>
            <w:szCs w:val="24"/>
          </w:rPr>
          <w:t xml:space="preserve"> </w:t>
        </w:r>
      </w:ins>
      <w:del w:id="31" w:author="Caitlin Jeffrey" w:date="2023-11-18T12:33:00Z">
        <w:r w:rsidR="00546D0C" w:rsidDel="002F38AA">
          <w:rPr>
            <w:rFonts w:ascii="Times New Roman" w:hAnsi="Times New Roman" w:cs="Times New Roman"/>
            <w:sz w:val="24"/>
            <w:szCs w:val="24"/>
          </w:rPr>
          <w:delText>did not differ</w:delText>
        </w:r>
        <w:r w:rsidR="00546D0C" w:rsidRPr="00604EDE" w:rsidDel="002F38AA">
          <w:rPr>
            <w:rFonts w:ascii="Times New Roman" w:hAnsi="Times New Roman" w:cs="Times New Roman"/>
            <w:sz w:val="24"/>
            <w:szCs w:val="24"/>
          </w:rPr>
          <w:delText xml:space="preserve"> </w:delText>
        </w:r>
      </w:del>
      <w:del w:id="32" w:author="Caitlin Jeffrey" w:date="2023-11-20T11:43:00Z">
        <w:r w:rsidR="00546D0C" w:rsidRPr="00604EDE" w:rsidDel="00ED7086">
          <w:rPr>
            <w:rFonts w:ascii="Times New Roman" w:hAnsi="Times New Roman" w:cs="Times New Roman"/>
            <w:sz w:val="24"/>
            <w:szCs w:val="24"/>
          </w:rPr>
          <w:delText xml:space="preserve">compared </w:delText>
        </w:r>
      </w:del>
      <w:r w:rsidR="00546D0C" w:rsidRPr="00604EDE">
        <w:rPr>
          <w:rFonts w:ascii="Times New Roman" w:hAnsi="Times New Roman" w:cs="Times New Roman"/>
          <w:sz w:val="24"/>
          <w:szCs w:val="24"/>
        </w:rPr>
        <w:t xml:space="preserve">to </w:t>
      </w:r>
      <w:proofErr w:type="spellStart"/>
      <w:r w:rsidR="00546D0C" w:rsidRPr="00604EDE">
        <w:rPr>
          <w:rFonts w:ascii="Times New Roman" w:hAnsi="Times New Roman" w:cs="Times New Roman"/>
          <w:sz w:val="24"/>
          <w:szCs w:val="24"/>
        </w:rPr>
        <w:t>tiestall</w:t>
      </w:r>
      <w:r w:rsidR="00635686">
        <w:rPr>
          <w:rFonts w:ascii="Times New Roman" w:hAnsi="Times New Roman" w:cs="Times New Roman"/>
          <w:sz w:val="24"/>
          <w:szCs w:val="24"/>
        </w:rPr>
        <w:t>s</w:t>
      </w:r>
      <w:proofErr w:type="spellEnd"/>
      <w:r w:rsidR="00546D0C" w:rsidRPr="00604EDE">
        <w:rPr>
          <w:rFonts w:ascii="Times New Roman" w:hAnsi="Times New Roman" w:cs="Times New Roman"/>
          <w:sz w:val="24"/>
          <w:szCs w:val="24"/>
        </w:rPr>
        <w:t xml:space="preserve"> and </w:t>
      </w:r>
      <w:proofErr w:type="spellStart"/>
      <w:r w:rsidR="00546D0C" w:rsidRPr="00604EDE">
        <w:rPr>
          <w:rFonts w:ascii="Times New Roman" w:hAnsi="Times New Roman" w:cs="Times New Roman"/>
          <w:sz w:val="24"/>
          <w:szCs w:val="24"/>
        </w:rPr>
        <w:t>freestall</w:t>
      </w:r>
      <w:r w:rsidR="00635686">
        <w:rPr>
          <w:rFonts w:ascii="Times New Roman" w:hAnsi="Times New Roman" w:cs="Times New Roman"/>
          <w:sz w:val="24"/>
          <w:szCs w:val="24"/>
        </w:rPr>
        <w:t>s</w:t>
      </w:r>
      <w:proofErr w:type="spellEnd"/>
      <w:ins w:id="33" w:author="Caitlin Jeffrey" w:date="2023-11-20T11:51:00Z">
        <w:r w:rsidR="009028A5">
          <w:rPr>
            <w:rFonts w:ascii="Times New Roman" w:hAnsi="Times New Roman" w:cs="Times New Roman"/>
            <w:sz w:val="24"/>
            <w:szCs w:val="24"/>
          </w:rPr>
          <w:t xml:space="preserve"> the most commonly-used housing types for organic dairies in Vermont</w:t>
        </w:r>
      </w:ins>
      <w:del w:id="34" w:author="Caitlin Jeffrey" w:date="2023-11-20T11:49:00Z">
        <w:r w:rsidR="00CD77DC" w:rsidDel="00753E80">
          <w:rPr>
            <w:rFonts w:ascii="Times New Roman" w:hAnsi="Times New Roman" w:cs="Times New Roman"/>
            <w:sz w:val="24"/>
            <w:szCs w:val="24"/>
          </w:rPr>
          <w:delText>, the most commonly-used housing types</w:delText>
        </w:r>
        <w:r w:rsidR="00B836B8" w:rsidDel="00753E80">
          <w:rPr>
            <w:rFonts w:ascii="Times New Roman" w:hAnsi="Times New Roman" w:cs="Times New Roman"/>
            <w:sz w:val="24"/>
            <w:szCs w:val="24"/>
          </w:rPr>
          <w:delText xml:space="preserve"> for organic dairies</w:delText>
        </w:r>
        <w:r w:rsidR="00530A95" w:rsidDel="00753E80">
          <w:rPr>
            <w:rFonts w:ascii="Times New Roman" w:hAnsi="Times New Roman" w:cs="Times New Roman"/>
            <w:sz w:val="24"/>
            <w:szCs w:val="24"/>
          </w:rPr>
          <w:delText xml:space="preserve"> in Vermont</w:delText>
        </w:r>
      </w:del>
      <w:r w:rsidR="00057217">
        <w:rPr>
          <w:rFonts w:ascii="Times New Roman" w:hAnsi="Times New Roman" w:cs="Times New Roman"/>
          <w:sz w:val="24"/>
          <w:szCs w:val="24"/>
        </w:rPr>
        <w:t xml:space="preserve">. </w:t>
      </w:r>
      <w:del w:id="35" w:author="Caitlin Jeffrey" w:date="2023-11-20T11:30:00Z">
        <w:r w:rsidR="00057217" w:rsidDel="00A61CFE">
          <w:rPr>
            <w:rFonts w:ascii="Times New Roman" w:hAnsi="Times New Roman" w:cs="Times New Roman"/>
            <w:sz w:val="24"/>
            <w:szCs w:val="24"/>
          </w:rPr>
          <w:delText>We</w:delText>
        </w:r>
      </w:del>
      <w:del w:id="36" w:author="Caitlin Jeffrey" w:date="2023-11-18T12:34:00Z">
        <w:r w:rsidR="00057217" w:rsidDel="00987727">
          <w:rPr>
            <w:rFonts w:ascii="Times New Roman" w:hAnsi="Times New Roman" w:cs="Times New Roman"/>
            <w:sz w:val="24"/>
            <w:szCs w:val="24"/>
          </w:rPr>
          <w:delText xml:space="preserve"> </w:delText>
        </w:r>
        <w:r w:rsidR="00546D0C" w:rsidDel="00987727">
          <w:rPr>
            <w:rFonts w:ascii="Times New Roman" w:hAnsi="Times New Roman" w:cs="Times New Roman"/>
            <w:sz w:val="24"/>
            <w:szCs w:val="24"/>
          </w:rPr>
          <w:delText>therefore</w:delText>
        </w:r>
      </w:del>
      <w:del w:id="37" w:author="Caitlin Jeffrey" w:date="2023-11-20T11:30:00Z">
        <w:r w:rsidR="00546D0C" w:rsidDel="00A61CFE">
          <w:rPr>
            <w:rFonts w:ascii="Times New Roman" w:hAnsi="Times New Roman" w:cs="Times New Roman"/>
            <w:sz w:val="24"/>
            <w:szCs w:val="24"/>
          </w:rPr>
          <w:delText xml:space="preserve"> </w:delText>
        </w:r>
      </w:del>
      <w:del w:id="38" w:author="Caitlin Jeffrey" w:date="2023-11-18T12:33:00Z">
        <w:r w:rsidR="00546D0C" w:rsidRPr="00604EDE" w:rsidDel="002F38AA">
          <w:rPr>
            <w:rFonts w:ascii="Times New Roman" w:hAnsi="Times New Roman" w:cs="Times New Roman"/>
            <w:sz w:val="24"/>
            <w:szCs w:val="24"/>
          </w:rPr>
          <w:delText>feel</w:delText>
        </w:r>
      </w:del>
      <w:del w:id="39" w:author="Caitlin Jeffrey" w:date="2023-11-20T11:30:00Z">
        <w:r w:rsidR="00546D0C" w:rsidRPr="00604EDE" w:rsidDel="00A61CFE">
          <w:rPr>
            <w:rFonts w:ascii="Times New Roman" w:hAnsi="Times New Roman" w:cs="Times New Roman"/>
            <w:sz w:val="24"/>
            <w:szCs w:val="24"/>
          </w:rPr>
          <w:delText xml:space="preserve"> that</w:delText>
        </w:r>
      </w:del>
      <w:ins w:id="40" w:author="Caitlin Jeffrey" w:date="2023-11-20T11:50:00Z">
        <w:r w:rsidR="008E10BB">
          <w:rPr>
            <w:rFonts w:ascii="Times New Roman" w:hAnsi="Times New Roman" w:cs="Times New Roman"/>
            <w:sz w:val="24"/>
            <w:szCs w:val="24"/>
          </w:rPr>
          <w:t xml:space="preserve">We conclude that </w:t>
        </w:r>
      </w:ins>
      <w:del w:id="41" w:author="Caitlin Jeffrey" w:date="2023-11-20T11:50:00Z">
        <w:r w:rsidR="00546D0C" w:rsidRPr="00604EDE" w:rsidDel="008E10BB">
          <w:rPr>
            <w:rFonts w:ascii="Times New Roman" w:hAnsi="Times New Roman" w:cs="Times New Roman"/>
            <w:sz w:val="24"/>
            <w:szCs w:val="24"/>
          </w:rPr>
          <w:delText xml:space="preserve"> </w:delText>
        </w:r>
      </w:del>
      <w:ins w:id="42" w:author="Caitlin Jeffrey" w:date="2023-11-20T11:50:00Z">
        <w:r w:rsidR="008E10BB">
          <w:rPr>
            <w:rFonts w:ascii="Times New Roman" w:hAnsi="Times New Roman" w:cs="Times New Roman"/>
            <w:sz w:val="24"/>
            <w:szCs w:val="24"/>
          </w:rPr>
          <w:t>b</w:t>
        </w:r>
      </w:ins>
      <w:del w:id="43" w:author="Caitlin Jeffrey" w:date="2023-11-20T11:46:00Z">
        <w:r w:rsidR="00546D0C" w:rsidRPr="00604EDE" w:rsidDel="00211B48">
          <w:rPr>
            <w:rFonts w:ascii="Times New Roman" w:hAnsi="Times New Roman" w:cs="Times New Roman"/>
            <w:sz w:val="24"/>
            <w:szCs w:val="24"/>
          </w:rPr>
          <w:delText>b</w:delText>
        </w:r>
      </w:del>
      <w:r w:rsidR="00546D0C" w:rsidRPr="00604EDE">
        <w:rPr>
          <w:rFonts w:ascii="Times New Roman" w:hAnsi="Times New Roman" w:cs="Times New Roman"/>
          <w:sz w:val="24"/>
          <w:szCs w:val="24"/>
        </w:rPr>
        <w:t>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del w:id="44" w:author="Caitlin Jeffrey" w:date="2023-11-18T12:34:00Z">
        <w:r w:rsidR="00546D0C" w:rsidRPr="00604EDE" w:rsidDel="000D5E92">
          <w:rPr>
            <w:rFonts w:ascii="Times New Roman" w:hAnsi="Times New Roman" w:cs="Times New Roman"/>
            <w:sz w:val="24"/>
            <w:szCs w:val="24"/>
          </w:rPr>
          <w:delText>can be</w:delText>
        </w:r>
      </w:del>
      <w:ins w:id="45" w:author="Caitlin Jeffrey" w:date="2023-11-18T12:34:00Z">
        <w:r w:rsidR="000D5E92">
          <w:rPr>
            <w:rFonts w:ascii="Times New Roman" w:hAnsi="Times New Roman" w:cs="Times New Roman"/>
            <w:sz w:val="24"/>
            <w:szCs w:val="24"/>
          </w:rPr>
          <w:t>are</w:t>
        </w:r>
      </w:ins>
      <w:r w:rsidR="00546D0C" w:rsidRPr="00604EDE">
        <w:rPr>
          <w:rFonts w:ascii="Times New Roman" w:hAnsi="Times New Roman" w:cs="Times New Roman"/>
          <w:sz w:val="24"/>
          <w:szCs w:val="24"/>
        </w:rPr>
        <w:t xml:space="preserv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r w:rsidR="001247FA">
        <w:rPr>
          <w:rFonts w:ascii="Times New Roman" w:hAnsi="Times New Roman" w:cs="Times New Roman"/>
          <w:sz w:val="24"/>
          <w:szCs w:val="24"/>
        </w:rPr>
        <w:t xml:space="preserve">the non-grazing season </w:t>
      </w:r>
      <w:r w:rsidR="00546D0C" w:rsidRPr="00604EDE">
        <w:rPr>
          <w:rFonts w:ascii="Times New Roman" w:hAnsi="Times New Roman" w:cs="Times New Roman"/>
          <w:sz w:val="24"/>
          <w:szCs w:val="24"/>
        </w:rPr>
        <w:t>in the Northeast</w:t>
      </w:r>
      <w:ins w:id="46" w:author="Caitlin Jeffrey" w:date="2023-11-21T12:03:00Z">
        <w:r w:rsidR="008D6301">
          <w:rPr>
            <w:rFonts w:ascii="Times New Roman" w:hAnsi="Times New Roman" w:cs="Times New Roman"/>
            <w:sz w:val="24"/>
            <w:szCs w:val="24"/>
          </w:rPr>
          <w:t>ern US</w:t>
        </w:r>
      </w:ins>
      <w:r w:rsidR="00FF7F85">
        <w:rPr>
          <w:rFonts w:ascii="Times New Roman" w:hAnsi="Times New Roman" w:cs="Times New Roman"/>
          <w:sz w:val="24"/>
          <w:szCs w:val="24"/>
        </w:rPr>
        <w:t xml:space="preserve">. </w:t>
      </w:r>
    </w:p>
    <w:p w14:paraId="64FCB783" w14:textId="570242C8" w:rsidR="00211B48" w:rsidRPr="006E592D" w:rsidDel="00211B48" w:rsidRDefault="00211B48" w:rsidP="00B836B8">
      <w:pPr>
        <w:spacing w:line="480" w:lineRule="auto"/>
        <w:ind w:firstLine="720"/>
        <w:rPr>
          <w:del w:id="47" w:author="Caitlin Jeffrey" w:date="2023-11-20T11:45:00Z"/>
          <w:rFonts w:ascii="Times New Roman" w:hAnsi="Times New Roman" w:cs="Times New Roman"/>
          <w:sz w:val="24"/>
          <w:szCs w:val="24"/>
        </w:rPr>
      </w:pP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r w:rsidRPr="00604EDE">
        <w:rPr>
          <w:rFonts w:ascii="Times New Roman" w:hAnsi="Times New Roman" w:cs="Times New Roman"/>
          <w:b/>
          <w:sz w:val="24"/>
          <w:szCs w:val="24"/>
        </w:rPr>
        <w:t>Running head:</w:t>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lastRenderedPageBreak/>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p>
    <w:p w14:paraId="3C7CF9A3" w14:textId="42305E67"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w:t>
      </w:r>
      <w:ins w:id="48" w:author="Caitlin Jeffrey" w:date="2023-11-18T12:35:00Z">
        <w:r w:rsidR="003F72CD">
          <w:rPr>
            <w:rFonts w:ascii="Times New Roman" w:hAnsi="Times New Roman" w:cs="Times New Roman"/>
            <w:sz w:val="24"/>
            <w:szCs w:val="24"/>
          </w:rPr>
          <w:t>, VT</w:t>
        </w:r>
      </w:ins>
      <w:r w:rsidR="008B544E" w:rsidRPr="008B544E">
        <w:rPr>
          <w:rFonts w:ascii="Times New Roman" w:hAnsi="Times New Roman" w:cs="Times New Roman"/>
          <w:sz w:val="24"/>
          <w:szCs w:val="24"/>
        </w:rPr>
        <w:t xml:space="preserve"> 05405</w:t>
      </w:r>
    </w:p>
    <w:p w14:paraId="54AFAA00" w14:textId="38F42030" w:rsidR="001207D5" w:rsidRPr="00024CE6" w:rsidRDefault="00024CE6">
      <w:pPr>
        <w:spacing w:after="0" w:line="480" w:lineRule="auto"/>
        <w:ind w:left="180" w:hanging="180"/>
        <w:jc w:val="both"/>
        <w:rPr>
          <w:rFonts w:ascii="Times New Roman" w:hAnsi="Times New Roman" w:cs="Times New Roman"/>
          <w:sz w:val="24"/>
          <w:szCs w:val="24"/>
        </w:rPr>
        <w:pPrChange w:id="49" w:author="Caitlin Jeffrey" w:date="2023-12-06T09:34:00Z">
          <w:pPr>
            <w:spacing w:after="0" w:line="480" w:lineRule="auto"/>
            <w:jc w:val="both"/>
          </w:pPr>
        </w:pPrChange>
      </w:pPr>
      <w:r>
        <w:rPr>
          <w:rFonts w:ascii="Times New Roman" w:hAnsi="Times New Roman" w:cs="Times New Roman"/>
          <w:sz w:val="24"/>
          <w:szCs w:val="24"/>
          <w:vertAlign w:val="superscript"/>
        </w:rPr>
        <w:t xml:space="preserve">3 </w:t>
      </w:r>
      <w:ins w:id="50" w:author="Caitlin Jeffrey" w:date="2023-12-06T09:33:00Z">
        <w:r w:rsidR="00D212A9" w:rsidRPr="00D212A9">
          <w:rPr>
            <w:rFonts w:ascii="Times New Roman" w:hAnsi="Times New Roman" w:cs="Times New Roman"/>
            <w:sz w:val="24"/>
            <w:szCs w:val="24"/>
          </w:rPr>
          <w:t>Department of Veterinary Population Medicine</w:t>
        </w:r>
        <w:r w:rsidR="00D212A9">
          <w:rPr>
            <w:rFonts w:ascii="Times New Roman" w:hAnsi="Times New Roman" w:cs="Times New Roman"/>
            <w:sz w:val="24"/>
            <w:szCs w:val="24"/>
          </w:rPr>
          <w:t xml:space="preserve">, </w:t>
        </w:r>
      </w:ins>
      <w:r w:rsidR="00673C74" w:rsidRPr="00024CE6">
        <w:rPr>
          <w:rFonts w:ascii="Times New Roman" w:hAnsi="Times New Roman" w:cs="Times New Roman"/>
          <w:sz w:val="24"/>
          <w:szCs w:val="24"/>
        </w:rPr>
        <w:t>College of Veterinary Medicine, University of Minnesota, St. Paul</w:t>
      </w:r>
      <w:ins w:id="51" w:author="Caitlin Jeffrey" w:date="2023-11-18T12:35:00Z">
        <w:r w:rsidR="005A19F5">
          <w:rPr>
            <w:rFonts w:ascii="Times New Roman" w:hAnsi="Times New Roman" w:cs="Times New Roman"/>
            <w:sz w:val="24"/>
            <w:szCs w:val="24"/>
          </w:rPr>
          <w:t>, MN</w:t>
        </w:r>
      </w:ins>
      <w:r w:rsidR="00673C74" w:rsidRPr="00024CE6">
        <w:rPr>
          <w:rFonts w:ascii="Times New Roman" w:hAnsi="Times New Roman" w:cs="Times New Roman"/>
          <w:sz w:val="24"/>
          <w:szCs w:val="24"/>
        </w:rPr>
        <w:t xml:space="preserve">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8" w:history="1">
        <w:r w:rsidRPr="00604EDE">
          <w:rPr>
            <w:rStyle w:val="Hyperlink"/>
            <w:rFonts w:ascii="Times New Roman" w:hAnsi="Times New Roman" w:cs="Times New Roman"/>
            <w:sz w:val="24"/>
            <w:szCs w:val="24"/>
          </w:rPr>
          <w:t>john.barlow@uvm.edu</w:t>
        </w:r>
      </w:hyperlink>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Abstract</w:t>
      </w:r>
    </w:p>
    <w:p w14:paraId="7FE6D4AB" w14:textId="755899BB"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commentRangeStart w:id="52"/>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r w:rsidR="004C7A16">
        <w:rPr>
          <w:rFonts w:ascii="Times New Roman" w:hAnsi="Times New Roman" w:cs="Times New Roman"/>
          <w:sz w:val="24"/>
          <w:szCs w:val="24"/>
        </w:rPr>
        <w:t xml:space="preserve">was to </w:t>
      </w:r>
      <w:del w:id="53" w:author="Caitlin Jeffrey" w:date="2023-11-18T12:36:00Z">
        <w:r w:rsidR="004C7A16" w:rsidDel="000D556E">
          <w:rPr>
            <w:rFonts w:ascii="Times New Roman" w:hAnsi="Times New Roman" w:cs="Times New Roman"/>
            <w:sz w:val="24"/>
            <w:szCs w:val="24"/>
          </w:rPr>
          <w:delText>describe</w:delText>
        </w:r>
        <w:r w:rsidR="00185A8E" w:rsidRPr="00604EDE" w:rsidDel="000D556E">
          <w:rPr>
            <w:rFonts w:ascii="Times New Roman" w:hAnsi="Times New Roman" w:cs="Times New Roman"/>
            <w:sz w:val="24"/>
            <w:szCs w:val="24"/>
          </w:rPr>
          <w:delText xml:space="preserve"> </w:delText>
        </w:r>
      </w:del>
      <w:ins w:id="54" w:author="Caitlin Jeffrey" w:date="2023-11-18T12:36:00Z">
        <w:r w:rsidR="000D556E">
          <w:rPr>
            <w:rFonts w:ascii="Times New Roman" w:hAnsi="Times New Roman" w:cs="Times New Roman"/>
            <w:sz w:val="24"/>
            <w:szCs w:val="24"/>
          </w:rPr>
          <w:t>determine</w:t>
        </w:r>
        <w:r w:rsidR="000D556E" w:rsidRPr="00604EDE">
          <w:rPr>
            <w:rFonts w:ascii="Times New Roman" w:hAnsi="Times New Roman" w:cs="Times New Roman"/>
            <w:sz w:val="24"/>
            <w:szCs w:val="24"/>
          </w:rPr>
          <w:t xml:space="preserve"> </w:t>
        </w:r>
      </w:ins>
      <w:r w:rsidR="00185A8E" w:rsidRPr="00604EDE">
        <w:rPr>
          <w:rFonts w:ascii="Times New Roman" w:hAnsi="Times New Roman" w:cs="Times New Roman"/>
          <w:sz w:val="24"/>
          <w:szCs w:val="24"/>
        </w:rPr>
        <w:t>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 </w:t>
      </w:r>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r w:rsidR="00EC7456">
        <w:rPr>
          <w:rFonts w:ascii="Times New Roman" w:hAnsi="Times New Roman" w:cs="Times New Roman"/>
          <w:sz w:val="24"/>
          <w:szCs w:val="24"/>
        </w:rPr>
        <w:t xml:space="preserve"> in Vermont</w:t>
      </w:r>
      <w:commentRangeEnd w:id="52"/>
      <w:r w:rsidR="008B4A1E">
        <w:rPr>
          <w:rStyle w:val="CommentReference"/>
          <w:rFonts w:eastAsiaTheme="minorEastAsia"/>
        </w:rPr>
        <w:commentReference w:id="52"/>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w:t>
      </w:r>
      <w:del w:id="55" w:author="Caitlin Jeffrey" w:date="2023-11-18T13:12:00Z">
        <w:r w:rsidR="00185A8E" w:rsidRPr="00604EDE" w:rsidDel="003E797C">
          <w:rPr>
            <w:rFonts w:ascii="Times New Roman" w:hAnsi="Times New Roman" w:cs="Times New Roman"/>
            <w:sz w:val="24"/>
            <w:szCs w:val="24"/>
          </w:rPr>
          <w:delText xml:space="preserve">survey </w:delText>
        </w:r>
      </w:del>
      <w:ins w:id="56" w:author="Caitlin Jeffrey" w:date="2023-11-18T13:12:00Z">
        <w:r w:rsidR="003E797C">
          <w:rPr>
            <w:rFonts w:ascii="Times New Roman" w:hAnsi="Times New Roman" w:cs="Times New Roman"/>
            <w:sz w:val="24"/>
            <w:szCs w:val="24"/>
          </w:rPr>
          <w:t>questionnaire</w:t>
        </w:r>
        <w:r w:rsidR="003E797C" w:rsidRPr="00604EDE">
          <w:rPr>
            <w:rFonts w:ascii="Times New Roman" w:hAnsi="Times New Roman" w:cs="Times New Roman"/>
            <w:sz w:val="24"/>
            <w:szCs w:val="24"/>
          </w:rPr>
          <w:t xml:space="preserve"> </w:t>
        </w:r>
      </w:ins>
      <w:r w:rsidR="00185A8E" w:rsidRPr="00604EDE">
        <w:rPr>
          <w:rFonts w:ascii="Times New Roman" w:hAnsi="Times New Roman" w:cs="Times New Roman"/>
          <w:sz w:val="24"/>
          <w:szCs w:val="24"/>
        </w:rPr>
        <w:t xml:space="preserve">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on 40 farms</w:t>
      </w:r>
      <w:ins w:id="57" w:author="Caitlin Jeffrey" w:date="2023-11-18T12:48:00Z">
        <w:r w:rsidR="000C6284">
          <w:rPr>
            <w:rFonts w:ascii="Times New Roman" w:hAnsi="Times New Roman" w:cs="Times New Roman"/>
            <w:sz w:val="24"/>
            <w:szCs w:val="24"/>
          </w:rPr>
          <w:t>, in order</w:t>
        </w:r>
      </w:ins>
      <w:del w:id="58" w:author="Caitlin Jeffrey" w:date="2023-11-18T12:37:00Z">
        <w:r w:rsidR="00185A8E" w:rsidRPr="00604EDE" w:rsidDel="00DE4380">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w:t>
      </w:r>
      <w:del w:id="59" w:author="Caitlin Jeffrey" w:date="2023-11-18T12:37:00Z">
        <w:r w:rsidR="00185A8E" w:rsidRPr="00604EDE" w:rsidDel="00DE4380">
          <w:rPr>
            <w:rFonts w:ascii="Times New Roman" w:hAnsi="Times New Roman" w:cs="Times New Roman"/>
            <w:sz w:val="24"/>
            <w:szCs w:val="24"/>
          </w:rPr>
          <w:delText>in order to</w:delText>
        </w:r>
      </w:del>
      <w:ins w:id="60" w:author="Caitlin Jeffrey" w:date="2023-11-18T12:37:00Z">
        <w:r w:rsidR="00DE4380" w:rsidRPr="00604EDE">
          <w:rPr>
            <w:rFonts w:ascii="Times New Roman" w:hAnsi="Times New Roman" w:cs="Times New Roman"/>
            <w:sz w:val="24"/>
            <w:szCs w:val="24"/>
          </w:rPr>
          <w:t>to</w:t>
        </w:r>
      </w:ins>
      <w:r w:rsidR="00185A8E" w:rsidRPr="00604EDE">
        <w:rPr>
          <w:rFonts w:ascii="Times New Roman" w:hAnsi="Times New Roman" w:cs="Times New Roman"/>
          <w:sz w:val="24"/>
          <w:szCs w:val="24"/>
        </w:rPr>
        <w:t xml:space="preserve"> compare </w:t>
      </w:r>
      <w:ins w:id="61" w:author="Caitlin Jeffrey" w:date="2023-11-18T13:00:00Z">
        <w:r w:rsidR="00075CD0">
          <w:rPr>
            <w:rFonts w:ascii="Times New Roman" w:hAnsi="Times New Roman" w:cs="Times New Roman"/>
            <w:sz w:val="24"/>
            <w:szCs w:val="24"/>
          </w:rPr>
          <w:t xml:space="preserve">herds using </w:t>
        </w:r>
      </w:ins>
      <w:r w:rsidR="00185A8E" w:rsidRPr="00604EDE">
        <w:rPr>
          <w:rFonts w:ascii="Times New Roman" w:hAnsi="Times New Roman" w:cs="Times New Roman"/>
          <w:sz w:val="24"/>
          <w:szCs w:val="24"/>
        </w:rPr>
        <w:t xml:space="preserve">the two </w:t>
      </w:r>
      <w:r w:rsidR="00185A8E" w:rsidRPr="00604EDE">
        <w:rPr>
          <w:rFonts w:ascii="Times New Roman" w:hAnsi="Times New Roman" w:cs="Times New Roman"/>
          <w:sz w:val="24"/>
          <w:szCs w:val="24"/>
        </w:rPr>
        <w:lastRenderedPageBreak/>
        <w:t>most common housing systems</w:t>
      </w:r>
      <w:r w:rsidR="004578D5">
        <w:rPr>
          <w:rFonts w:ascii="Times New Roman" w:hAnsi="Times New Roman" w:cs="Times New Roman"/>
          <w:sz w:val="24"/>
          <w:szCs w:val="24"/>
        </w:rPr>
        <w:t xml:space="preserve"> </w:t>
      </w:r>
      <w:ins w:id="62" w:author="Caitlin Jeffrey" w:date="2023-11-18T12:37:00Z">
        <w:r w:rsidR="001551E1" w:rsidRPr="00604EDE">
          <w:rPr>
            <w:rFonts w:ascii="Times New Roman" w:hAnsi="Times New Roman" w:cs="Times New Roman"/>
            <w:sz w:val="24"/>
            <w:szCs w:val="24"/>
          </w:rPr>
          <w:t>(</w:t>
        </w:r>
        <w:proofErr w:type="spellStart"/>
        <w:r w:rsidR="001551E1" w:rsidRPr="00604EDE">
          <w:rPr>
            <w:rFonts w:ascii="Times New Roman" w:hAnsi="Times New Roman" w:cs="Times New Roman"/>
            <w:sz w:val="24"/>
            <w:szCs w:val="24"/>
          </w:rPr>
          <w:t>freestalls</w:t>
        </w:r>
        <w:proofErr w:type="spellEnd"/>
        <w:r w:rsidR="001551E1" w:rsidRPr="00604EDE">
          <w:rPr>
            <w:rFonts w:ascii="Times New Roman" w:hAnsi="Times New Roman" w:cs="Times New Roman"/>
            <w:sz w:val="24"/>
            <w:szCs w:val="24"/>
          </w:rPr>
          <w:t xml:space="preserve">, </w:t>
        </w:r>
        <w:proofErr w:type="spellStart"/>
        <w:r w:rsidR="001551E1" w:rsidRPr="00604EDE">
          <w:rPr>
            <w:rFonts w:ascii="Times New Roman" w:hAnsi="Times New Roman" w:cs="Times New Roman"/>
            <w:sz w:val="24"/>
            <w:szCs w:val="24"/>
          </w:rPr>
          <w:t>tiestalls</w:t>
        </w:r>
        <w:proofErr w:type="spellEnd"/>
        <w:r w:rsidR="001551E1" w:rsidRPr="00604EDE">
          <w:rPr>
            <w:rFonts w:ascii="Times New Roman" w:hAnsi="Times New Roman" w:cs="Times New Roman"/>
            <w:sz w:val="24"/>
            <w:szCs w:val="24"/>
          </w:rPr>
          <w:t>)</w:t>
        </w:r>
      </w:ins>
      <w:ins w:id="63" w:author="Caitlin Jeffrey" w:date="2023-11-18T13:13:00Z">
        <w:r w:rsidR="00387E17">
          <w:rPr>
            <w:rFonts w:ascii="Times New Roman" w:hAnsi="Times New Roman" w:cs="Times New Roman"/>
            <w:sz w:val="24"/>
            <w:szCs w:val="24"/>
          </w:rPr>
          <w:t xml:space="preserve"> for</w:t>
        </w:r>
      </w:ins>
      <w:ins w:id="64" w:author="Caitlin Jeffrey" w:date="2023-11-18T13:14:00Z">
        <w:r w:rsidR="006C4720">
          <w:rPr>
            <w:rFonts w:ascii="Times New Roman" w:hAnsi="Times New Roman" w:cs="Times New Roman"/>
            <w:sz w:val="24"/>
            <w:szCs w:val="24"/>
          </w:rPr>
          <w:t xml:space="preserve"> organic</w:t>
        </w:r>
      </w:ins>
      <w:ins w:id="65" w:author="Caitlin Jeffrey" w:date="2023-11-18T13:13:00Z">
        <w:r w:rsidR="00387E17">
          <w:rPr>
            <w:rFonts w:ascii="Times New Roman" w:hAnsi="Times New Roman" w:cs="Times New Roman"/>
            <w:sz w:val="24"/>
            <w:szCs w:val="24"/>
          </w:rPr>
          <w:t xml:space="preserve"> dairy cattle</w:t>
        </w:r>
        <w:r w:rsidR="00387E17" w:rsidRPr="00604EDE">
          <w:rPr>
            <w:rFonts w:ascii="Times New Roman" w:hAnsi="Times New Roman" w:cs="Times New Roman"/>
            <w:sz w:val="24"/>
            <w:szCs w:val="24"/>
          </w:rPr>
          <w:t xml:space="preserve"> in the state</w:t>
        </w:r>
      </w:ins>
      <w:ins w:id="66" w:author="Caitlin Jeffrey" w:date="2023-11-18T12:37:00Z">
        <w:r w:rsidR="001551E1" w:rsidRPr="00604EDE">
          <w:rPr>
            <w:rFonts w:ascii="Times New Roman" w:hAnsi="Times New Roman" w:cs="Times New Roman"/>
            <w:sz w:val="24"/>
            <w:szCs w:val="24"/>
          </w:rPr>
          <w:t xml:space="preserve"> </w:t>
        </w:r>
      </w:ins>
      <w:del w:id="67" w:author="Caitlin Jeffrey" w:date="2023-11-18T13:14:00Z">
        <w:r w:rsidR="008B05BA" w:rsidDel="00724C90">
          <w:rPr>
            <w:rFonts w:ascii="Times New Roman" w:hAnsi="Times New Roman" w:cs="Times New Roman"/>
            <w:sz w:val="24"/>
            <w:szCs w:val="24"/>
          </w:rPr>
          <w:delText xml:space="preserve">used </w:delText>
        </w:r>
      </w:del>
      <w:r w:rsidR="008B05BA">
        <w:rPr>
          <w:rFonts w:ascii="Times New Roman" w:hAnsi="Times New Roman" w:cs="Times New Roman"/>
          <w:sz w:val="24"/>
          <w:szCs w:val="24"/>
        </w:rPr>
        <w:t xml:space="preserve">during the non-grazing season </w:t>
      </w:r>
      <w:del w:id="68" w:author="Caitlin Jeffrey" w:date="2023-11-18T13:13:00Z">
        <w:r w:rsidR="004578D5" w:rsidDel="00387E17">
          <w:rPr>
            <w:rFonts w:ascii="Times New Roman" w:hAnsi="Times New Roman" w:cs="Times New Roman"/>
            <w:sz w:val="24"/>
            <w:szCs w:val="24"/>
          </w:rPr>
          <w:delText>for dairy cattle</w:delText>
        </w:r>
        <w:r w:rsidR="00185A8E" w:rsidRPr="00604EDE" w:rsidDel="00387E17">
          <w:rPr>
            <w:rFonts w:ascii="Times New Roman" w:hAnsi="Times New Roman" w:cs="Times New Roman"/>
            <w:sz w:val="24"/>
            <w:szCs w:val="24"/>
          </w:rPr>
          <w:delText xml:space="preserve"> in the state </w:delText>
        </w:r>
      </w:del>
      <w:del w:id="69" w:author="Caitlin Jeffrey" w:date="2023-11-18T12:37:00Z">
        <w:r w:rsidR="00185A8E" w:rsidRPr="00604EDE" w:rsidDel="001551E1">
          <w:rPr>
            <w:rFonts w:ascii="Times New Roman" w:hAnsi="Times New Roman" w:cs="Times New Roman"/>
            <w:sz w:val="24"/>
            <w:szCs w:val="24"/>
          </w:rPr>
          <w:delText xml:space="preserve">(freestalls, tiestalls) </w:delText>
        </w:r>
      </w:del>
      <w:r w:rsidR="00185A8E" w:rsidRPr="00604EDE">
        <w:rPr>
          <w:rFonts w:ascii="Times New Roman" w:hAnsi="Times New Roman" w:cs="Times New Roman"/>
          <w:sz w:val="24"/>
          <w:szCs w:val="24"/>
        </w:rPr>
        <w:t>with those using a bedded pack. 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w:t>
      </w:r>
      <w:proofErr w:type="spellStart"/>
      <w:r w:rsidR="00185A8E" w:rsidRPr="00604EDE">
        <w:rPr>
          <w:rFonts w:ascii="Times New Roman" w:hAnsi="Times New Roman" w:cs="Times New Roman"/>
          <w:sz w:val="24"/>
          <w:szCs w:val="24"/>
        </w:rPr>
        <w:t>freestalls</w:t>
      </w:r>
      <w:proofErr w:type="spellEnd"/>
      <w:r w:rsidR="00185A8E" w:rsidRPr="00604EDE">
        <w:rPr>
          <w:rFonts w:ascii="Times New Roman" w:hAnsi="Times New Roman" w:cs="Times New Roman"/>
          <w:sz w:val="24"/>
          <w:szCs w:val="24"/>
        </w:rPr>
        <w:t xml:space="preserve">, 10 </w:t>
      </w:r>
      <w:proofErr w:type="spellStart"/>
      <w:r w:rsidR="00185A8E" w:rsidRPr="00604EDE">
        <w:rPr>
          <w:rFonts w:ascii="Times New Roman" w:hAnsi="Times New Roman" w:cs="Times New Roman"/>
          <w:sz w:val="24"/>
          <w:szCs w:val="24"/>
        </w:rPr>
        <w:t>tiestalls</w:t>
      </w:r>
      <w:proofErr w:type="spellEnd"/>
      <w:r w:rsidR="00185A8E" w:rsidRPr="00604EDE">
        <w:rPr>
          <w:rFonts w:ascii="Times New Roman" w:hAnsi="Times New Roman" w:cs="Times New Roman"/>
          <w:sz w:val="24"/>
          <w:szCs w:val="24"/>
        </w:rPr>
        <w:t>)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70"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70"/>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farm visit </w:t>
      </w:r>
      <w:r w:rsidR="00185A8E" w:rsidRPr="00604EDE">
        <w:rPr>
          <w:rFonts w:ascii="Times New Roman" w:hAnsi="Times New Roman" w:cs="Times New Roman"/>
          <w:sz w:val="24"/>
          <w:szCs w:val="24"/>
        </w:rPr>
        <w:t xml:space="preserve">included </w:t>
      </w:r>
      <w:del w:id="71" w:author="Caitlin Jeffrey" w:date="2023-11-18T12:38:00Z">
        <w:r w:rsidR="00185A8E" w:rsidRPr="00604EDE" w:rsidDel="00103B00">
          <w:rPr>
            <w:rFonts w:ascii="Times New Roman" w:hAnsi="Times New Roman" w:cs="Times New Roman"/>
            <w:sz w:val="24"/>
            <w:szCs w:val="24"/>
          </w:rPr>
          <w:delText>avg</w:delText>
        </w:r>
      </w:del>
      <w:ins w:id="72" w:author="Caitlin Jeffrey" w:date="2023-11-18T12:58:00Z">
        <w:r w:rsidR="00510635">
          <w:rPr>
            <w:rFonts w:ascii="Times New Roman" w:hAnsi="Times New Roman" w:cs="Times New Roman"/>
            <w:sz w:val="24"/>
            <w:szCs w:val="24"/>
          </w:rPr>
          <w:t>avg.</w:t>
        </w:r>
      </w:ins>
      <w:del w:id="73" w:author="Caitlin Jeffrey" w:date="2023-11-18T12:38:00Z">
        <w:r w:rsidR="00185A8E" w:rsidRPr="00604EDE" w:rsidDel="00103B00">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ins w:id="74" w:author="Caitlin Jeffrey" w:date="2023-11-18T13:16:00Z">
        <w:r w:rsidR="00206491" w:rsidRPr="00604EDE">
          <w:rPr>
            <w:rFonts w:ascii="Times New Roman" w:hAnsi="Times New Roman" w:cs="Times New Roman"/>
            <w:sz w:val="24"/>
            <w:szCs w:val="24"/>
          </w:rPr>
          <w:t xml:space="preserve">% cows with </w:t>
        </w:r>
        <w:r w:rsidR="00206491">
          <w:rPr>
            <w:rFonts w:ascii="Times New Roman" w:hAnsi="Times New Roman" w:cs="Times New Roman"/>
            <w:sz w:val="24"/>
            <w:szCs w:val="24"/>
          </w:rPr>
          <w:t xml:space="preserve">current </w:t>
        </w:r>
        <w:r w:rsidR="00206491" w:rsidRPr="00604EDE">
          <w:rPr>
            <w:rFonts w:ascii="Times New Roman" w:hAnsi="Times New Roman" w:cs="Times New Roman"/>
            <w:sz w:val="24"/>
            <w:szCs w:val="24"/>
          </w:rPr>
          <w:t xml:space="preserve">high </w:t>
        </w:r>
        <w:r w:rsidR="00206491">
          <w:rPr>
            <w:rFonts w:ascii="Times New Roman" w:hAnsi="Times New Roman" w:cs="Times New Roman"/>
            <w:sz w:val="24"/>
            <w:szCs w:val="24"/>
          </w:rPr>
          <w:t>SCS</w:t>
        </w:r>
        <w:r w:rsidR="00206491" w:rsidRPr="00604EDE">
          <w:rPr>
            <w:rFonts w:ascii="Times New Roman" w:hAnsi="Times New Roman" w:cs="Times New Roman"/>
            <w:sz w:val="24"/>
            <w:szCs w:val="24"/>
          </w:rPr>
          <w:t xml:space="preserve"> (</w:t>
        </w:r>
        <w:r w:rsidR="00206491">
          <w:rPr>
            <w:rFonts w:ascii="Times New Roman" w:hAnsi="Times New Roman" w:cs="Times New Roman"/>
            <w:sz w:val="24"/>
            <w:szCs w:val="24"/>
          </w:rPr>
          <w:t>“</w:t>
        </w:r>
        <w:proofErr w:type="spellStart"/>
        <w:r w:rsidR="00206491">
          <w:rPr>
            <w:rFonts w:ascii="Times New Roman" w:hAnsi="Times New Roman" w:cs="Times New Roman"/>
            <w:sz w:val="24"/>
            <w:szCs w:val="24"/>
          </w:rPr>
          <w:t>elevSCS</w:t>
        </w:r>
        <w:proofErr w:type="spellEnd"/>
        <w:r w:rsidR="00206491">
          <w:rPr>
            <w:rFonts w:ascii="Times New Roman" w:hAnsi="Times New Roman" w:cs="Times New Roman"/>
            <w:sz w:val="24"/>
            <w:szCs w:val="24"/>
          </w:rPr>
          <w:t xml:space="preserve">,” </w:t>
        </w:r>
        <w:r w:rsidR="00206491" w:rsidRPr="00604EDE">
          <w:rPr>
            <w:rFonts w:ascii="Times New Roman" w:hAnsi="Times New Roman" w:cs="Times New Roman"/>
            <w:sz w:val="24"/>
            <w:szCs w:val="24"/>
          </w:rPr>
          <w:t>≥4.0</w:t>
        </w:r>
      </w:ins>
      <w:ins w:id="75" w:author="Caitlin Jeffrey" w:date="2023-11-18T13:17:00Z">
        <w:r w:rsidR="00A126EB">
          <w:rPr>
            <w:rFonts w:ascii="Times New Roman" w:hAnsi="Times New Roman" w:cs="Times New Roman"/>
            <w:sz w:val="24"/>
            <w:szCs w:val="24"/>
          </w:rPr>
          <w:t xml:space="preserve">), </w:t>
        </w:r>
        <w:r w:rsidR="00093F17" w:rsidRPr="00604EDE">
          <w:rPr>
            <w:rFonts w:ascii="Times New Roman" w:hAnsi="Times New Roman" w:cs="Times New Roman"/>
            <w:sz w:val="24"/>
            <w:szCs w:val="24"/>
          </w:rPr>
          <w:t>% cows with new</w:t>
        </w:r>
        <w:r w:rsidR="00093F17">
          <w:rPr>
            <w:rFonts w:ascii="Times New Roman" w:hAnsi="Times New Roman" w:cs="Times New Roman"/>
            <w:sz w:val="24"/>
            <w:szCs w:val="24"/>
          </w:rPr>
          <w:t>ly</w:t>
        </w:r>
        <w:r w:rsidR="00A126EB">
          <w:rPr>
            <w:rFonts w:ascii="Times New Roman" w:hAnsi="Times New Roman" w:cs="Times New Roman"/>
            <w:sz w:val="24"/>
            <w:szCs w:val="24"/>
          </w:rPr>
          <w:t xml:space="preserve"> </w:t>
        </w:r>
        <w:r w:rsidR="00093F17">
          <w:rPr>
            <w:rFonts w:ascii="Times New Roman" w:hAnsi="Times New Roman" w:cs="Times New Roman"/>
            <w:sz w:val="24"/>
            <w:szCs w:val="24"/>
          </w:rPr>
          <w:t>elevated 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w:t>
        </w:r>
        <w:proofErr w:type="spellStart"/>
        <w:r w:rsidR="00093F17">
          <w:rPr>
            <w:rFonts w:ascii="Times New Roman" w:hAnsi="Times New Roman" w:cs="Times New Roman"/>
            <w:sz w:val="24"/>
            <w:szCs w:val="24"/>
          </w:rPr>
          <w:t>newSCS</w:t>
        </w:r>
        <w:proofErr w:type="spellEnd"/>
        <w:r w:rsidR="00093F17">
          <w:rPr>
            <w:rFonts w:ascii="Times New Roman" w:hAnsi="Times New Roman" w:cs="Times New Roman"/>
            <w:sz w:val="24"/>
            <w:szCs w:val="24"/>
          </w:rPr>
          <w:t>,” previous SCS</w:t>
        </w:r>
        <w:r w:rsidR="00093F17" w:rsidRPr="00604EDE">
          <w:rPr>
            <w:rFonts w:ascii="Times New Roman" w:hAnsi="Times New Roman" w:cs="Times New Roman"/>
            <w:sz w:val="24"/>
            <w:szCs w:val="24"/>
          </w:rPr>
          <w:t xml:space="preserve"> &lt;4.0 to</w:t>
        </w:r>
        <w:r w:rsidR="00093F17">
          <w:rPr>
            <w:rFonts w:ascii="Times New Roman" w:hAnsi="Times New Roman" w:cs="Times New Roman"/>
            <w:sz w:val="24"/>
            <w:szCs w:val="24"/>
          </w:rPr>
          <w:t xml:space="preserve"> current </w:t>
        </w:r>
        <w:r w:rsidR="00093F17" w:rsidRPr="00604EDE">
          <w:rPr>
            <w:rFonts w:ascii="Times New Roman" w:hAnsi="Times New Roman" w:cs="Times New Roman"/>
            <w:sz w:val="24"/>
            <w:szCs w:val="24"/>
          </w:rPr>
          <w:t>≥4.0), and % cows with chronically</w:t>
        </w:r>
      </w:ins>
      <w:ins w:id="76" w:author="Caitlin Jeffrey" w:date="2023-11-18T13:18:00Z">
        <w:r w:rsidR="004D4299">
          <w:rPr>
            <w:rFonts w:ascii="Times New Roman" w:hAnsi="Times New Roman" w:cs="Times New Roman"/>
            <w:sz w:val="24"/>
            <w:szCs w:val="24"/>
          </w:rPr>
          <w:t xml:space="preserve"> </w:t>
        </w:r>
      </w:ins>
      <w:ins w:id="77" w:author="Caitlin Jeffrey" w:date="2023-11-18T13:17:00Z">
        <w:r w:rsidR="00093F17" w:rsidRPr="00604EDE">
          <w:rPr>
            <w:rFonts w:ascii="Times New Roman" w:hAnsi="Times New Roman" w:cs="Times New Roman"/>
            <w:sz w:val="24"/>
            <w:szCs w:val="24"/>
          </w:rPr>
          <w:t xml:space="preserve">elevated </w:t>
        </w:r>
        <w:r w:rsidR="00093F17">
          <w:rPr>
            <w:rFonts w:ascii="Times New Roman" w:hAnsi="Times New Roman" w:cs="Times New Roman"/>
            <w:sz w:val="24"/>
            <w:szCs w:val="24"/>
          </w:rPr>
          <w:t>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w:t>
        </w:r>
        <w:proofErr w:type="spellStart"/>
        <w:r w:rsidR="00093F17">
          <w:rPr>
            <w:rFonts w:ascii="Times New Roman" w:hAnsi="Times New Roman" w:cs="Times New Roman"/>
            <w:sz w:val="24"/>
            <w:szCs w:val="24"/>
          </w:rPr>
          <w:t>chronSCS</w:t>
        </w:r>
        <w:proofErr w:type="spellEnd"/>
        <w:r w:rsidR="00093F17">
          <w:rPr>
            <w:rFonts w:ascii="Times New Roman" w:hAnsi="Times New Roman" w:cs="Times New Roman"/>
            <w:sz w:val="24"/>
            <w:szCs w:val="24"/>
          </w:rPr>
          <w:t xml:space="preserve">,” </w:t>
        </w:r>
        <w:r w:rsidR="00093F17" w:rsidRPr="00604EDE">
          <w:rPr>
            <w:rFonts w:ascii="Times New Roman" w:hAnsi="Times New Roman" w:cs="Times New Roman"/>
            <w:sz w:val="24"/>
            <w:szCs w:val="24"/>
          </w:rPr>
          <w:t xml:space="preserve">≥4.0 last </w:t>
        </w:r>
        <w:r w:rsidR="00093F17">
          <w:rPr>
            <w:rFonts w:ascii="Times New Roman" w:hAnsi="Times New Roman" w:cs="Times New Roman"/>
            <w:sz w:val="24"/>
            <w:szCs w:val="24"/>
          </w:rPr>
          <w:t>two</w:t>
        </w:r>
        <w:r w:rsidR="00093F17" w:rsidRPr="00604EDE">
          <w:rPr>
            <w:rFonts w:ascii="Times New Roman" w:hAnsi="Times New Roman" w:cs="Times New Roman"/>
            <w:sz w:val="24"/>
            <w:szCs w:val="24"/>
          </w:rPr>
          <w:t xml:space="preserve"> tests).</w:t>
        </w:r>
      </w:ins>
      <w:ins w:id="78" w:author="Caitlin Jeffrey" w:date="2023-11-18T13:18:00Z">
        <w:r w:rsidR="004D4299">
          <w:rPr>
            <w:rFonts w:ascii="Times New Roman" w:hAnsi="Times New Roman" w:cs="Times New Roman"/>
            <w:sz w:val="24"/>
            <w:szCs w:val="24"/>
          </w:rPr>
          <w:t xml:space="preserve"> </w:t>
        </w:r>
      </w:ins>
      <w:del w:id="79" w:author="Caitlin Jeffrey" w:date="2023-11-18T13:16:00Z">
        <w:r w:rsidR="00185A8E" w:rsidRPr="00604EDE" w:rsidDel="00206491">
          <w:rPr>
            <w:rFonts w:ascii="Times New Roman" w:hAnsi="Times New Roman" w:cs="Times New Roman"/>
            <w:sz w:val="24"/>
            <w:szCs w:val="24"/>
          </w:rPr>
          <w:delText xml:space="preserve">% cows with </w:delText>
        </w:r>
        <w:r w:rsidR="00CF6895" w:rsidDel="00206491">
          <w:rPr>
            <w:rFonts w:ascii="Times New Roman" w:hAnsi="Times New Roman" w:cs="Times New Roman"/>
            <w:sz w:val="24"/>
            <w:szCs w:val="24"/>
          </w:rPr>
          <w:delText>current</w:delText>
        </w:r>
      </w:del>
      <w:del w:id="80" w:author="Caitlin Jeffrey" w:date="2023-11-18T13:03:00Z">
        <w:r w:rsidR="00CF6895" w:rsidDel="005205F4">
          <w:rPr>
            <w:rFonts w:ascii="Times New Roman" w:hAnsi="Times New Roman" w:cs="Times New Roman"/>
            <w:sz w:val="24"/>
            <w:szCs w:val="24"/>
          </w:rPr>
          <w:delText xml:space="preserve"> </w:delText>
        </w:r>
        <w:r w:rsidR="00081233" w:rsidRPr="00604EDE" w:rsidDel="005205F4">
          <w:rPr>
            <w:rFonts w:ascii="Times New Roman" w:hAnsi="Times New Roman" w:cs="Times New Roman"/>
            <w:sz w:val="24"/>
            <w:szCs w:val="24"/>
          </w:rPr>
          <w:delText>high</w:delText>
        </w:r>
      </w:del>
      <w:del w:id="81" w:author="Caitlin Jeffrey" w:date="2023-11-18T13:16:00Z">
        <w:r w:rsidR="00265C03" w:rsidRPr="00604EDE" w:rsidDel="00206491">
          <w:rPr>
            <w:rFonts w:ascii="Times New Roman" w:hAnsi="Times New Roman" w:cs="Times New Roman"/>
            <w:sz w:val="24"/>
            <w:szCs w:val="24"/>
          </w:rPr>
          <w:delText xml:space="preserve"> </w:delText>
        </w:r>
        <w:r w:rsidR="00E05DDE" w:rsidDel="00206491">
          <w:rPr>
            <w:rFonts w:ascii="Times New Roman" w:hAnsi="Times New Roman" w:cs="Times New Roman"/>
            <w:sz w:val="24"/>
            <w:szCs w:val="24"/>
          </w:rPr>
          <w:delText>SCS</w:delText>
        </w:r>
        <w:r w:rsidR="00E05DDE" w:rsidRPr="00604EDE" w:rsidDel="00206491">
          <w:rPr>
            <w:rFonts w:ascii="Times New Roman" w:hAnsi="Times New Roman" w:cs="Times New Roman"/>
            <w:sz w:val="24"/>
            <w:szCs w:val="24"/>
          </w:rPr>
          <w:delText xml:space="preserve"> </w:delText>
        </w:r>
        <w:r w:rsidR="00C95B0B" w:rsidRPr="00604EDE" w:rsidDel="00206491">
          <w:rPr>
            <w:rFonts w:ascii="Times New Roman" w:hAnsi="Times New Roman" w:cs="Times New Roman"/>
            <w:sz w:val="24"/>
            <w:szCs w:val="24"/>
          </w:rPr>
          <w:delText>≥</w:delText>
        </w:r>
        <w:r w:rsidR="00185A8E" w:rsidRPr="00604EDE" w:rsidDel="00206491">
          <w:rPr>
            <w:rFonts w:ascii="Times New Roman" w:hAnsi="Times New Roman" w:cs="Times New Roman"/>
            <w:sz w:val="24"/>
            <w:szCs w:val="24"/>
          </w:rPr>
          <w:delText>4.0</w:delText>
        </w:r>
      </w:del>
      <w:del w:id="82" w:author="Caitlin Jeffrey" w:date="2023-11-18T13:17:00Z">
        <w:r w:rsidR="00185A8E" w:rsidRPr="00604EDE" w:rsidDel="00093F17">
          <w:rPr>
            <w:rFonts w:ascii="Times New Roman" w:hAnsi="Times New Roman" w:cs="Times New Roman"/>
            <w:sz w:val="24"/>
            <w:szCs w:val="24"/>
          </w:rPr>
          <w:delText xml:space="preserve">, % cows with </w:delText>
        </w:r>
        <w:r w:rsidR="00593C05" w:rsidDel="00093F17">
          <w:rPr>
            <w:rFonts w:ascii="Times New Roman" w:hAnsi="Times New Roman" w:cs="Times New Roman"/>
            <w:sz w:val="24"/>
            <w:szCs w:val="24"/>
          </w:rPr>
          <w:delText>newly elevated</w:delText>
        </w:r>
        <w:r w:rsidR="00444F91" w:rsidDel="00093F17">
          <w:rPr>
            <w:rFonts w:ascii="Times New Roman" w:hAnsi="Times New Roman" w:cs="Times New Roman"/>
            <w:sz w:val="24"/>
            <w:szCs w:val="24"/>
          </w:rPr>
          <w:delText xml:space="preserve"> </w:delText>
        </w:r>
        <w:r w:rsidR="00E05DDE" w:rsidDel="00093F17">
          <w:rPr>
            <w:rFonts w:ascii="Times New Roman" w:hAnsi="Times New Roman" w:cs="Times New Roman"/>
            <w:sz w:val="24"/>
            <w:szCs w:val="24"/>
          </w:rPr>
          <w:delText>SCS</w:delText>
        </w:r>
        <w:r w:rsidR="00E05DDE" w:rsidRPr="00604EDE" w:rsidDel="00093F17">
          <w:rPr>
            <w:rFonts w:ascii="Times New Roman" w:hAnsi="Times New Roman" w:cs="Times New Roman"/>
            <w:sz w:val="24"/>
            <w:szCs w:val="24"/>
          </w:rPr>
          <w:delText xml:space="preserve"> </w:delText>
        </w:r>
        <w:r w:rsidR="00185A8E" w:rsidRPr="00604EDE" w:rsidDel="00093F17">
          <w:rPr>
            <w:rFonts w:ascii="Times New Roman" w:hAnsi="Times New Roman" w:cs="Times New Roman"/>
            <w:sz w:val="24"/>
            <w:szCs w:val="24"/>
          </w:rPr>
          <w:delText>(</w:delText>
        </w:r>
        <w:r w:rsidR="00C17338" w:rsidDel="00093F17">
          <w:rPr>
            <w:rFonts w:ascii="Times New Roman" w:hAnsi="Times New Roman" w:cs="Times New Roman"/>
            <w:sz w:val="24"/>
            <w:szCs w:val="24"/>
          </w:rPr>
          <w:delText xml:space="preserve">i.e., </w:delText>
        </w:r>
        <w:r w:rsidR="00CF6895" w:rsidDel="00093F17">
          <w:rPr>
            <w:rFonts w:ascii="Times New Roman" w:hAnsi="Times New Roman" w:cs="Times New Roman"/>
            <w:sz w:val="24"/>
            <w:szCs w:val="24"/>
          </w:rPr>
          <w:delText xml:space="preserve">previous </w:delText>
        </w:r>
        <w:r w:rsidR="00C17338" w:rsidDel="00093F17">
          <w:rPr>
            <w:rFonts w:ascii="Times New Roman" w:hAnsi="Times New Roman" w:cs="Times New Roman"/>
            <w:sz w:val="24"/>
            <w:szCs w:val="24"/>
          </w:rPr>
          <w:delText xml:space="preserve">test </w:delText>
        </w:r>
        <w:r w:rsidR="00E05DDE" w:rsidDel="00093F17">
          <w:rPr>
            <w:rFonts w:ascii="Times New Roman" w:hAnsi="Times New Roman" w:cs="Times New Roman"/>
            <w:sz w:val="24"/>
            <w:szCs w:val="24"/>
          </w:rPr>
          <w:delText>SCS</w:delText>
        </w:r>
        <w:r w:rsidR="00E05DDE" w:rsidRPr="00604EDE" w:rsidDel="00093F17">
          <w:rPr>
            <w:rFonts w:ascii="Times New Roman" w:hAnsi="Times New Roman" w:cs="Times New Roman"/>
            <w:sz w:val="24"/>
            <w:szCs w:val="24"/>
          </w:rPr>
          <w:delText xml:space="preserve"> </w:delText>
        </w:r>
        <w:r w:rsidR="00185A8E" w:rsidRPr="00604EDE" w:rsidDel="00093F17">
          <w:rPr>
            <w:rFonts w:ascii="Times New Roman" w:hAnsi="Times New Roman" w:cs="Times New Roman"/>
            <w:sz w:val="24"/>
            <w:szCs w:val="24"/>
          </w:rPr>
          <w:delText>&lt;4.0 to</w:delText>
        </w:r>
        <w:r w:rsidR="00DE3BBB" w:rsidDel="00093F17">
          <w:rPr>
            <w:rFonts w:ascii="Times New Roman" w:hAnsi="Times New Roman" w:cs="Times New Roman"/>
            <w:sz w:val="24"/>
            <w:szCs w:val="24"/>
          </w:rPr>
          <w:delText xml:space="preserve"> </w:delText>
        </w:r>
        <w:r w:rsidR="00891BA9" w:rsidDel="00093F17">
          <w:rPr>
            <w:rFonts w:ascii="Times New Roman" w:hAnsi="Times New Roman" w:cs="Times New Roman"/>
            <w:sz w:val="24"/>
            <w:szCs w:val="24"/>
          </w:rPr>
          <w:delText xml:space="preserve">current </w:delText>
        </w:r>
        <w:r w:rsidR="00891BA9" w:rsidRPr="00604EDE" w:rsidDel="00093F17">
          <w:rPr>
            <w:rFonts w:ascii="Times New Roman" w:hAnsi="Times New Roman" w:cs="Times New Roman"/>
            <w:sz w:val="24"/>
            <w:szCs w:val="24"/>
          </w:rPr>
          <w:delText>≥</w:delText>
        </w:r>
        <w:r w:rsidR="00185A8E" w:rsidRPr="00604EDE" w:rsidDel="00093F17">
          <w:rPr>
            <w:rFonts w:ascii="Times New Roman" w:hAnsi="Times New Roman" w:cs="Times New Roman"/>
            <w:sz w:val="24"/>
            <w:szCs w:val="24"/>
          </w:rPr>
          <w:delText>4.0), and % cows with chronic</w:delText>
        </w:r>
        <w:r w:rsidR="003C029F" w:rsidRPr="00604EDE" w:rsidDel="00093F17">
          <w:rPr>
            <w:rFonts w:ascii="Times New Roman" w:hAnsi="Times New Roman" w:cs="Times New Roman"/>
            <w:sz w:val="24"/>
            <w:szCs w:val="24"/>
          </w:rPr>
          <w:delText>ally</w:delText>
        </w:r>
        <w:r w:rsidR="00737613" w:rsidDel="00093F17">
          <w:rPr>
            <w:rFonts w:ascii="Times New Roman" w:hAnsi="Times New Roman" w:cs="Times New Roman"/>
            <w:sz w:val="24"/>
            <w:szCs w:val="24"/>
          </w:rPr>
          <w:delText xml:space="preserve"> </w:delText>
        </w:r>
        <w:r w:rsidR="003C029F" w:rsidRPr="00604EDE" w:rsidDel="00093F17">
          <w:rPr>
            <w:rFonts w:ascii="Times New Roman" w:hAnsi="Times New Roman" w:cs="Times New Roman"/>
            <w:sz w:val="24"/>
            <w:szCs w:val="24"/>
          </w:rPr>
          <w:delText xml:space="preserve">elevated </w:delText>
        </w:r>
        <w:r w:rsidR="00E05DDE" w:rsidDel="00093F17">
          <w:rPr>
            <w:rFonts w:ascii="Times New Roman" w:hAnsi="Times New Roman" w:cs="Times New Roman"/>
            <w:sz w:val="24"/>
            <w:szCs w:val="24"/>
          </w:rPr>
          <w:delText>SCS</w:delText>
        </w:r>
        <w:r w:rsidR="00E05DDE" w:rsidRPr="00604EDE" w:rsidDel="00093F17">
          <w:rPr>
            <w:rFonts w:ascii="Times New Roman" w:hAnsi="Times New Roman" w:cs="Times New Roman"/>
            <w:sz w:val="24"/>
            <w:szCs w:val="24"/>
          </w:rPr>
          <w:delText xml:space="preserve"> </w:delText>
        </w:r>
        <w:r w:rsidR="00185A8E" w:rsidRPr="00604EDE" w:rsidDel="00093F17">
          <w:rPr>
            <w:rFonts w:ascii="Times New Roman" w:hAnsi="Times New Roman" w:cs="Times New Roman"/>
            <w:sz w:val="24"/>
            <w:szCs w:val="24"/>
          </w:rPr>
          <w:delText xml:space="preserve">≥4.0 last </w:delText>
        </w:r>
        <w:r w:rsidR="00DE3BBB" w:rsidDel="00093F17">
          <w:rPr>
            <w:rFonts w:ascii="Times New Roman" w:hAnsi="Times New Roman" w:cs="Times New Roman"/>
            <w:sz w:val="24"/>
            <w:szCs w:val="24"/>
          </w:rPr>
          <w:delText>two</w:delText>
        </w:r>
        <w:r w:rsidR="00185A8E" w:rsidRPr="00604EDE" w:rsidDel="00093F17">
          <w:rPr>
            <w:rFonts w:ascii="Times New Roman" w:hAnsi="Times New Roman" w:cs="Times New Roman"/>
            <w:sz w:val="24"/>
            <w:szCs w:val="24"/>
          </w:rPr>
          <w:delText xml:space="preserve"> tests.</w:delText>
        </w:r>
        <w:r w:rsidR="009A4CA8" w:rsidRPr="00604EDE" w:rsidDel="00093F17">
          <w:rPr>
            <w:rFonts w:ascii="Times New Roman" w:hAnsi="Times New Roman" w:cs="Times New Roman"/>
            <w:sz w:val="24"/>
            <w:szCs w:val="24"/>
          </w:rPr>
          <w:delText xml:space="preserve"> </w:delText>
        </w:r>
      </w:del>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ins w:id="83" w:author="Caitlin Jeffrey" w:date="2023-11-18T12:38:00Z">
        <w:r w:rsidR="00A10588">
          <w:rPr>
            <w:rFonts w:ascii="Times New Roman" w:hAnsi="Times New Roman" w:cs="Times New Roman"/>
            <w:sz w:val="24"/>
            <w:szCs w:val="24"/>
          </w:rPr>
          <w:t xml:space="preserve"> were </w:t>
        </w:r>
      </w:ins>
      <w:ins w:id="84" w:author="Caitlin Jeffrey" w:date="2023-11-18T12:39:00Z">
        <w:r w:rsidR="00A10588">
          <w:rPr>
            <w:rFonts w:ascii="Times New Roman" w:hAnsi="Times New Roman" w:cs="Times New Roman"/>
            <w:sz w:val="24"/>
            <w:szCs w:val="24"/>
          </w:rPr>
          <w:t>performed</w:t>
        </w:r>
      </w:ins>
      <w:r w:rsidR="009A4CA8" w:rsidRPr="00604EDE">
        <w:rPr>
          <w:rFonts w:ascii="Times New Roman" w:hAnsi="Times New Roman" w:cs="Times New Roman"/>
          <w:sz w:val="24"/>
          <w:szCs w:val="24"/>
        </w:rPr>
        <w:t xml:space="preserve"> to describe outcomes by facility type</w:t>
      </w:r>
      <w:del w:id="85" w:author="Caitlin Jeffrey" w:date="2023-11-18T12:39:00Z">
        <w:r w:rsidR="009A4CA8" w:rsidRPr="00604EDE" w:rsidDel="00E04428">
          <w:rPr>
            <w:rFonts w:ascii="Times New Roman" w:hAnsi="Times New Roman" w:cs="Times New Roman"/>
            <w:sz w:val="24"/>
            <w:szCs w:val="24"/>
          </w:rPr>
          <w:delText xml:space="preserve"> was </w:delText>
        </w:r>
        <w:r w:rsidR="009A4CA8" w:rsidDel="00E04428">
          <w:rPr>
            <w:rFonts w:ascii="Times New Roman" w:hAnsi="Times New Roman" w:cs="Times New Roman"/>
            <w:sz w:val="24"/>
            <w:szCs w:val="24"/>
          </w:rPr>
          <w:delText>completed</w:delText>
        </w:r>
      </w:del>
      <w:r w:rsidR="009A4CA8">
        <w:rPr>
          <w:rFonts w:ascii="Times New Roman" w:hAnsi="Times New Roman" w:cs="Times New Roman"/>
          <w:sz w:val="24"/>
          <w:szCs w:val="24"/>
        </w:rPr>
        <w:t xml:space="preserve">,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r w:rsidR="009A4CA8">
        <w:rPr>
          <w:rFonts w:ascii="Times New Roman" w:hAnsi="Times New Roman" w:cs="Times New Roman"/>
          <w:sz w:val="24"/>
          <w:szCs w:val="24"/>
        </w:rPr>
        <w:t>Final results</w:t>
      </w:r>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del w:id="86" w:author="Caitlin Jeffrey" w:date="2023-11-18T12:41:00Z">
        <w:r w:rsidR="003054BB" w:rsidDel="002729EA">
          <w:rPr>
            <w:rFonts w:ascii="Times New Roman" w:hAnsi="Times New Roman" w:cs="Times New Roman"/>
            <w:sz w:val="24"/>
            <w:szCs w:val="24"/>
          </w:rPr>
          <w:delText xml:space="preserve">cow-level </w:delText>
        </w:r>
        <w:r w:rsidR="00185A8E" w:rsidRPr="00604EDE" w:rsidDel="002729EA">
          <w:rPr>
            <w:rFonts w:ascii="Times New Roman" w:hAnsi="Times New Roman" w:cs="Times New Roman"/>
            <w:sz w:val="24"/>
            <w:szCs w:val="24"/>
          </w:rPr>
          <w:delText>udder health measures</w:delText>
        </w:r>
        <w:r w:rsidR="003054BB" w:rsidDel="002729EA">
          <w:rPr>
            <w:rFonts w:ascii="Times New Roman" w:hAnsi="Times New Roman" w:cs="Times New Roman"/>
            <w:sz w:val="24"/>
            <w:szCs w:val="24"/>
          </w:rPr>
          <w:delText xml:space="preserve"> captured</w:delText>
        </w:r>
      </w:del>
      <w:ins w:id="87" w:author="Caitlin Jeffrey" w:date="2023-11-18T12:41:00Z">
        <w:r w:rsidR="002729EA">
          <w:rPr>
            <w:rFonts w:ascii="Times New Roman" w:hAnsi="Times New Roman" w:cs="Times New Roman"/>
            <w:sz w:val="24"/>
            <w:szCs w:val="24"/>
          </w:rPr>
          <w:t>metrics captured</w:t>
        </w:r>
      </w:ins>
      <w:r w:rsidR="003054BB">
        <w:rPr>
          <w:rFonts w:ascii="Times New Roman" w:hAnsi="Times New Roman" w:cs="Times New Roman"/>
          <w:sz w:val="24"/>
          <w:szCs w:val="24"/>
        </w:rPr>
        <w:t xml:space="preserve">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test da</w:t>
      </w:r>
      <w:ins w:id="88" w:author="Caitlin Jeffrey" w:date="2023-11-18T12:41:00Z">
        <w:r w:rsidR="00346E3B">
          <w:rPr>
            <w:rFonts w:ascii="Times New Roman" w:hAnsi="Times New Roman" w:cs="Times New Roman"/>
            <w:sz w:val="24"/>
            <w:szCs w:val="24"/>
          </w:rPr>
          <w:t>ta</w:t>
        </w:r>
      </w:ins>
      <w:del w:id="89" w:author="Caitlin Jeffrey" w:date="2023-11-18T12:41:00Z">
        <w:r w:rsidR="009A4CA8" w:rsidDel="00346E3B">
          <w:rPr>
            <w:rFonts w:ascii="Times New Roman" w:hAnsi="Times New Roman" w:cs="Times New Roman"/>
            <w:sz w:val="24"/>
            <w:szCs w:val="24"/>
          </w:rPr>
          <w:delText>y</w:delText>
        </w:r>
      </w:del>
      <w:r w:rsidR="009A4CA8">
        <w:rPr>
          <w:rFonts w:ascii="Times New Roman" w:hAnsi="Times New Roman" w:cs="Times New Roman"/>
          <w:sz w:val="24"/>
          <w:szCs w:val="24"/>
        </w:rPr>
        <w:t xml:space="preserve"> </w:t>
      </w:r>
      <w:ins w:id="90" w:author="Caitlin Jeffrey" w:date="2023-11-18T12:42:00Z">
        <w:r w:rsidR="0073067A">
          <w:rPr>
            <w:rFonts w:ascii="Times New Roman" w:hAnsi="Times New Roman" w:cs="Times New Roman"/>
            <w:sz w:val="24"/>
            <w:szCs w:val="24"/>
          </w:rPr>
          <w:t>(</w:t>
        </w:r>
        <w:r w:rsidR="00657A32">
          <w:rPr>
            <w:rFonts w:ascii="Times New Roman" w:hAnsi="Times New Roman" w:cs="Times New Roman"/>
            <w:sz w:val="24"/>
            <w:szCs w:val="24"/>
          </w:rPr>
          <w:t xml:space="preserve">cow-level </w:t>
        </w:r>
        <w:r w:rsidR="00657A32" w:rsidRPr="00604EDE">
          <w:rPr>
            <w:rFonts w:ascii="Times New Roman" w:hAnsi="Times New Roman" w:cs="Times New Roman"/>
            <w:sz w:val="24"/>
            <w:szCs w:val="24"/>
          </w:rPr>
          <w:t>udder health measures</w:t>
        </w:r>
      </w:ins>
      <w:del w:id="91" w:author="Caitlin Jeffrey" w:date="2023-11-18T12:42:00Z">
        <w:r w:rsidR="009A4CA8" w:rsidDel="00657A32">
          <w:rPr>
            <w:rFonts w:ascii="Times New Roman" w:hAnsi="Times New Roman" w:cs="Times New Roman"/>
            <w:sz w:val="24"/>
            <w:szCs w:val="24"/>
          </w:rPr>
          <w:delText xml:space="preserve">somatic cell count </w:delText>
        </w:r>
        <w:r w:rsidR="002F19DA" w:rsidRPr="002F19DA" w:rsidDel="00657A32">
          <w:rPr>
            <w:rFonts w:ascii="Times New Roman" w:hAnsi="Times New Roman" w:cs="Times New Roman"/>
            <w:sz w:val="24"/>
            <w:szCs w:val="24"/>
          </w:rPr>
          <w:delText>record</w:delText>
        </w:r>
      </w:del>
      <w:ins w:id="92" w:author="Caitlin Jeffrey" w:date="2023-11-18T12:43:00Z">
        <w:r w:rsidR="00657A32">
          <w:rPr>
            <w:rFonts w:ascii="Times New Roman" w:hAnsi="Times New Roman" w:cs="Times New Roman"/>
            <w:sz w:val="24"/>
            <w:szCs w:val="24"/>
          </w:rPr>
          <w:t>,</w:t>
        </w:r>
      </w:ins>
      <w:del w:id="93" w:author="Caitlin Jeffrey" w:date="2023-11-18T12:42:00Z">
        <w:r w:rsidR="002F19DA" w:rsidRPr="002F19DA" w:rsidDel="00657A32">
          <w:rPr>
            <w:rFonts w:ascii="Times New Roman" w:hAnsi="Times New Roman" w:cs="Times New Roman"/>
            <w:sz w:val="24"/>
            <w:szCs w:val="24"/>
          </w:rPr>
          <w:delText>s</w:delText>
        </w:r>
        <w:r w:rsidR="00185A8E" w:rsidRPr="00604EDE" w:rsidDel="00657A32">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w:t>
      </w:r>
      <w:del w:id="94" w:author="Caitlin Jeffrey" w:date="2023-11-18T13:19:00Z">
        <w:r w:rsidR="001A283D" w:rsidDel="009C78D7">
          <w:rPr>
            <w:rFonts w:ascii="Times New Roman" w:hAnsi="Times New Roman" w:cs="Times New Roman"/>
            <w:sz w:val="24"/>
            <w:szCs w:val="24"/>
          </w:rPr>
          <w:delText xml:space="preserve">bulk </w:delText>
        </w:r>
        <w:r w:rsidR="00D20D07" w:rsidDel="009C78D7">
          <w:rPr>
            <w:rFonts w:ascii="Times New Roman" w:hAnsi="Times New Roman" w:cs="Times New Roman"/>
            <w:sz w:val="24"/>
            <w:szCs w:val="24"/>
          </w:rPr>
          <w:delText>tank</w:delText>
        </w:r>
        <w:r w:rsidR="001A283D" w:rsidDel="009C78D7">
          <w:rPr>
            <w:rFonts w:ascii="Times New Roman" w:hAnsi="Times New Roman" w:cs="Times New Roman"/>
            <w:sz w:val="24"/>
            <w:szCs w:val="24"/>
          </w:rPr>
          <w:delText xml:space="preserve"> milk </w:delText>
        </w:r>
        <w:r w:rsidR="00D20D07" w:rsidDel="009C78D7">
          <w:rPr>
            <w:rFonts w:ascii="Times New Roman" w:hAnsi="Times New Roman" w:cs="Times New Roman"/>
            <w:sz w:val="24"/>
            <w:szCs w:val="24"/>
          </w:rPr>
          <w:delText>somatic cell count</w:delText>
        </w:r>
      </w:del>
      <w:ins w:id="95" w:author="Caitlin Jeffrey" w:date="2023-11-18T12:42:00Z">
        <w:r w:rsidR="00657A32" w:rsidRPr="00604EDE">
          <w:rPr>
            <w:rFonts w:ascii="Times New Roman" w:hAnsi="Times New Roman" w:cs="Times New Roman"/>
            <w:sz w:val="24"/>
            <w:szCs w:val="24"/>
          </w:rPr>
          <w:t>milk production</w:t>
        </w:r>
        <w:r w:rsidR="00657A32">
          <w:rPr>
            <w:rFonts w:ascii="Times New Roman" w:hAnsi="Times New Roman" w:cs="Times New Roman"/>
            <w:sz w:val="24"/>
            <w:szCs w:val="24"/>
          </w:rPr>
          <w:t>)</w:t>
        </w:r>
      </w:ins>
      <w:del w:id="96" w:author="Caitlin Jeffrey" w:date="2023-11-18T12:43:00Z">
        <w:r w:rsidR="00EE6C37" w:rsidDel="007D4609">
          <w:rPr>
            <w:rFonts w:ascii="Times New Roman" w:hAnsi="Times New Roman" w:cs="Times New Roman"/>
            <w:sz w:val="24"/>
            <w:szCs w:val="24"/>
          </w:rPr>
          <w:delText xml:space="preserve"> </w:delText>
        </w:r>
      </w:del>
      <w:del w:id="97" w:author="Caitlin Jeffrey" w:date="2023-11-18T12:42:00Z">
        <w:r w:rsidR="00EE6C37" w:rsidDel="0073067A">
          <w:rPr>
            <w:rFonts w:ascii="Times New Roman" w:hAnsi="Times New Roman" w:cs="Times New Roman"/>
            <w:sz w:val="24"/>
            <w:szCs w:val="24"/>
          </w:rPr>
          <w:delText>(BTSCC)</w:delText>
        </w:r>
      </w:del>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ins w:id="98" w:author="Caitlin Jeffrey" w:date="2023-11-18T13:19:00Z">
        <w:r w:rsidR="009C78D7">
          <w:rPr>
            <w:rFonts w:ascii="Times New Roman" w:hAnsi="Times New Roman" w:cs="Times New Roman"/>
            <w:sz w:val="24"/>
            <w:szCs w:val="24"/>
          </w:rPr>
          <w:t>milk somatic cell count</w:t>
        </w:r>
      </w:ins>
      <w:ins w:id="99" w:author="Caitlin Jeffrey" w:date="2023-11-18T13:26:00Z">
        <w:r w:rsidR="000C65B6">
          <w:rPr>
            <w:rFonts w:ascii="Times New Roman" w:hAnsi="Times New Roman" w:cs="Times New Roman"/>
            <w:sz w:val="24"/>
            <w:szCs w:val="24"/>
          </w:rPr>
          <w:t xml:space="preserve"> (BT</w:t>
        </w:r>
        <w:r w:rsidR="000C65B6" w:rsidRPr="00604EDE">
          <w:rPr>
            <w:rFonts w:ascii="Times New Roman" w:hAnsi="Times New Roman" w:cs="Times New Roman"/>
            <w:sz w:val="24"/>
            <w:szCs w:val="24"/>
          </w:rPr>
          <w:t>SCC</w:t>
        </w:r>
        <w:r w:rsidR="000C65B6">
          <w:rPr>
            <w:rFonts w:ascii="Times New Roman" w:hAnsi="Times New Roman" w:cs="Times New Roman"/>
            <w:sz w:val="24"/>
            <w:szCs w:val="24"/>
          </w:rPr>
          <w:t>)</w:t>
        </w:r>
      </w:ins>
      <w:ins w:id="100" w:author="Caitlin Jeffrey" w:date="2023-11-18T13:19:00Z">
        <w:r w:rsidR="009C78D7">
          <w:rPr>
            <w:rFonts w:ascii="Times New Roman" w:hAnsi="Times New Roman" w:cs="Times New Roman"/>
            <w:sz w:val="24"/>
            <w:szCs w:val="24"/>
          </w:rPr>
          <w:t xml:space="preserve"> and </w:t>
        </w:r>
      </w:ins>
      <w:r w:rsidR="00185A8E" w:rsidRPr="00604EDE">
        <w:rPr>
          <w:rFonts w:ascii="Times New Roman" w:hAnsi="Times New Roman" w:cs="Times New Roman"/>
          <w:sz w:val="24"/>
          <w:szCs w:val="24"/>
        </w:rPr>
        <w:t xml:space="preserve">aerobic culture data, </w:t>
      </w:r>
      <w:del w:id="101" w:author="Caitlin Jeffrey" w:date="2023-11-18T12:42:00Z">
        <w:r w:rsidR="007C3870" w:rsidRPr="00604EDE" w:rsidDel="0073067A">
          <w:rPr>
            <w:rFonts w:ascii="Times New Roman" w:hAnsi="Times New Roman" w:cs="Times New Roman"/>
            <w:sz w:val="24"/>
            <w:szCs w:val="24"/>
          </w:rPr>
          <w:delText>milk production</w:delText>
        </w:r>
      </w:del>
      <w:ins w:id="102" w:author="Caitlin Jeffrey" w:date="2023-11-18T12:43:00Z">
        <w:r w:rsidR="00772D53">
          <w:rPr>
            <w:rFonts w:ascii="Times New Roman" w:hAnsi="Times New Roman" w:cs="Times New Roman"/>
            <w:sz w:val="24"/>
            <w:szCs w:val="24"/>
          </w:rPr>
          <w:t>or</w:t>
        </w:r>
      </w:ins>
      <w:del w:id="103" w:author="Caitlin Jeffrey" w:date="2023-11-18T12:43:00Z">
        <w:r w:rsidR="00BA5071" w:rsidRPr="00604EDE" w:rsidDel="00772D53">
          <w:rPr>
            <w:rFonts w:ascii="Times New Roman" w:hAnsi="Times New Roman" w:cs="Times New Roman"/>
            <w:sz w:val="24"/>
            <w:szCs w:val="24"/>
          </w:rPr>
          <w:delText>,</w:delText>
        </w:r>
        <w:r w:rsidR="007C3870" w:rsidRPr="00604EDE" w:rsidDel="00772D53">
          <w:rPr>
            <w:rFonts w:ascii="Times New Roman" w:hAnsi="Times New Roman" w:cs="Times New Roman"/>
            <w:sz w:val="24"/>
            <w:szCs w:val="24"/>
          </w:rPr>
          <w:delText xml:space="preserve"> </w:delText>
        </w:r>
        <w:r w:rsidR="00185A8E" w:rsidRPr="00604EDE" w:rsidDel="00772D53">
          <w:rPr>
            <w:rFonts w:ascii="Times New Roman" w:hAnsi="Times New Roman" w:cs="Times New Roman"/>
            <w:sz w:val="24"/>
            <w:szCs w:val="24"/>
          </w:rPr>
          <w:delText>and</w:delText>
        </w:r>
      </w:del>
      <w:r w:rsidR="00185A8E" w:rsidRPr="00604EDE">
        <w:rPr>
          <w:rFonts w:ascii="Times New Roman" w:hAnsi="Times New Roman" w:cs="Times New Roman"/>
          <w:sz w:val="24"/>
          <w:szCs w:val="24"/>
        </w:rPr>
        <w:t xml:space="preserve">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del w:id="104" w:author="Caitlin Jeffrey" w:date="2023-11-22T12:08:00Z">
        <w:r w:rsidR="002E73E1" w:rsidRPr="002E73E1" w:rsidDel="00E56D82">
          <w:rPr>
            <w:rFonts w:ascii="Times New Roman" w:hAnsi="Times New Roman" w:cs="Times New Roman"/>
            <w:sz w:val="24"/>
            <w:szCs w:val="24"/>
          </w:rPr>
          <w:delText xml:space="preserve"> </w:delText>
        </w:r>
      </w:del>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 xml:space="preserve">management factor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 xml:space="preserve">t all differences found were statistically significant,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w:t>
      </w:r>
      <w:ins w:id="105" w:author="Caitlin Jeffrey" w:date="2023-11-18T13:20:00Z">
        <w:r w:rsidR="00685A88" w:rsidRPr="00604EDE">
          <w:rPr>
            <w:rFonts w:ascii="Times New Roman" w:hAnsi="Times New Roman" w:cs="Times New Roman"/>
            <w:sz w:val="24"/>
            <w:szCs w:val="24"/>
          </w:rPr>
          <w:t xml:space="preserve">lower </w:t>
        </w:r>
        <w:proofErr w:type="spellStart"/>
        <w:r w:rsidR="00685A88">
          <w:rPr>
            <w:rFonts w:ascii="Times New Roman" w:hAnsi="Times New Roman" w:cs="Times New Roman"/>
            <w:sz w:val="24"/>
            <w:szCs w:val="24"/>
          </w:rPr>
          <w:t>newSCS</w:t>
        </w:r>
        <w:proofErr w:type="spellEnd"/>
        <w:r w:rsidR="00685A88" w:rsidRPr="00604EDE">
          <w:rPr>
            <w:rFonts w:ascii="Times New Roman" w:hAnsi="Times New Roman" w:cs="Times New Roman"/>
            <w:sz w:val="24"/>
            <w:szCs w:val="24"/>
          </w:rPr>
          <w:t xml:space="preserve">, lower </w:t>
        </w:r>
        <w:proofErr w:type="spellStart"/>
        <w:r w:rsidR="00685A88">
          <w:rPr>
            <w:rFonts w:ascii="Times New Roman" w:hAnsi="Times New Roman" w:cs="Times New Roman"/>
            <w:sz w:val="24"/>
            <w:szCs w:val="24"/>
          </w:rPr>
          <w:t>elevSCS</w:t>
        </w:r>
        <w:proofErr w:type="spellEnd"/>
        <w:r w:rsidR="00685A88" w:rsidRPr="00604EDE">
          <w:rPr>
            <w:rFonts w:ascii="Times New Roman" w:hAnsi="Times New Roman" w:cs="Times New Roman"/>
            <w:sz w:val="24"/>
            <w:szCs w:val="24"/>
          </w:rPr>
          <w:t>, lower av</w:t>
        </w:r>
        <w:r w:rsidR="00685A88">
          <w:rPr>
            <w:rFonts w:ascii="Times New Roman" w:hAnsi="Times New Roman" w:cs="Times New Roman"/>
            <w:sz w:val="24"/>
            <w:szCs w:val="24"/>
          </w:rPr>
          <w:t>g.</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and </w:t>
        </w:r>
      </w:ins>
      <w:ins w:id="106" w:author="Caitlin Jeffrey" w:date="2023-11-18T13:27:00Z">
        <w:r w:rsidR="00086AB3">
          <w:rPr>
            <w:rFonts w:ascii="Times New Roman" w:hAnsi="Times New Roman" w:cs="Times New Roman"/>
            <w:sz w:val="24"/>
            <w:szCs w:val="24"/>
          </w:rPr>
          <w:t>better</w:t>
        </w:r>
      </w:ins>
      <w:ins w:id="107" w:author="Caitlin Jeffrey" w:date="2023-11-18T13:20:00Z">
        <w:r w:rsidR="00685A88" w:rsidRPr="00604EDE">
          <w:rPr>
            <w:rFonts w:ascii="Times New Roman" w:hAnsi="Times New Roman" w:cs="Times New Roman"/>
            <w:sz w:val="24"/>
            <w:szCs w:val="24"/>
          </w:rPr>
          <w:t xml:space="preserve"> </w:t>
        </w:r>
      </w:ins>
      <w:ins w:id="108" w:author="Caitlin Jeffrey" w:date="2023-11-18T13:21:00Z">
        <w:r w:rsidR="00685A88">
          <w:rPr>
            <w:rFonts w:ascii="Times New Roman" w:hAnsi="Times New Roman" w:cs="Times New Roman"/>
            <w:sz w:val="24"/>
            <w:szCs w:val="24"/>
          </w:rPr>
          <w:t xml:space="preserve">udder </w:t>
        </w:r>
      </w:ins>
      <w:ins w:id="109" w:author="Caitlin Jeffrey" w:date="2023-11-18T13:20:00Z">
        <w:r w:rsidR="00685A88" w:rsidRPr="00604EDE">
          <w:rPr>
            <w:rFonts w:ascii="Times New Roman" w:hAnsi="Times New Roman" w:cs="Times New Roman"/>
            <w:sz w:val="24"/>
            <w:szCs w:val="24"/>
          </w:rPr>
          <w:t>hygiene metrics.</w:t>
        </w:r>
      </w:ins>
      <w:del w:id="110" w:author="Caitlin Jeffrey" w:date="2023-11-18T13:20:00Z">
        <w:r w:rsidR="00185A8E" w:rsidRPr="00604EDE" w:rsidDel="00685A88">
          <w:rPr>
            <w:rFonts w:ascii="Times New Roman" w:hAnsi="Times New Roman" w:cs="Times New Roman"/>
            <w:sz w:val="24"/>
            <w:szCs w:val="24"/>
          </w:rPr>
          <w:delText xml:space="preserve">lower </w:delText>
        </w:r>
        <w:r w:rsidR="008F1371" w:rsidDel="00685A88">
          <w:rPr>
            <w:rFonts w:ascii="Times New Roman" w:hAnsi="Times New Roman" w:cs="Times New Roman"/>
            <w:sz w:val="24"/>
            <w:szCs w:val="24"/>
          </w:rPr>
          <w:delText>newly elevated</w:delText>
        </w:r>
        <w:r w:rsidR="00A83068" w:rsidDel="00685A88">
          <w:rPr>
            <w:rFonts w:ascii="Times New Roman" w:hAnsi="Times New Roman" w:cs="Times New Roman"/>
            <w:sz w:val="24"/>
            <w:szCs w:val="24"/>
          </w:rPr>
          <w:delText xml:space="preserve"> </w:delText>
        </w:r>
        <w:r w:rsidR="009B3369" w:rsidDel="00685A88">
          <w:rPr>
            <w:rFonts w:ascii="Times New Roman" w:hAnsi="Times New Roman" w:cs="Times New Roman"/>
            <w:sz w:val="24"/>
            <w:szCs w:val="24"/>
          </w:rPr>
          <w:delText>SC</w:delText>
        </w:r>
        <w:r w:rsidR="00695588" w:rsidDel="00685A88">
          <w:rPr>
            <w:rFonts w:ascii="Times New Roman" w:hAnsi="Times New Roman" w:cs="Times New Roman"/>
            <w:sz w:val="24"/>
            <w:szCs w:val="24"/>
          </w:rPr>
          <w:delText>S</w:delText>
        </w:r>
        <w:r w:rsidR="00185A8E" w:rsidRPr="00604EDE" w:rsidDel="00685A88">
          <w:rPr>
            <w:rFonts w:ascii="Times New Roman" w:hAnsi="Times New Roman" w:cs="Times New Roman"/>
            <w:sz w:val="24"/>
            <w:szCs w:val="24"/>
          </w:rPr>
          <w:delText xml:space="preserve">, lower </w:delText>
        </w:r>
        <w:r w:rsidR="00535BFF" w:rsidDel="00685A88">
          <w:rPr>
            <w:rFonts w:ascii="Times New Roman" w:hAnsi="Times New Roman" w:cs="Times New Roman"/>
            <w:sz w:val="24"/>
            <w:szCs w:val="24"/>
          </w:rPr>
          <w:delText xml:space="preserve">current </w:delText>
        </w:r>
        <w:r w:rsidR="009B3369" w:rsidDel="00685A88">
          <w:rPr>
            <w:rFonts w:ascii="Times New Roman" w:hAnsi="Times New Roman" w:cs="Times New Roman"/>
            <w:sz w:val="24"/>
            <w:szCs w:val="24"/>
          </w:rPr>
          <w:delText>SC</w:delText>
        </w:r>
        <w:r w:rsidR="00891BA9" w:rsidDel="00685A88">
          <w:rPr>
            <w:rFonts w:ascii="Times New Roman" w:hAnsi="Times New Roman" w:cs="Times New Roman"/>
            <w:sz w:val="24"/>
            <w:szCs w:val="24"/>
          </w:rPr>
          <w:delText>S</w:delText>
        </w:r>
        <w:r w:rsidR="00185A8E" w:rsidRPr="00604EDE" w:rsidDel="00685A88">
          <w:rPr>
            <w:rFonts w:ascii="Times New Roman" w:hAnsi="Times New Roman" w:cs="Times New Roman"/>
            <w:sz w:val="24"/>
            <w:szCs w:val="24"/>
          </w:rPr>
          <w:delText xml:space="preserve">, lower </w:delText>
        </w:r>
        <w:r w:rsidR="00A83068" w:rsidDel="00685A88">
          <w:rPr>
            <w:rFonts w:ascii="Times New Roman" w:hAnsi="Times New Roman" w:cs="Times New Roman"/>
            <w:sz w:val="24"/>
            <w:szCs w:val="24"/>
          </w:rPr>
          <w:delText>av</w:delText>
        </w:r>
      </w:del>
      <w:del w:id="111" w:author="Caitlin Jeffrey" w:date="2023-11-18T12:58:00Z">
        <w:r w:rsidR="00A83068" w:rsidDel="00A30C5E">
          <w:rPr>
            <w:rFonts w:ascii="Times New Roman" w:hAnsi="Times New Roman" w:cs="Times New Roman"/>
            <w:sz w:val="24"/>
            <w:szCs w:val="24"/>
          </w:rPr>
          <w:delText>erage</w:delText>
        </w:r>
      </w:del>
      <w:del w:id="112" w:author="Caitlin Jeffrey" w:date="2023-11-18T13:20:00Z">
        <w:r w:rsidR="00185A8E" w:rsidRPr="00604EDE" w:rsidDel="00685A88">
          <w:rPr>
            <w:rFonts w:ascii="Times New Roman" w:hAnsi="Times New Roman" w:cs="Times New Roman"/>
            <w:sz w:val="24"/>
            <w:szCs w:val="24"/>
          </w:rPr>
          <w:delText xml:space="preserve"> </w:delText>
        </w:r>
        <w:r w:rsidR="005C7542" w:rsidDel="00685A88">
          <w:rPr>
            <w:rFonts w:ascii="Times New Roman" w:hAnsi="Times New Roman" w:cs="Times New Roman"/>
            <w:sz w:val="24"/>
            <w:szCs w:val="24"/>
          </w:rPr>
          <w:delText>SCS</w:delText>
        </w:r>
      </w:del>
      <w:del w:id="113" w:author="Caitlin Jeffrey" w:date="2023-11-18T13:21:00Z">
        <w:r w:rsidR="00185A8E" w:rsidRPr="00604EDE" w:rsidDel="00685A88">
          <w:rPr>
            <w:rFonts w:ascii="Times New Roman" w:hAnsi="Times New Roman" w:cs="Times New Roman"/>
            <w:sz w:val="24"/>
            <w:szCs w:val="24"/>
          </w:rPr>
          <w:delText>, and improved hygiene metrics.</w:delText>
        </w:r>
      </w:del>
      <w:r w:rsidR="00185A8E" w:rsidRPr="00604EDE">
        <w:rPr>
          <w:rFonts w:ascii="Times New Roman" w:hAnsi="Times New Roman" w:cs="Times New Roman"/>
          <w:sz w:val="24"/>
          <w:szCs w:val="24"/>
        </w:rPr>
        <w:t xml:space="preserve"> Farms with lower mean </w:t>
      </w:r>
      <w:r w:rsidR="00185A8E" w:rsidRPr="00604EDE">
        <w:rPr>
          <w:rFonts w:ascii="Times New Roman" w:hAnsi="Times New Roman" w:cs="Times New Roman"/>
          <w:sz w:val="24"/>
          <w:szCs w:val="24"/>
        </w:rPr>
        <w:lastRenderedPageBreak/>
        <w:t xml:space="preserve">udder hygiene scores </w:t>
      </w:r>
      <w:r w:rsidR="009E70B5">
        <w:rPr>
          <w:rFonts w:ascii="Times New Roman" w:hAnsi="Times New Roman" w:cs="Times New Roman"/>
          <w:sz w:val="24"/>
          <w:szCs w:val="24"/>
        </w:rPr>
        <w:t>had numerically</w:t>
      </w:r>
      <w:del w:id="114" w:author="Caitlin Jeffrey" w:date="2023-11-18T13:22:00Z">
        <w:r w:rsidR="009E70B5" w:rsidDel="00BB415C">
          <w:rPr>
            <w:rFonts w:ascii="Times New Roman" w:hAnsi="Times New Roman" w:cs="Times New Roman"/>
            <w:sz w:val="24"/>
            <w:szCs w:val="24"/>
          </w:rPr>
          <w:delText xml:space="preserve"> </w:delText>
        </w:r>
        <w:r w:rsidR="00185A8E" w:rsidRPr="00604EDE" w:rsidDel="00BB415C">
          <w:rPr>
            <w:rFonts w:ascii="Times New Roman" w:hAnsi="Times New Roman" w:cs="Times New Roman"/>
            <w:sz w:val="24"/>
            <w:szCs w:val="24"/>
          </w:rPr>
          <w:delText>lower</w:delText>
        </w:r>
      </w:del>
      <w:r w:rsidR="00185A8E" w:rsidRPr="00604EDE">
        <w:rPr>
          <w:rFonts w:ascii="Times New Roman" w:hAnsi="Times New Roman" w:cs="Times New Roman"/>
          <w:sz w:val="24"/>
          <w:szCs w:val="24"/>
        </w:rPr>
        <w:t xml:space="preserve"> </w:t>
      </w:r>
      <w:del w:id="115" w:author="Caitlin Jeffrey" w:date="2023-11-18T12:53:00Z">
        <w:r w:rsidR="00A07738" w:rsidDel="00AC6C5C">
          <w:rPr>
            <w:rFonts w:ascii="Times New Roman" w:hAnsi="Times New Roman" w:cs="Times New Roman"/>
            <w:sz w:val="24"/>
            <w:szCs w:val="24"/>
          </w:rPr>
          <w:delText xml:space="preserve">percent </w:delText>
        </w:r>
      </w:del>
      <w:ins w:id="116" w:author="Caitlin Jeffrey" w:date="2023-11-18T13:21:00Z">
        <w:r w:rsidR="00BB415C" w:rsidRPr="00604EDE">
          <w:rPr>
            <w:rFonts w:ascii="Times New Roman" w:hAnsi="Times New Roman" w:cs="Times New Roman"/>
            <w:sz w:val="24"/>
            <w:szCs w:val="24"/>
          </w:rPr>
          <w:t xml:space="preserve">lower </w:t>
        </w:r>
        <w:proofErr w:type="spellStart"/>
        <w:r w:rsidR="00BB415C">
          <w:rPr>
            <w:rFonts w:ascii="Times New Roman" w:hAnsi="Times New Roman" w:cs="Times New Roman"/>
            <w:sz w:val="24"/>
            <w:szCs w:val="24"/>
          </w:rPr>
          <w:t>chron</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proofErr w:type="spellEnd"/>
        <w:r w:rsidR="00BB415C" w:rsidRPr="00604EDE">
          <w:rPr>
            <w:rFonts w:ascii="Times New Roman" w:hAnsi="Times New Roman" w:cs="Times New Roman"/>
            <w:sz w:val="24"/>
            <w:szCs w:val="24"/>
          </w:rPr>
          <w:t xml:space="preserve">, lower </w:t>
        </w:r>
        <w:proofErr w:type="spellStart"/>
        <w:r w:rsidR="00BB415C" w:rsidRPr="00604EDE">
          <w:rPr>
            <w:rFonts w:ascii="Times New Roman" w:hAnsi="Times New Roman" w:cs="Times New Roman"/>
            <w:sz w:val="24"/>
            <w:szCs w:val="24"/>
          </w:rPr>
          <w:t>elevSC</w:t>
        </w:r>
        <w:r w:rsidR="00BB415C">
          <w:rPr>
            <w:rFonts w:ascii="Times New Roman" w:hAnsi="Times New Roman" w:cs="Times New Roman"/>
            <w:sz w:val="24"/>
            <w:szCs w:val="24"/>
          </w:rPr>
          <w:t>S</w:t>
        </w:r>
        <w:proofErr w:type="spellEnd"/>
        <w:r w:rsidR="00BB415C" w:rsidRPr="00604EDE">
          <w:rPr>
            <w:rFonts w:ascii="Times New Roman" w:hAnsi="Times New Roman" w:cs="Times New Roman"/>
            <w:sz w:val="24"/>
            <w:szCs w:val="24"/>
          </w:rPr>
          <w:t>, and lower av</w:t>
        </w:r>
        <w:r w:rsidR="00BB415C">
          <w:rPr>
            <w:rFonts w:ascii="Times New Roman" w:hAnsi="Times New Roman" w:cs="Times New Roman"/>
            <w:sz w:val="24"/>
            <w:szCs w:val="24"/>
          </w:rPr>
          <w:t>g.</w:t>
        </w:r>
        <w:r w:rsidR="00BB415C" w:rsidRPr="00604EDE">
          <w:rPr>
            <w:rFonts w:ascii="Times New Roman" w:hAnsi="Times New Roman" w:cs="Times New Roman"/>
            <w:sz w:val="24"/>
            <w:szCs w:val="24"/>
          </w:rPr>
          <w:t xml:space="preserve"> </w:t>
        </w:r>
        <w:r w:rsidR="00BB415C">
          <w:rPr>
            <w:rFonts w:ascii="Times New Roman" w:hAnsi="Times New Roman" w:cs="Times New Roman"/>
            <w:sz w:val="24"/>
            <w:szCs w:val="24"/>
          </w:rPr>
          <w:t>SCS</w:t>
        </w:r>
        <w:r w:rsidR="00BB415C" w:rsidRPr="00604EDE">
          <w:rPr>
            <w:rFonts w:ascii="Times New Roman" w:hAnsi="Times New Roman" w:cs="Times New Roman"/>
            <w:sz w:val="24"/>
            <w:szCs w:val="24"/>
          </w:rPr>
          <w:t>.</w:t>
        </w:r>
      </w:ins>
      <w:del w:id="117" w:author="Caitlin Jeffrey" w:date="2023-11-18T13:21:00Z">
        <w:r w:rsidR="00A07738" w:rsidDel="00BB415C">
          <w:rPr>
            <w:rFonts w:ascii="Times New Roman" w:hAnsi="Times New Roman" w:cs="Times New Roman"/>
            <w:sz w:val="24"/>
            <w:szCs w:val="24"/>
          </w:rPr>
          <w:delText xml:space="preserve">cows with chronic </w:delText>
        </w:r>
        <w:r w:rsidR="0027467A" w:rsidRPr="00604EDE" w:rsidDel="00BB415C">
          <w:rPr>
            <w:rFonts w:ascii="Times New Roman" w:hAnsi="Times New Roman" w:cs="Times New Roman"/>
            <w:sz w:val="24"/>
            <w:szCs w:val="24"/>
          </w:rPr>
          <w:delText>SC</w:delText>
        </w:r>
        <w:r w:rsidR="005C7542" w:rsidDel="00BB415C">
          <w:rPr>
            <w:rFonts w:ascii="Times New Roman" w:hAnsi="Times New Roman" w:cs="Times New Roman"/>
            <w:sz w:val="24"/>
            <w:szCs w:val="24"/>
          </w:rPr>
          <w:delText>S</w:delText>
        </w:r>
      </w:del>
      <w:del w:id="118" w:author="Caitlin Jeffrey" w:date="2023-11-18T12:55:00Z">
        <w:r w:rsidR="00185A8E" w:rsidRPr="00604EDE" w:rsidDel="00DF30CF">
          <w:rPr>
            <w:rFonts w:ascii="Times New Roman" w:hAnsi="Times New Roman" w:cs="Times New Roman"/>
            <w:sz w:val="24"/>
            <w:szCs w:val="24"/>
          </w:rPr>
          <w:delText xml:space="preserve">, </w:delText>
        </w:r>
      </w:del>
      <w:del w:id="119" w:author="Caitlin Jeffrey" w:date="2023-11-18T13:21:00Z">
        <w:r w:rsidR="00A07738" w:rsidDel="00BB415C">
          <w:rPr>
            <w:rFonts w:ascii="Times New Roman" w:hAnsi="Times New Roman" w:cs="Times New Roman"/>
            <w:sz w:val="24"/>
            <w:szCs w:val="24"/>
          </w:rPr>
          <w:delText>current</w:delText>
        </w:r>
      </w:del>
      <w:del w:id="120" w:author="Caitlin Jeffrey" w:date="2023-11-18T12:55:00Z">
        <w:r w:rsidR="00A07738" w:rsidDel="004D6F9C">
          <w:rPr>
            <w:rFonts w:ascii="Times New Roman" w:hAnsi="Times New Roman" w:cs="Times New Roman"/>
            <w:sz w:val="24"/>
            <w:szCs w:val="24"/>
          </w:rPr>
          <w:delText xml:space="preserve"> </w:delText>
        </w:r>
      </w:del>
      <w:del w:id="121" w:author="Caitlin Jeffrey" w:date="2023-11-18T13:21:00Z">
        <w:r w:rsidR="001B27BA" w:rsidRPr="00604EDE" w:rsidDel="00BB415C">
          <w:rPr>
            <w:rFonts w:ascii="Times New Roman" w:hAnsi="Times New Roman" w:cs="Times New Roman"/>
            <w:sz w:val="24"/>
            <w:szCs w:val="24"/>
          </w:rPr>
          <w:delText>SC</w:delText>
        </w:r>
        <w:r w:rsidR="008F5181" w:rsidDel="00BB415C">
          <w:rPr>
            <w:rFonts w:ascii="Times New Roman" w:hAnsi="Times New Roman" w:cs="Times New Roman"/>
            <w:sz w:val="24"/>
            <w:szCs w:val="24"/>
          </w:rPr>
          <w:delText>S</w:delText>
        </w:r>
        <w:r w:rsidR="00185A8E" w:rsidRPr="00604EDE" w:rsidDel="00BB415C">
          <w:rPr>
            <w:rFonts w:ascii="Times New Roman" w:hAnsi="Times New Roman" w:cs="Times New Roman"/>
            <w:sz w:val="24"/>
            <w:szCs w:val="24"/>
          </w:rPr>
          <w:delText>, and av</w:delText>
        </w:r>
        <w:r w:rsidR="00873C80" w:rsidDel="00BB415C">
          <w:rPr>
            <w:rFonts w:ascii="Times New Roman" w:hAnsi="Times New Roman" w:cs="Times New Roman"/>
            <w:sz w:val="24"/>
            <w:szCs w:val="24"/>
          </w:rPr>
          <w:delText>erage</w:delText>
        </w:r>
        <w:r w:rsidR="00185A8E" w:rsidRPr="00604EDE" w:rsidDel="00BB415C">
          <w:rPr>
            <w:rFonts w:ascii="Times New Roman" w:hAnsi="Times New Roman" w:cs="Times New Roman"/>
            <w:sz w:val="24"/>
            <w:szCs w:val="24"/>
          </w:rPr>
          <w:delText xml:space="preserve"> </w:delText>
        </w:r>
        <w:r w:rsidR="008F5181" w:rsidDel="00BB415C">
          <w:rPr>
            <w:rFonts w:ascii="Times New Roman" w:hAnsi="Times New Roman" w:cs="Times New Roman"/>
            <w:sz w:val="24"/>
            <w:szCs w:val="24"/>
          </w:rPr>
          <w:delText>SCS</w:delText>
        </w:r>
        <w:r w:rsidR="00185A8E" w:rsidRPr="00604EDE" w:rsidDel="00BB415C">
          <w:rPr>
            <w:rFonts w:ascii="Times New Roman" w:hAnsi="Times New Roman" w:cs="Times New Roman"/>
            <w:sz w:val="24"/>
            <w:szCs w:val="24"/>
          </w:rPr>
          <w:delText>.</w:delText>
        </w:r>
      </w:del>
      <w:r w:rsidR="00185A8E" w:rsidRPr="00604EDE">
        <w:rPr>
          <w:rFonts w:ascii="Times New Roman" w:hAnsi="Times New Roman" w:cs="Times New Roman"/>
          <w:sz w:val="24"/>
          <w:szCs w:val="24"/>
        </w:rPr>
        <w:t xml:space="preserve"> 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r w:rsidR="0073047F">
        <w:rPr>
          <w:rFonts w:ascii="Times New Roman" w:hAnsi="Times New Roman" w:cs="Times New Roman"/>
          <w:sz w:val="24"/>
          <w:szCs w:val="24"/>
        </w:rPr>
        <w:t>Because</w:t>
      </w:r>
      <w:r w:rsidR="00185A8E" w:rsidRPr="00604EDE">
        <w:rPr>
          <w:rFonts w:ascii="Times New Roman" w:hAnsi="Times New Roman" w:cs="Times New Roman"/>
          <w:sz w:val="24"/>
          <w:szCs w:val="24"/>
        </w:rPr>
        <w:t xml:space="preserve"> outcomes for bedded packs were comparable to more commonly used</w:t>
      </w:r>
      <w:r w:rsidR="00D06D71">
        <w:rPr>
          <w:rFonts w:ascii="Times New Roman" w:hAnsi="Times New Roman" w:cs="Times New Roman"/>
          <w:sz w:val="24"/>
          <w:szCs w:val="24"/>
        </w:rPr>
        <w:t xml:space="preserve"> indoor</w:t>
      </w:r>
      <w:r w:rsidR="00185A8E" w:rsidRPr="00604EDE">
        <w:rPr>
          <w:rFonts w:ascii="Times New Roman" w:hAnsi="Times New Roman" w:cs="Times New Roman"/>
          <w:sz w:val="24"/>
          <w:szCs w:val="24"/>
        </w:rPr>
        <w:t xml:space="preserve"> housing systems, </w:t>
      </w:r>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a viable option for</w:t>
      </w:r>
      <w:r w:rsidR="002848F4">
        <w:rPr>
          <w:rFonts w:ascii="Times New Roman" w:hAnsi="Times New Roman" w:cs="Times New Roman"/>
          <w:sz w:val="24"/>
          <w:szCs w:val="24"/>
        </w:rPr>
        <w:t xml:space="preserve"> confinement during the non-grazing season for</w:t>
      </w:r>
      <w:r w:rsidR="00185A8E" w:rsidRPr="00604EDE">
        <w:rPr>
          <w:rFonts w:ascii="Times New Roman" w:hAnsi="Times New Roman" w:cs="Times New Roman"/>
          <w:sz w:val="24"/>
          <w:szCs w:val="24"/>
        </w:rPr>
        <w:t xml:space="preserve"> pasture-based herds interested in a loose-housing system in </w:t>
      </w:r>
      <w:r w:rsidR="00372221">
        <w:rPr>
          <w:rFonts w:ascii="Times New Roman" w:hAnsi="Times New Roman" w:cs="Times New Roman"/>
          <w:sz w:val="24"/>
          <w:szCs w:val="24"/>
        </w:rPr>
        <w:t>the Northeast</w:t>
      </w:r>
      <w:ins w:id="122" w:author="Caitlin Jeffrey" w:date="2023-11-22T15:20:00Z">
        <w:r w:rsidR="00A26B22">
          <w:rPr>
            <w:rFonts w:ascii="Times New Roman" w:hAnsi="Times New Roman" w:cs="Times New Roman"/>
            <w:sz w:val="24"/>
            <w:szCs w:val="24"/>
          </w:rPr>
          <w:t>ern US</w:t>
        </w:r>
      </w:ins>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r w:rsidRPr="00604EDE">
        <w:rPr>
          <w:rStyle w:val="Emphasis"/>
          <w:rFonts w:ascii="Times New Roman" w:eastAsia="ComputerModern-Regular" w:hAnsi="Times New Roman" w:cs="Times New Roman"/>
          <w:b/>
          <w:bCs/>
          <w:i w:val="0"/>
          <w:iCs w:val="0"/>
          <w:sz w:val="24"/>
          <w:szCs w:val="24"/>
        </w:rPr>
        <w:t xml:space="preserve">Keywords: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Introduction</w:t>
      </w:r>
    </w:p>
    <w:p w14:paraId="263F70AF" w14:textId="3C239C89" w:rsidR="00EB7520" w:rsidRDefault="00EB7520" w:rsidP="00EB7520">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DsgQ29v
ayBldCBhbC4sIDIwMDU7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1F325E">
        <w:rPr>
          <w:rFonts w:ascii="Times New Roman" w:eastAsia="Times New Roman" w:hAnsi="Times New Roman" w:cs="Times New Roman"/>
          <w:color w:val="0E101A"/>
          <w:sz w:val="24"/>
          <w:szCs w:val="24"/>
        </w:rPr>
        <w:instrText xml:space="preserve"> ADDIN EN.CITE </w:instrText>
      </w:r>
      <w:r w:rsidR="001F325E">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DsgQ29v
ayBldCBhbC4sIDIwMDU7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1F325E">
        <w:rPr>
          <w:rFonts w:ascii="Times New Roman" w:eastAsia="Times New Roman" w:hAnsi="Times New Roman" w:cs="Times New Roman"/>
          <w:color w:val="0E101A"/>
          <w:sz w:val="24"/>
          <w:szCs w:val="24"/>
        </w:rPr>
        <w:instrText xml:space="preserve"> ADDIN EN.CITE.DATA </w:instrText>
      </w:r>
      <w:r w:rsidR="001F325E">
        <w:rPr>
          <w:rFonts w:ascii="Times New Roman" w:eastAsia="Times New Roman" w:hAnsi="Times New Roman" w:cs="Times New Roman"/>
          <w:color w:val="0E101A"/>
          <w:sz w:val="24"/>
          <w:szCs w:val="24"/>
        </w:rPr>
      </w:r>
      <w:r w:rsidR="001F325E">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sidR="001F325E">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w:t>
      </w:r>
      <w:del w:id="123" w:author="Caitlin Jeffrey" w:date="2023-11-20T08:56:00Z">
        <w:r w:rsidRPr="00604EDE" w:rsidDel="00295826">
          <w:rPr>
            <w:rFonts w:ascii="Times New Roman" w:eastAsia="Times New Roman" w:hAnsi="Times New Roman" w:cs="Times New Roman"/>
            <w:color w:val="0E101A"/>
            <w:sz w:val="24"/>
            <w:szCs w:val="24"/>
          </w:rPr>
          <w:delText xml:space="preserve">getting </w:delText>
        </w:r>
      </w:del>
      <w:ins w:id="124" w:author="Caitlin Jeffrey" w:date="2023-11-20T08:56:00Z">
        <w:r w:rsidR="00295826">
          <w:rPr>
            <w:rFonts w:ascii="Times New Roman" w:eastAsia="Times New Roman" w:hAnsi="Times New Roman" w:cs="Times New Roman"/>
            <w:color w:val="0E101A"/>
            <w:sz w:val="24"/>
            <w:szCs w:val="24"/>
          </w:rPr>
          <w:t>contracting</w:t>
        </w:r>
        <w:r w:rsidR="00295826"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w:t>
      </w:r>
      <w:proofErr w:type="spellStart"/>
      <w:r w:rsidRPr="00604EDE">
        <w:rPr>
          <w:rFonts w:ascii="Times New Roman" w:eastAsia="Times New Roman" w:hAnsi="Times New Roman" w:cs="Times New Roman"/>
          <w:color w:val="0E101A"/>
          <w:sz w:val="24"/>
          <w:szCs w:val="24"/>
        </w:rPr>
        <w:t>tiestall</w:t>
      </w:r>
      <w:proofErr w:type="spellEnd"/>
      <w:r w:rsidRPr="00604EDE">
        <w:rPr>
          <w:rFonts w:ascii="Times New Roman" w:eastAsia="Times New Roman" w:hAnsi="Times New Roman" w:cs="Times New Roman"/>
          <w:color w:val="0E101A"/>
          <w:sz w:val="24"/>
          <w:szCs w:val="24"/>
        </w:rPr>
        <w:t xml:space="preserve">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w:t>
      </w:r>
      <w:proofErr w:type="spellStart"/>
      <w:r w:rsidRPr="00604EDE">
        <w:rPr>
          <w:rFonts w:ascii="Times New Roman" w:eastAsia="Times New Roman" w:hAnsi="Times New Roman" w:cs="Times New Roman"/>
          <w:color w:val="0E101A"/>
          <w:sz w:val="24"/>
          <w:szCs w:val="24"/>
        </w:rPr>
        <w:t>freestall</w:t>
      </w:r>
      <w:proofErr w:type="spellEnd"/>
      <w:r w:rsidRPr="00604EDE">
        <w:rPr>
          <w:rFonts w:ascii="Times New Roman" w:eastAsia="Times New Roman" w:hAnsi="Times New Roman" w:cs="Times New Roman"/>
          <w:color w:val="0E101A"/>
          <w:sz w:val="24"/>
          <w:szCs w:val="24"/>
        </w:rPr>
        <w:t xml:space="preserve">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Many </w:t>
      </w:r>
      <w:r>
        <w:rPr>
          <w:rFonts w:ascii="Times New Roman" w:eastAsia="Times New Roman" w:hAnsi="Times New Roman" w:cs="Times New Roman"/>
          <w:color w:val="0E101A"/>
          <w:sz w:val="24"/>
          <w:szCs w:val="24"/>
        </w:rPr>
        <w:lastRenderedPageBreak/>
        <w:t>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xml:space="preserve">, and especially </w:t>
      </w:r>
      <w:proofErr w:type="spellStart"/>
      <w:r>
        <w:rPr>
          <w:rFonts w:ascii="Times New Roman" w:eastAsia="Times New Roman" w:hAnsi="Times New Roman" w:cs="Times New Roman"/>
          <w:color w:val="0E101A"/>
          <w:sz w:val="24"/>
          <w:szCs w:val="24"/>
        </w:rPr>
        <w:t>tiestall</w:t>
      </w:r>
      <w:proofErr w:type="spellEnd"/>
      <w:r>
        <w:rPr>
          <w:rFonts w:ascii="Times New Roman" w:eastAsia="Times New Roman" w:hAnsi="Times New Roman" w:cs="Times New Roman"/>
          <w:color w:val="0E101A"/>
          <w:sz w:val="24"/>
          <w:szCs w:val="24"/>
        </w:rPr>
        <w:t xml:space="preserve">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 (Andrews et al., 2021)</w:t>
      </w:r>
      <w:r w:rsidRPr="00604EDE">
        <w:rPr>
          <w:rFonts w:ascii="Times New Roman" w:eastAsia="Times New Roman" w:hAnsi="Times New Roman" w:cs="Times New Roman"/>
          <w:color w:val="0E101A"/>
          <w:sz w:val="24"/>
          <w:szCs w:val="24"/>
        </w:rPr>
        <w:t xml:space="preserve">. </w:t>
      </w:r>
    </w:p>
    <w:p w14:paraId="4D0ADAE3" w14:textId="39D5D53C" w:rsidR="008D58E9" w:rsidRDefault="00EB7520" w:rsidP="008D58E9">
      <w:pPr>
        <w:spacing w:line="480" w:lineRule="auto"/>
        <w:ind w:firstLine="720"/>
        <w:rPr>
          <w:ins w:id="125" w:author="Caitlin Jeffrey" w:date="2023-12-06T09:07:00Z"/>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del w:id="126" w:author="Caitlin Jeffrey" w:date="2023-11-20T08:57:00Z">
        <w:r w:rsidRPr="00604EDE" w:rsidDel="00077510">
          <w:rPr>
            <w:rFonts w:ascii="Times New Roman" w:eastAsia="Times New Roman" w:hAnsi="Times New Roman" w:cs="Times New Roman"/>
            <w:color w:val="0E101A"/>
            <w:sz w:val="24"/>
            <w:szCs w:val="24"/>
          </w:rPr>
          <w:delText>will be</w:delText>
        </w:r>
      </w:del>
      <w:ins w:id="127" w:author="Caitlin Jeffrey" w:date="2023-11-20T08:57:00Z">
        <w:r w:rsidR="00077510">
          <w:rPr>
            <w:rFonts w:ascii="Times New Roman" w:eastAsia="Times New Roman" w:hAnsi="Times New Roman" w:cs="Times New Roman"/>
            <w:color w:val="0E101A"/>
            <w:sz w:val="24"/>
            <w:szCs w:val="24"/>
          </w:rPr>
          <w:t>is</w:t>
        </w:r>
      </w:ins>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t>
      </w:r>
      <w:del w:id="128" w:author="Caitlin Jeffrey" w:date="2023-11-20T08:57:00Z">
        <w:r w:rsidRPr="00604EDE" w:rsidDel="000C4970">
          <w:rPr>
            <w:rFonts w:ascii="Times New Roman" w:eastAsia="Times New Roman" w:hAnsi="Times New Roman" w:cs="Times New Roman"/>
            <w:color w:val="0E101A"/>
            <w:sz w:val="24"/>
            <w:szCs w:val="24"/>
          </w:rPr>
          <w:delText>will be</w:delText>
        </w:r>
      </w:del>
      <w:ins w:id="129" w:author="Caitlin Jeffrey" w:date="2023-11-20T08:57:00Z">
        <w:r w:rsidR="000C4970">
          <w:rPr>
            <w:rFonts w:ascii="Times New Roman" w:eastAsia="Times New Roman" w:hAnsi="Times New Roman" w:cs="Times New Roman"/>
            <w:color w:val="0E101A"/>
            <w:sz w:val="24"/>
            <w:szCs w:val="24"/>
          </w:rPr>
          <w:t>is</w:t>
        </w:r>
      </w:ins>
      <w:r w:rsidRPr="00604EDE">
        <w:rPr>
          <w:rFonts w:ascii="Times New Roman" w:eastAsia="Times New Roman" w:hAnsi="Times New Roman" w:cs="Times New Roman"/>
          <w:color w:val="0E101A"/>
          <w:sz w:val="24"/>
          <w:szCs w:val="24"/>
        </w:rPr>
        <w:t xml:space="preserv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sidRPr="00C2693F">
        <w:rPr>
          <w:rFonts w:ascii="Times New Roman" w:eastAsia="Times New Roman" w:hAnsi="Times New Roman" w:cs="Times New Roman"/>
          <w:color w:val="FF0000"/>
          <w:sz w:val="24"/>
          <w:szCs w:val="24"/>
          <w:rPrChange w:id="130" w:author="Caitlin Jeffrey" w:date="2023-12-12T12:58:00Z">
            <w:rPr>
              <w:rFonts w:ascii="Times New Roman" w:eastAsia="Times New Roman" w:hAnsi="Times New Roman" w:cs="Times New Roman"/>
              <w:color w:val="0E101A"/>
              <w:sz w:val="24"/>
              <w:szCs w:val="24"/>
            </w:rPr>
          </w:rPrChange>
        </w:rPr>
        <w:fldChar w:fldCharType="begin"/>
      </w:r>
      <w:r w:rsidRPr="00C2693F">
        <w:rPr>
          <w:rFonts w:ascii="Times New Roman" w:eastAsia="Times New Roman" w:hAnsi="Times New Roman" w:cs="Times New Roman"/>
          <w:color w:val="FF0000"/>
          <w:sz w:val="24"/>
          <w:szCs w:val="24"/>
          <w:rPrChange w:id="131" w:author="Caitlin Jeffrey" w:date="2023-12-12T12:58:00Z">
            <w:rPr>
              <w:rFonts w:ascii="Times New Roman" w:eastAsia="Times New Roman" w:hAnsi="Times New Roman" w:cs="Times New Roman"/>
              <w:color w:val="0E101A"/>
              <w:sz w:val="24"/>
              <w:szCs w:val="24"/>
            </w:rPr>
          </w:rPrChange>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C2693F">
        <w:rPr>
          <w:rFonts w:ascii="Times New Roman" w:eastAsia="Times New Roman" w:hAnsi="Times New Roman" w:cs="Times New Roman"/>
          <w:color w:val="FF0000"/>
          <w:sz w:val="24"/>
          <w:szCs w:val="24"/>
          <w:rPrChange w:id="132" w:author="Caitlin Jeffrey" w:date="2023-12-12T12:58:00Z">
            <w:rPr>
              <w:rFonts w:ascii="Times New Roman" w:eastAsia="Times New Roman" w:hAnsi="Times New Roman" w:cs="Times New Roman"/>
              <w:color w:val="0E101A"/>
              <w:sz w:val="24"/>
              <w:szCs w:val="24"/>
            </w:rPr>
          </w:rPrChange>
        </w:rPr>
        <w:fldChar w:fldCharType="separate"/>
      </w:r>
      <w:r w:rsidRPr="00C2693F">
        <w:rPr>
          <w:rFonts w:ascii="Times New Roman" w:eastAsia="Times New Roman" w:hAnsi="Times New Roman" w:cs="Times New Roman"/>
          <w:noProof/>
          <w:color w:val="FF0000"/>
          <w:sz w:val="24"/>
          <w:szCs w:val="24"/>
          <w:rPrChange w:id="133" w:author="Caitlin Jeffrey" w:date="2023-12-12T12:58:00Z">
            <w:rPr>
              <w:rFonts w:ascii="Times New Roman" w:eastAsia="Times New Roman" w:hAnsi="Times New Roman" w:cs="Times New Roman"/>
              <w:noProof/>
              <w:color w:val="0E101A"/>
              <w:sz w:val="24"/>
              <w:szCs w:val="24"/>
            </w:rPr>
          </w:rPrChange>
        </w:rPr>
        <w:t>(Ruegg, 2009)</w:t>
      </w:r>
      <w:r w:rsidRPr="00C2693F">
        <w:rPr>
          <w:rFonts w:ascii="Times New Roman" w:eastAsia="Times New Roman" w:hAnsi="Times New Roman" w:cs="Times New Roman"/>
          <w:color w:val="FF0000"/>
          <w:sz w:val="24"/>
          <w:szCs w:val="24"/>
          <w:rPrChange w:id="134" w:author="Caitlin Jeffrey" w:date="2023-12-12T12:58:00Z">
            <w:rPr>
              <w:rFonts w:ascii="Times New Roman" w:eastAsia="Times New Roman" w:hAnsi="Times New Roman" w:cs="Times New Roman"/>
              <w:color w:val="0E101A"/>
              <w:sz w:val="24"/>
              <w:szCs w:val="24"/>
            </w:rPr>
          </w:rPrChange>
        </w:rPr>
        <w:fldChar w:fldCharType="end"/>
      </w:r>
      <w:r w:rsidRPr="00C2693F">
        <w:rPr>
          <w:rFonts w:ascii="Times New Roman" w:eastAsia="Times New Roman" w:hAnsi="Times New Roman" w:cs="Times New Roman"/>
          <w:color w:val="FF0000"/>
          <w:sz w:val="24"/>
          <w:szCs w:val="24"/>
          <w:rPrChange w:id="135" w:author="Caitlin Jeffrey" w:date="2023-12-12T12:58:00Z">
            <w:rPr>
              <w:rFonts w:ascii="Times New Roman" w:eastAsia="Times New Roman" w:hAnsi="Times New Roman" w:cs="Times New Roman"/>
              <w:color w:val="0E101A"/>
              <w:sz w:val="24"/>
              <w:szCs w:val="24"/>
            </w:rPr>
          </w:rPrChange>
        </w:rPr>
        <w:t xml:space="preserve">. </w:t>
      </w:r>
      <w:commentRangeStart w:id="136"/>
      <w:del w:id="137" w:author="Caitlin Jeffrey" w:date="2023-12-05T17:51:00Z">
        <w:r w:rsidR="00D2091A" w:rsidRPr="00C2693F" w:rsidDel="000D70D2">
          <w:rPr>
            <w:rFonts w:ascii="Times New Roman" w:eastAsia="Times New Roman" w:hAnsi="Times New Roman" w:cs="Times New Roman"/>
            <w:color w:val="FF0000"/>
            <w:sz w:val="24"/>
            <w:szCs w:val="24"/>
            <w:rPrChange w:id="138" w:author="Caitlin Jeffrey" w:date="2023-12-12T12:58:00Z">
              <w:rPr>
                <w:rFonts w:ascii="Times New Roman" w:eastAsia="Times New Roman" w:hAnsi="Times New Roman" w:cs="Times New Roman"/>
                <w:color w:val="0E101A"/>
                <w:sz w:val="24"/>
                <w:szCs w:val="24"/>
              </w:rPr>
            </w:rPrChange>
          </w:rPr>
          <w:delText>Traditionally, bedded packs have been thought to increase risk of mastitis due to the presence of pathogenic bacteria</w:delText>
        </w:r>
      </w:del>
      <w:ins w:id="139" w:author="Caitlin Jeffrey" w:date="2023-12-05T17:51:00Z">
        <w:r w:rsidR="00D50B9C" w:rsidRPr="00C2693F">
          <w:rPr>
            <w:rFonts w:ascii="Times New Roman" w:eastAsia="Times New Roman" w:hAnsi="Times New Roman" w:cs="Times New Roman"/>
            <w:color w:val="FF0000"/>
            <w:sz w:val="24"/>
            <w:szCs w:val="24"/>
            <w:rPrChange w:id="140" w:author="Caitlin Jeffrey" w:date="2023-12-12T12:58:00Z">
              <w:rPr>
                <w:rFonts w:ascii="Times New Roman" w:eastAsia="Times New Roman" w:hAnsi="Times New Roman" w:cs="Times New Roman"/>
                <w:color w:val="0E101A"/>
                <w:sz w:val="24"/>
                <w:szCs w:val="24"/>
              </w:rPr>
            </w:rPrChange>
          </w:rPr>
          <w:t>As mastitis-causing bacteria</w:t>
        </w:r>
      </w:ins>
      <w:ins w:id="141" w:author="Caitlin Jeffrey" w:date="2023-12-12T12:56:00Z">
        <w:r w:rsidR="003B3868" w:rsidRPr="00C2693F">
          <w:rPr>
            <w:rFonts w:ascii="Times New Roman" w:eastAsia="Times New Roman" w:hAnsi="Times New Roman" w:cs="Times New Roman"/>
            <w:color w:val="FF0000"/>
            <w:sz w:val="24"/>
            <w:szCs w:val="24"/>
            <w:rPrChange w:id="142" w:author="Caitlin Jeffrey" w:date="2023-12-12T12:58:00Z">
              <w:rPr>
                <w:rFonts w:ascii="Times New Roman" w:eastAsia="Times New Roman" w:hAnsi="Times New Roman" w:cs="Times New Roman"/>
                <w:color w:val="0E101A"/>
                <w:sz w:val="24"/>
                <w:szCs w:val="24"/>
              </w:rPr>
            </w:rPrChange>
          </w:rPr>
          <w:t xml:space="preserve"> may</w:t>
        </w:r>
      </w:ins>
      <w:ins w:id="143" w:author="Caitlin Jeffrey" w:date="2023-12-05T17:51:00Z">
        <w:r w:rsidR="00D50B9C" w:rsidRPr="00C2693F">
          <w:rPr>
            <w:rFonts w:ascii="Times New Roman" w:eastAsia="Times New Roman" w:hAnsi="Times New Roman" w:cs="Times New Roman"/>
            <w:color w:val="FF0000"/>
            <w:sz w:val="24"/>
            <w:szCs w:val="24"/>
            <w:rPrChange w:id="144" w:author="Caitlin Jeffrey" w:date="2023-12-12T12:58:00Z">
              <w:rPr>
                <w:rFonts w:ascii="Times New Roman" w:eastAsia="Times New Roman" w:hAnsi="Times New Roman" w:cs="Times New Roman"/>
                <w:color w:val="0E101A"/>
                <w:sz w:val="24"/>
                <w:szCs w:val="24"/>
              </w:rPr>
            </w:rPrChange>
          </w:rPr>
          <w:t xml:space="preserve"> thrive in </w:t>
        </w:r>
      </w:ins>
      <w:ins w:id="145" w:author="Caitlin Jeffrey" w:date="2023-12-12T12:56:00Z">
        <w:r w:rsidR="008C6833" w:rsidRPr="00C2693F">
          <w:rPr>
            <w:rFonts w:ascii="Times New Roman" w:eastAsia="Times New Roman" w:hAnsi="Times New Roman" w:cs="Times New Roman"/>
            <w:color w:val="FF0000"/>
            <w:sz w:val="24"/>
            <w:szCs w:val="24"/>
            <w:rPrChange w:id="146" w:author="Caitlin Jeffrey" w:date="2023-12-12T12:58:00Z">
              <w:rPr>
                <w:rFonts w:ascii="Times New Roman" w:eastAsia="Times New Roman" w:hAnsi="Times New Roman" w:cs="Times New Roman"/>
                <w:color w:val="0E101A"/>
                <w:sz w:val="24"/>
                <w:szCs w:val="24"/>
              </w:rPr>
            </w:rPrChange>
          </w:rPr>
          <w:t>the conditions found in composting bedded packs</w:t>
        </w:r>
      </w:ins>
      <w:ins w:id="147" w:author="Caitlin Jeffrey" w:date="2023-12-05T17:51:00Z">
        <w:r w:rsidR="00D50B9C" w:rsidRPr="00C2693F">
          <w:rPr>
            <w:rFonts w:ascii="Times New Roman" w:eastAsia="Times New Roman" w:hAnsi="Times New Roman" w:cs="Times New Roman"/>
            <w:color w:val="FF0000"/>
            <w:sz w:val="24"/>
            <w:szCs w:val="24"/>
            <w:rPrChange w:id="148" w:author="Caitlin Jeffrey" w:date="2023-12-12T12:58:00Z">
              <w:rPr>
                <w:rFonts w:ascii="Times New Roman" w:eastAsia="Times New Roman" w:hAnsi="Times New Roman" w:cs="Times New Roman"/>
                <w:color w:val="0E101A"/>
                <w:sz w:val="24"/>
                <w:szCs w:val="24"/>
              </w:rPr>
            </w:rPrChange>
          </w:rPr>
          <w:t xml:space="preserve"> </w:t>
        </w:r>
      </w:ins>
      <w:r w:rsidR="00515E33" w:rsidRPr="00C2693F">
        <w:rPr>
          <w:rFonts w:ascii="Times New Roman" w:eastAsia="Times New Roman" w:hAnsi="Times New Roman" w:cs="Times New Roman"/>
          <w:color w:val="FF0000"/>
          <w:sz w:val="24"/>
          <w:szCs w:val="24"/>
          <w:rPrChange w:id="149" w:author="Caitlin Jeffrey" w:date="2023-12-12T12:58:00Z">
            <w:rPr>
              <w:rFonts w:ascii="Times New Roman" w:eastAsia="Times New Roman" w:hAnsi="Times New Roman" w:cs="Times New Roman"/>
              <w:color w:val="0E101A"/>
              <w:sz w:val="24"/>
              <w:szCs w:val="24"/>
            </w:rPr>
          </w:rPrChange>
        </w:rPr>
        <w:fldChar w:fldCharType="begin">
          <w:fldData xml:space="preserve">PEVuZE5vdGU+PENpdGU+PEF1dGhvcj5CbGFjazwvQXV0aG9yPjxZZWFyPjIwMTQ8L1llYXI+PFJl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</w:fldData>
        </w:fldChar>
      </w:r>
      <w:r w:rsidR="00515E33" w:rsidRPr="00C2693F">
        <w:rPr>
          <w:rFonts w:ascii="Times New Roman" w:eastAsia="Times New Roman" w:hAnsi="Times New Roman" w:cs="Times New Roman"/>
          <w:color w:val="FF0000"/>
          <w:sz w:val="24"/>
          <w:szCs w:val="24"/>
          <w:rPrChange w:id="150" w:author="Caitlin Jeffrey" w:date="2023-12-12T12:58:00Z">
            <w:rPr>
              <w:rFonts w:ascii="Times New Roman" w:eastAsia="Times New Roman" w:hAnsi="Times New Roman" w:cs="Times New Roman"/>
              <w:color w:val="0E101A"/>
              <w:sz w:val="24"/>
              <w:szCs w:val="24"/>
            </w:rPr>
          </w:rPrChange>
        </w:rPr>
        <w:instrText xml:space="preserve"> ADDIN EN.CITE </w:instrText>
      </w:r>
      <w:r w:rsidR="00515E33" w:rsidRPr="00C2693F">
        <w:rPr>
          <w:rFonts w:ascii="Times New Roman" w:eastAsia="Times New Roman" w:hAnsi="Times New Roman" w:cs="Times New Roman"/>
          <w:color w:val="FF0000"/>
          <w:sz w:val="24"/>
          <w:szCs w:val="24"/>
          <w:rPrChange w:id="151" w:author="Caitlin Jeffrey" w:date="2023-12-12T12:58:00Z">
            <w:rPr>
              <w:rFonts w:ascii="Times New Roman" w:eastAsia="Times New Roman" w:hAnsi="Times New Roman" w:cs="Times New Roman"/>
              <w:color w:val="0E101A"/>
              <w:sz w:val="24"/>
              <w:szCs w:val="24"/>
            </w:rPr>
          </w:rPrChange>
        </w:rPr>
        <w:fldChar w:fldCharType="begin">
          <w:fldData xml:space="preserve">PEVuZE5vdGU+PENpdGU+PEF1dGhvcj5CbGFjazwvQXV0aG9yPjxZZWFyPjIwMTQ8L1llYXI+PFJl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</w:fldData>
        </w:fldChar>
      </w:r>
      <w:r w:rsidR="00515E33" w:rsidRPr="00C2693F">
        <w:rPr>
          <w:rFonts w:ascii="Times New Roman" w:eastAsia="Times New Roman" w:hAnsi="Times New Roman" w:cs="Times New Roman"/>
          <w:color w:val="FF0000"/>
          <w:sz w:val="24"/>
          <w:szCs w:val="24"/>
          <w:rPrChange w:id="152" w:author="Caitlin Jeffrey" w:date="2023-12-12T12:58:00Z">
            <w:rPr>
              <w:rFonts w:ascii="Times New Roman" w:eastAsia="Times New Roman" w:hAnsi="Times New Roman" w:cs="Times New Roman"/>
              <w:color w:val="0E101A"/>
              <w:sz w:val="24"/>
              <w:szCs w:val="24"/>
            </w:rPr>
          </w:rPrChange>
        </w:rPr>
        <w:instrText xml:space="preserve"> ADDIN EN.CITE.DATA </w:instrText>
      </w:r>
      <w:r w:rsidR="00515E33" w:rsidRPr="006B343A">
        <w:rPr>
          <w:rFonts w:ascii="Times New Roman" w:eastAsia="Times New Roman" w:hAnsi="Times New Roman" w:cs="Times New Roman"/>
          <w:color w:val="FF0000"/>
          <w:sz w:val="24"/>
          <w:szCs w:val="24"/>
        </w:rPr>
      </w:r>
      <w:r w:rsidR="00515E33" w:rsidRPr="00C2693F">
        <w:rPr>
          <w:rFonts w:ascii="Times New Roman" w:eastAsia="Times New Roman" w:hAnsi="Times New Roman" w:cs="Times New Roman"/>
          <w:color w:val="FF0000"/>
          <w:sz w:val="24"/>
          <w:szCs w:val="24"/>
          <w:rPrChange w:id="153" w:author="Caitlin Jeffrey" w:date="2023-12-12T12:58:00Z">
            <w:rPr>
              <w:rFonts w:ascii="Times New Roman" w:eastAsia="Times New Roman" w:hAnsi="Times New Roman" w:cs="Times New Roman"/>
              <w:color w:val="0E101A"/>
              <w:sz w:val="24"/>
              <w:szCs w:val="24"/>
            </w:rPr>
          </w:rPrChange>
        </w:rPr>
        <w:fldChar w:fldCharType="end"/>
      </w:r>
      <w:r w:rsidR="00515E33" w:rsidRPr="006B343A">
        <w:rPr>
          <w:rFonts w:ascii="Times New Roman" w:eastAsia="Times New Roman" w:hAnsi="Times New Roman" w:cs="Times New Roman"/>
          <w:color w:val="FF0000"/>
          <w:sz w:val="24"/>
          <w:szCs w:val="24"/>
        </w:rPr>
      </w:r>
      <w:r w:rsidR="00515E33" w:rsidRPr="00C2693F">
        <w:rPr>
          <w:rFonts w:ascii="Times New Roman" w:eastAsia="Times New Roman" w:hAnsi="Times New Roman" w:cs="Times New Roman"/>
          <w:color w:val="FF0000"/>
          <w:sz w:val="24"/>
          <w:szCs w:val="24"/>
          <w:rPrChange w:id="154" w:author="Caitlin Jeffrey" w:date="2023-12-12T12:58:00Z">
            <w:rPr>
              <w:rFonts w:ascii="Times New Roman" w:eastAsia="Times New Roman" w:hAnsi="Times New Roman" w:cs="Times New Roman"/>
              <w:color w:val="0E101A"/>
              <w:sz w:val="24"/>
              <w:szCs w:val="24"/>
            </w:rPr>
          </w:rPrChange>
        </w:rPr>
        <w:fldChar w:fldCharType="separate"/>
      </w:r>
      <w:r w:rsidR="00515E33" w:rsidRPr="00C2693F">
        <w:rPr>
          <w:rFonts w:ascii="Times New Roman" w:eastAsia="Times New Roman" w:hAnsi="Times New Roman" w:cs="Times New Roman"/>
          <w:noProof/>
          <w:color w:val="FF0000"/>
          <w:sz w:val="24"/>
          <w:szCs w:val="24"/>
          <w:rPrChange w:id="155" w:author="Caitlin Jeffrey" w:date="2023-12-12T12:58:00Z">
            <w:rPr>
              <w:rFonts w:ascii="Times New Roman" w:eastAsia="Times New Roman" w:hAnsi="Times New Roman" w:cs="Times New Roman"/>
              <w:noProof/>
              <w:color w:val="0E101A"/>
              <w:sz w:val="24"/>
              <w:szCs w:val="24"/>
            </w:rPr>
          </w:rPrChange>
        </w:rPr>
        <w:t>(Black et al., 2014)</w:t>
      </w:r>
      <w:r w:rsidR="00515E33" w:rsidRPr="00C2693F">
        <w:rPr>
          <w:rFonts w:ascii="Times New Roman" w:eastAsia="Times New Roman" w:hAnsi="Times New Roman" w:cs="Times New Roman"/>
          <w:color w:val="FF0000"/>
          <w:sz w:val="24"/>
          <w:szCs w:val="24"/>
          <w:rPrChange w:id="156" w:author="Caitlin Jeffrey" w:date="2023-12-12T12:58:00Z">
            <w:rPr>
              <w:rFonts w:ascii="Times New Roman" w:eastAsia="Times New Roman" w:hAnsi="Times New Roman" w:cs="Times New Roman"/>
              <w:color w:val="0E101A"/>
              <w:sz w:val="24"/>
              <w:szCs w:val="24"/>
            </w:rPr>
          </w:rPrChange>
        </w:rPr>
        <w:fldChar w:fldCharType="end"/>
      </w:r>
      <w:ins w:id="157" w:author="Caitlin Jeffrey" w:date="2023-12-06T09:17:00Z">
        <w:r w:rsidR="00515E33" w:rsidRPr="00C2693F">
          <w:rPr>
            <w:rFonts w:ascii="Times New Roman" w:eastAsia="Times New Roman" w:hAnsi="Times New Roman" w:cs="Times New Roman"/>
            <w:color w:val="FF0000"/>
            <w:sz w:val="24"/>
            <w:szCs w:val="24"/>
            <w:rPrChange w:id="158" w:author="Caitlin Jeffrey" w:date="2023-12-12T12:58:00Z">
              <w:rPr>
                <w:rFonts w:ascii="Times New Roman" w:eastAsia="Times New Roman" w:hAnsi="Times New Roman" w:cs="Times New Roman"/>
                <w:color w:val="0E101A"/>
                <w:sz w:val="24"/>
                <w:szCs w:val="24"/>
              </w:rPr>
            </w:rPrChange>
          </w:rPr>
          <w:t xml:space="preserve">, </w:t>
        </w:r>
      </w:ins>
      <w:ins w:id="159" w:author="Caitlin Jeffrey" w:date="2023-12-05T17:51:00Z">
        <w:r w:rsidR="00D50B9C">
          <w:rPr>
            <w:rFonts w:ascii="Times New Roman" w:eastAsia="Times New Roman" w:hAnsi="Times New Roman" w:cs="Times New Roman"/>
            <w:color w:val="0E101A"/>
            <w:sz w:val="24"/>
            <w:szCs w:val="24"/>
          </w:rPr>
          <w:t xml:space="preserve">previous work studying mastitis risk and bedding would suggest bedded packs </w:t>
        </w:r>
      </w:ins>
      <w:ins w:id="160" w:author="Caitlin Jeffrey" w:date="2023-12-06T08:16:00Z">
        <w:r w:rsidR="00C75865" w:rsidRPr="00C75865">
          <w:rPr>
            <w:color w:val="0E101A"/>
            <w:rPrChange w:id="161" w:author="Caitlin Jeffrey" w:date="2023-12-06T08:16:00Z">
              <w:rPr>
                <w:rStyle w:val="Hyperlink"/>
                <w:rFonts w:ascii="Times New Roman" w:eastAsia="Times New Roman" w:hAnsi="Times New Roman" w:cs="Times New Roman"/>
                <w:sz w:val="24"/>
                <w:szCs w:val="24"/>
              </w:rPr>
            </w:rPrChange>
          </w:rPr>
          <w:t>could</w:t>
        </w:r>
      </w:ins>
      <w:ins w:id="162" w:author="Caitlin Jeffrey" w:date="2023-12-05T17:51:00Z">
        <w:r w:rsidR="00D50B9C">
          <w:rPr>
            <w:rFonts w:ascii="Times New Roman" w:eastAsia="Times New Roman" w:hAnsi="Times New Roman" w:cs="Times New Roman"/>
            <w:color w:val="0E101A"/>
            <w:sz w:val="24"/>
            <w:szCs w:val="24"/>
          </w:rPr>
          <w:t xml:space="preserve"> pose a relatively higher risk for intramammary infections. </w:t>
        </w:r>
        <w:r w:rsidR="00D50B9C" w:rsidRPr="00B67475">
          <w:rPr>
            <w:rFonts w:ascii="Times New Roman" w:eastAsia="Times New Roman" w:hAnsi="Times New Roman" w:cs="Times New Roman"/>
            <w:sz w:val="24"/>
            <w:szCs w:val="24"/>
            <w:rPrChange w:id="163" w:author="Caitlin Jeffrey" w:date="2023-12-06T08:04:00Z">
              <w:rPr>
                <w:rFonts w:ascii="Times New Roman" w:eastAsia="Times New Roman" w:hAnsi="Times New Roman" w:cs="Times New Roman"/>
                <w:color w:val="0E101A"/>
                <w:sz w:val="24"/>
                <w:szCs w:val="24"/>
              </w:rPr>
            </w:rPrChange>
          </w:rPr>
          <w:t>Loose-housed cows continually add manure to the bedded pack, contributing both pathogenic bacteria (non-</w:t>
        </w:r>
        <w:r w:rsidR="00D50B9C" w:rsidRPr="00B67475">
          <w:rPr>
            <w:rFonts w:ascii="Times New Roman" w:eastAsia="Times New Roman" w:hAnsi="Times New Roman" w:cs="Times New Roman"/>
            <w:i/>
            <w:iCs/>
            <w:sz w:val="24"/>
            <w:szCs w:val="24"/>
            <w:rPrChange w:id="164" w:author="Caitlin Jeffrey" w:date="2023-12-06T08:04:00Z">
              <w:rPr>
                <w:rFonts w:ascii="Times New Roman" w:eastAsia="Times New Roman" w:hAnsi="Times New Roman" w:cs="Times New Roman"/>
                <w:i/>
                <w:iCs/>
                <w:color w:val="0E101A"/>
                <w:sz w:val="24"/>
                <w:szCs w:val="24"/>
              </w:rPr>
            </w:rPrChange>
          </w:rPr>
          <w:t>aureus</w:t>
        </w:r>
        <w:r w:rsidR="00D50B9C" w:rsidRPr="00B67475">
          <w:rPr>
            <w:rFonts w:ascii="Times New Roman" w:eastAsia="Times New Roman" w:hAnsi="Times New Roman" w:cs="Times New Roman"/>
            <w:sz w:val="24"/>
            <w:szCs w:val="24"/>
            <w:rPrChange w:id="165" w:author="Caitlin Jeffrey" w:date="2023-12-06T08:04:00Z">
              <w:rPr>
                <w:rFonts w:ascii="Times New Roman" w:eastAsia="Times New Roman" w:hAnsi="Times New Roman" w:cs="Times New Roman"/>
                <w:color w:val="0E101A"/>
                <w:sz w:val="24"/>
                <w:szCs w:val="24"/>
              </w:rPr>
            </w:rPrChange>
          </w:rPr>
          <w:t xml:space="preserve"> staphyloc</w:t>
        </w:r>
      </w:ins>
      <w:ins w:id="166" w:author="Caitlin Jeffrey" w:date="2023-12-06T08:22:00Z">
        <w:r w:rsidR="006947F1">
          <w:rPr>
            <w:rFonts w:ascii="Times New Roman" w:eastAsia="Times New Roman" w:hAnsi="Times New Roman" w:cs="Times New Roman"/>
            <w:sz w:val="24"/>
            <w:szCs w:val="24"/>
          </w:rPr>
          <w:t>o</w:t>
        </w:r>
      </w:ins>
      <w:ins w:id="167" w:author="Caitlin Jeffrey" w:date="2023-12-05T17:51:00Z">
        <w:r w:rsidR="00D50B9C" w:rsidRPr="00B67475">
          <w:rPr>
            <w:rFonts w:ascii="Times New Roman" w:eastAsia="Times New Roman" w:hAnsi="Times New Roman" w:cs="Times New Roman"/>
            <w:sz w:val="24"/>
            <w:szCs w:val="24"/>
            <w:rPrChange w:id="168" w:author="Caitlin Jeffrey" w:date="2023-12-06T08:04:00Z">
              <w:rPr>
                <w:rFonts w:ascii="Times New Roman" w:eastAsia="Times New Roman" w:hAnsi="Times New Roman" w:cs="Times New Roman"/>
                <w:color w:val="0E101A"/>
                <w:sz w:val="24"/>
                <w:szCs w:val="24"/>
              </w:rPr>
            </w:rPrChange>
          </w:rPr>
          <w:t xml:space="preserve">cci, </w:t>
        </w:r>
        <w:r w:rsidR="00D50B9C" w:rsidRPr="00B67475">
          <w:rPr>
            <w:rFonts w:ascii="Times New Roman" w:eastAsia="Times New Roman" w:hAnsi="Times New Roman" w:cs="Times New Roman"/>
            <w:sz w:val="24"/>
            <w:szCs w:val="24"/>
            <w:rPrChange w:id="169" w:author="Caitlin Jeffrey" w:date="2023-12-06T08:04:00Z">
              <w:rPr>
                <w:rFonts w:ascii="Times New Roman" w:eastAsia="Times New Roman" w:hAnsi="Times New Roman" w:cs="Times New Roman"/>
                <w:color w:val="0E101A"/>
                <w:sz w:val="24"/>
                <w:szCs w:val="24"/>
              </w:rPr>
            </w:rPrChange>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00D50B9C" w:rsidRPr="00B67475">
          <w:rPr>
            <w:rFonts w:ascii="Times New Roman" w:eastAsia="Times New Roman" w:hAnsi="Times New Roman" w:cs="Times New Roman"/>
            <w:sz w:val="24"/>
            <w:szCs w:val="24"/>
            <w:rPrChange w:id="170" w:author="Caitlin Jeffrey" w:date="2023-12-06T08:04:00Z">
              <w:rPr>
                <w:rFonts w:ascii="Times New Roman" w:eastAsia="Times New Roman" w:hAnsi="Times New Roman" w:cs="Times New Roman"/>
                <w:color w:val="0E101A"/>
                <w:sz w:val="24"/>
                <w:szCs w:val="24"/>
              </w:rPr>
            </w:rPrChange>
          </w:rPr>
          <w:instrText xml:space="preserve"> ADDIN EN.CITE </w:instrText>
        </w:r>
        <w:r w:rsidR="00D50B9C" w:rsidRPr="00B67475">
          <w:rPr>
            <w:rFonts w:ascii="Times New Roman" w:eastAsia="Times New Roman" w:hAnsi="Times New Roman" w:cs="Times New Roman"/>
            <w:sz w:val="24"/>
            <w:szCs w:val="24"/>
            <w:rPrChange w:id="171" w:author="Caitlin Jeffrey" w:date="2023-12-06T08:04:00Z">
              <w:rPr>
                <w:rFonts w:ascii="Times New Roman" w:eastAsia="Times New Roman" w:hAnsi="Times New Roman" w:cs="Times New Roman"/>
                <w:color w:val="0E101A"/>
                <w:sz w:val="24"/>
                <w:szCs w:val="24"/>
              </w:rPr>
            </w:rPrChange>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00D50B9C" w:rsidRPr="00B67475">
          <w:rPr>
            <w:rFonts w:ascii="Times New Roman" w:eastAsia="Times New Roman" w:hAnsi="Times New Roman" w:cs="Times New Roman"/>
            <w:sz w:val="24"/>
            <w:szCs w:val="24"/>
            <w:rPrChange w:id="172" w:author="Caitlin Jeffrey" w:date="2023-12-06T08:04:00Z">
              <w:rPr>
                <w:rFonts w:ascii="Times New Roman" w:eastAsia="Times New Roman" w:hAnsi="Times New Roman" w:cs="Times New Roman"/>
                <w:color w:val="0E101A"/>
                <w:sz w:val="24"/>
                <w:szCs w:val="24"/>
              </w:rPr>
            </w:rPrChange>
          </w:rPr>
          <w:instrText xml:space="preserve"> ADDIN EN.CITE.DATA </w:instrText>
        </w:r>
        <w:r w:rsidR="00D50B9C" w:rsidRPr="006B343A">
          <w:rPr>
            <w:rFonts w:ascii="Times New Roman" w:eastAsia="Times New Roman" w:hAnsi="Times New Roman" w:cs="Times New Roman"/>
            <w:sz w:val="24"/>
            <w:szCs w:val="24"/>
          </w:rPr>
        </w:r>
        <w:r w:rsidR="00D50B9C" w:rsidRPr="00B67475">
          <w:rPr>
            <w:rFonts w:ascii="Times New Roman" w:eastAsia="Times New Roman" w:hAnsi="Times New Roman" w:cs="Times New Roman"/>
            <w:sz w:val="24"/>
            <w:szCs w:val="24"/>
            <w:rPrChange w:id="173" w:author="Caitlin Jeffrey" w:date="2023-12-06T08:04:00Z">
              <w:rPr>
                <w:rFonts w:ascii="Times New Roman" w:eastAsia="Times New Roman" w:hAnsi="Times New Roman" w:cs="Times New Roman"/>
                <w:color w:val="0E101A"/>
                <w:sz w:val="24"/>
                <w:szCs w:val="24"/>
              </w:rPr>
            </w:rPrChange>
          </w:rPr>
          <w:fldChar w:fldCharType="end"/>
        </w:r>
        <w:r w:rsidR="00000000">
          <w:rPr>
            <w:rFonts w:ascii="Times New Roman" w:eastAsia="Times New Roman" w:hAnsi="Times New Roman" w:cs="Times New Roman"/>
            <w:sz w:val="24"/>
            <w:szCs w:val="24"/>
          </w:rPr>
        </w:r>
        <w:r w:rsidR="00000000">
          <w:rPr>
            <w:rFonts w:ascii="Times New Roman" w:eastAsia="Times New Roman" w:hAnsi="Times New Roman" w:cs="Times New Roman"/>
            <w:sz w:val="24"/>
            <w:szCs w:val="24"/>
          </w:rPr>
          <w:fldChar w:fldCharType="separate"/>
        </w:r>
        <w:r w:rsidR="00D50B9C" w:rsidRPr="00B67475">
          <w:rPr>
            <w:rFonts w:ascii="Times New Roman" w:eastAsia="Times New Roman" w:hAnsi="Times New Roman" w:cs="Times New Roman"/>
            <w:sz w:val="24"/>
            <w:szCs w:val="24"/>
            <w:rPrChange w:id="174" w:author="Caitlin Jeffrey" w:date="2023-12-06T08:04:00Z">
              <w:rPr>
                <w:rFonts w:ascii="Times New Roman" w:eastAsia="Times New Roman" w:hAnsi="Times New Roman" w:cs="Times New Roman"/>
                <w:color w:val="0E101A"/>
                <w:sz w:val="24"/>
                <w:szCs w:val="24"/>
              </w:rPr>
            </w:rPrChange>
          </w:rPr>
          <w:fldChar w:fldCharType="end"/>
        </w:r>
        <w:proofErr w:type="spellStart"/>
        <w:r w:rsidR="00D50B9C" w:rsidRPr="00B67475">
          <w:rPr>
            <w:rFonts w:ascii="Times New Roman" w:eastAsia="Times New Roman" w:hAnsi="Times New Roman" w:cs="Times New Roman"/>
            <w:sz w:val="24"/>
            <w:szCs w:val="24"/>
            <w:rPrChange w:id="175" w:author="Caitlin Jeffrey" w:date="2023-12-06T08:04:00Z">
              <w:rPr>
                <w:rFonts w:ascii="Times New Roman" w:eastAsia="Times New Roman" w:hAnsi="Times New Roman" w:cs="Times New Roman"/>
                <w:color w:val="0E101A"/>
                <w:sz w:val="24"/>
                <w:szCs w:val="24"/>
              </w:rPr>
            </w:rPrChange>
          </w:rPr>
          <w:t>Wuytak</w:t>
        </w:r>
        <w:proofErr w:type="spellEnd"/>
        <w:r w:rsidR="00D50B9C" w:rsidRPr="00B67475">
          <w:rPr>
            <w:rFonts w:ascii="Times New Roman" w:eastAsia="Times New Roman" w:hAnsi="Times New Roman" w:cs="Times New Roman"/>
            <w:sz w:val="24"/>
            <w:szCs w:val="24"/>
            <w:rPrChange w:id="176" w:author="Caitlin Jeffrey" w:date="2023-12-06T08:04:00Z">
              <w:rPr>
                <w:rFonts w:ascii="Times New Roman" w:eastAsia="Times New Roman" w:hAnsi="Times New Roman" w:cs="Times New Roman"/>
                <w:color w:val="0E101A"/>
                <w:sz w:val="24"/>
                <w:szCs w:val="24"/>
              </w:rPr>
            </w:rPrChange>
          </w:rPr>
          <w:t xml:space="preserve"> et. al., 2020; </w:t>
        </w:r>
        <w:r w:rsidR="00D50B9C" w:rsidRPr="00B67475">
          <w:rPr>
            <w:rFonts w:ascii="Times New Roman" w:eastAsia="Times New Roman" w:hAnsi="Times New Roman" w:cs="Times New Roman"/>
            <w:i/>
            <w:iCs/>
            <w:sz w:val="24"/>
            <w:szCs w:val="24"/>
            <w:rPrChange w:id="177" w:author="Caitlin Jeffrey" w:date="2023-12-06T08:04:00Z">
              <w:rPr>
                <w:rFonts w:ascii="Times New Roman" w:eastAsia="Times New Roman" w:hAnsi="Times New Roman" w:cs="Times New Roman"/>
                <w:i/>
                <w:iCs/>
                <w:color w:val="0E101A"/>
                <w:sz w:val="24"/>
                <w:szCs w:val="24"/>
              </w:rPr>
            </w:rPrChange>
          </w:rPr>
          <w:t>E. coli</w:t>
        </w:r>
        <w:r w:rsidR="00D50B9C" w:rsidRPr="00B67475">
          <w:rPr>
            <w:rFonts w:ascii="Times New Roman" w:eastAsia="Times New Roman" w:hAnsi="Times New Roman" w:cs="Times New Roman"/>
            <w:sz w:val="24"/>
            <w:szCs w:val="24"/>
            <w:rPrChange w:id="178" w:author="Caitlin Jeffrey" w:date="2023-12-06T08:04:00Z">
              <w:rPr>
                <w:rFonts w:ascii="Times New Roman" w:eastAsia="Times New Roman" w:hAnsi="Times New Roman" w:cs="Times New Roman"/>
                <w:color w:val="0E101A"/>
                <w:sz w:val="24"/>
                <w:szCs w:val="24"/>
              </w:rPr>
            </w:rPrChange>
          </w:rPr>
          <w:t xml:space="preserve">, </w:t>
        </w:r>
        <w:r w:rsidR="00D50B9C" w:rsidRPr="00B67475">
          <w:rPr>
            <w:rFonts w:ascii="Times New Roman" w:eastAsia="Times New Roman" w:hAnsi="Times New Roman" w:cs="Times New Roman"/>
            <w:i/>
            <w:iCs/>
            <w:sz w:val="24"/>
            <w:szCs w:val="24"/>
            <w:rPrChange w:id="179" w:author="Caitlin Jeffrey" w:date="2023-12-06T08:04:00Z">
              <w:rPr>
                <w:rFonts w:ascii="Times New Roman" w:eastAsia="Times New Roman" w:hAnsi="Times New Roman" w:cs="Times New Roman"/>
                <w:i/>
                <w:iCs/>
                <w:color w:val="0E101A"/>
                <w:sz w:val="24"/>
                <w:szCs w:val="24"/>
              </w:rPr>
            </w:rPrChange>
          </w:rPr>
          <w:t>Klebsiella</w:t>
        </w:r>
        <w:r w:rsidR="00D50B9C" w:rsidRPr="00B67475">
          <w:rPr>
            <w:rFonts w:ascii="Times New Roman" w:eastAsia="Times New Roman" w:hAnsi="Times New Roman" w:cs="Times New Roman"/>
            <w:sz w:val="24"/>
            <w:szCs w:val="24"/>
            <w:rPrChange w:id="180" w:author="Caitlin Jeffrey" w:date="2023-12-06T08:04:00Z">
              <w:rPr>
                <w:rFonts w:ascii="Times New Roman" w:eastAsia="Times New Roman" w:hAnsi="Times New Roman" w:cs="Times New Roman"/>
                <w:color w:val="0E101A"/>
                <w:sz w:val="24"/>
                <w:szCs w:val="24"/>
              </w:rPr>
            </w:rPrChange>
          </w:rPr>
          <w:t xml:space="preserve"> spp., and </w:t>
        </w:r>
        <w:r w:rsidR="00D50B9C" w:rsidRPr="00B67475">
          <w:rPr>
            <w:rFonts w:ascii="Times New Roman" w:eastAsia="Times New Roman" w:hAnsi="Times New Roman" w:cs="Times New Roman"/>
            <w:i/>
            <w:iCs/>
            <w:sz w:val="24"/>
            <w:szCs w:val="24"/>
            <w:rPrChange w:id="181" w:author="Caitlin Jeffrey" w:date="2023-12-06T08:04:00Z">
              <w:rPr>
                <w:rFonts w:ascii="Times New Roman" w:eastAsia="Times New Roman" w:hAnsi="Times New Roman" w:cs="Times New Roman"/>
                <w:i/>
                <w:iCs/>
                <w:color w:val="0E101A"/>
                <w:sz w:val="24"/>
                <w:szCs w:val="24"/>
              </w:rPr>
            </w:rPrChange>
          </w:rPr>
          <w:t xml:space="preserve">Enterobacter </w:t>
        </w:r>
        <w:r w:rsidR="00D50B9C" w:rsidRPr="00B67475">
          <w:rPr>
            <w:rFonts w:ascii="Times New Roman" w:eastAsia="Times New Roman" w:hAnsi="Times New Roman" w:cs="Times New Roman"/>
            <w:sz w:val="24"/>
            <w:szCs w:val="24"/>
            <w:rPrChange w:id="182" w:author="Caitlin Jeffrey" w:date="2023-12-06T08:04:00Z">
              <w:rPr>
                <w:rFonts w:ascii="Times New Roman" w:eastAsia="Times New Roman" w:hAnsi="Times New Roman" w:cs="Times New Roman"/>
                <w:color w:val="0E101A"/>
                <w:sz w:val="24"/>
                <w:szCs w:val="24"/>
              </w:rPr>
            </w:rPrChange>
          </w:rPr>
          <w:t xml:space="preserve">spp., </w:t>
        </w:r>
        <w:r w:rsidR="00D50B9C" w:rsidRPr="00B67475">
          <w:rPr>
            <w:rFonts w:ascii="Times New Roman" w:eastAsia="Times New Roman" w:hAnsi="Times New Roman" w:cs="Times New Roman"/>
            <w:sz w:val="24"/>
            <w:szCs w:val="24"/>
            <w:rPrChange w:id="183" w:author="Caitlin Jeffrey" w:date="2023-12-06T08:04:00Z">
              <w:rPr>
                <w:rFonts w:ascii="Times New Roman" w:eastAsia="Times New Roman" w:hAnsi="Times New Roman" w:cs="Times New Roman"/>
                <w:color w:val="0E101A"/>
                <w:sz w:val="24"/>
                <w:szCs w:val="24"/>
              </w:rPr>
            </w:rPrChange>
          </w:rPr>
          <w:fldChar w:fldCharType="begin"/>
        </w:r>
        <w:r w:rsidR="00D50B9C" w:rsidRPr="00B67475">
          <w:rPr>
            <w:rFonts w:ascii="Times New Roman" w:eastAsia="Times New Roman" w:hAnsi="Times New Roman" w:cs="Times New Roman"/>
            <w:sz w:val="24"/>
            <w:szCs w:val="24"/>
            <w:rPrChange w:id="184" w:author="Caitlin Jeffrey" w:date="2023-12-06T08:04:00Z">
              <w:rPr>
                <w:rFonts w:ascii="Times New Roman" w:eastAsia="Times New Roman" w:hAnsi="Times New Roman" w:cs="Times New Roman"/>
                <w:color w:val="0E101A"/>
                <w:sz w:val="24"/>
                <w:szCs w:val="24"/>
              </w:rPr>
            </w:rPrChange>
          </w:rPr>
          <w:instrText xml:space="preserve"> ADDIN EN.CITE &lt;EndNote&gt;&lt;Cite ExcludeAuth="1" ExcludeYear="1" Hidden="1"&gt;&lt;Author&gt;Eberhart&lt;/Author&gt;&lt;Year&gt;1984&lt;/Year&gt;&lt;RecNum&gt;645&lt;/RecNum&gt;&lt;record&gt;&lt;rec-number&gt;645&lt;/rec-number&gt;&lt;foreign-keys&gt;&lt;key app="EN" db-id="pss5de0wasp2t9es5tu5evzpa2svsdrveax9" timestamp="1701815368"&gt;645&lt;/key&gt;&lt;/foreign-keys&gt;&lt;ref-type name="Journal Article"&gt;17&lt;/ref-type&gt;&lt;contributors&gt;&lt;authors&gt;&lt;author&gt;Eberhart, R. J.&lt;/author&gt;&lt;/authors&gt;&lt;/contributors&gt;&lt;titles&gt;&lt;title&gt;Coliform Mastitis&lt;/title&gt;&lt;secondary-title&gt;Veterinary Clinics of North America: Large Animal Practice&lt;/secondary-title&gt;&lt;/titles&gt;&lt;periodical&gt;&lt;full-title&gt;Veterinary Clinics of North America: Large Animal Practice&lt;/full-title&gt;&lt;/periodical&gt;&lt;pages&gt;287-300&lt;/pages&gt;&lt;volume&gt;6&lt;/volume&gt;&lt;number&gt;2&lt;/number&gt;&lt;dates&gt;&lt;year&gt;1984&lt;/year&gt;&lt;pub-dates&gt;&lt;date&gt;1984/07/01/&lt;/date&gt;&lt;/pub-dates&gt;&lt;/dates&gt;&lt;isbn&gt;0196-9846&lt;/isbn&gt;&lt;urls&gt;&lt;related-urls&gt;&lt;url&gt;https://www.sciencedirect.com/science/article/pii/S019698461730023X&lt;/url&gt;&lt;/related-urls&gt;&lt;/urls&gt;&lt;electronic-resource-num&gt;https://doi.org/10.1016/S0196-9846(17)30023-X&lt;/electronic-resource-num&gt;&lt;/record&gt;&lt;/Cite&gt;&lt;/EndNote&gt;</w:instrText>
        </w:r>
        <w:r w:rsidR="00000000">
          <w:rPr>
            <w:rFonts w:ascii="Times New Roman" w:eastAsia="Times New Roman" w:hAnsi="Times New Roman" w:cs="Times New Roman"/>
            <w:sz w:val="24"/>
            <w:szCs w:val="24"/>
          </w:rPr>
          <w:fldChar w:fldCharType="separate"/>
        </w:r>
        <w:r w:rsidR="00D50B9C" w:rsidRPr="00B67475">
          <w:rPr>
            <w:rFonts w:ascii="Times New Roman" w:eastAsia="Times New Roman" w:hAnsi="Times New Roman" w:cs="Times New Roman"/>
            <w:sz w:val="24"/>
            <w:szCs w:val="24"/>
            <w:rPrChange w:id="185" w:author="Caitlin Jeffrey" w:date="2023-12-06T08:04:00Z">
              <w:rPr>
                <w:rFonts w:ascii="Times New Roman" w:eastAsia="Times New Roman" w:hAnsi="Times New Roman" w:cs="Times New Roman"/>
                <w:color w:val="0E101A"/>
                <w:sz w:val="24"/>
                <w:szCs w:val="24"/>
              </w:rPr>
            </w:rPrChange>
          </w:rPr>
          <w:fldChar w:fldCharType="end"/>
        </w:r>
        <w:r w:rsidR="00D50B9C" w:rsidRPr="00B67475">
          <w:rPr>
            <w:rFonts w:ascii="Times New Roman" w:eastAsia="Times New Roman" w:hAnsi="Times New Roman" w:cs="Times New Roman"/>
            <w:sz w:val="24"/>
            <w:szCs w:val="24"/>
            <w:rPrChange w:id="186" w:author="Caitlin Jeffrey" w:date="2023-12-06T08:04:00Z">
              <w:rPr>
                <w:rFonts w:ascii="Times New Roman" w:eastAsia="Times New Roman" w:hAnsi="Times New Roman" w:cs="Times New Roman"/>
                <w:color w:val="0E101A"/>
                <w:sz w:val="24"/>
                <w:szCs w:val="24"/>
              </w:rPr>
            </w:rPrChange>
          </w:rPr>
          <w:t xml:space="preserve">Eberhart, 1984; streptococci, </w:t>
        </w:r>
        <w:proofErr w:type="spellStart"/>
        <w:r w:rsidR="00D50B9C" w:rsidRPr="00B67475">
          <w:rPr>
            <w:rFonts w:ascii="Times New Roman" w:eastAsia="Times New Roman" w:hAnsi="Times New Roman" w:cs="Times New Roman"/>
            <w:sz w:val="24"/>
            <w:szCs w:val="24"/>
            <w:rPrChange w:id="187" w:author="Caitlin Jeffrey" w:date="2023-12-06T08:04:00Z">
              <w:rPr>
                <w:rFonts w:ascii="Times New Roman" w:eastAsia="Times New Roman" w:hAnsi="Times New Roman" w:cs="Times New Roman"/>
                <w:color w:val="0E101A"/>
                <w:sz w:val="24"/>
                <w:szCs w:val="24"/>
              </w:rPr>
            </w:rPrChange>
          </w:rPr>
          <w:t>Zadoks</w:t>
        </w:r>
        <w:proofErr w:type="spellEnd"/>
        <w:r w:rsidR="00D50B9C" w:rsidRPr="00B67475">
          <w:rPr>
            <w:rFonts w:ascii="Times New Roman" w:eastAsia="Times New Roman" w:hAnsi="Times New Roman" w:cs="Times New Roman"/>
            <w:sz w:val="24"/>
            <w:szCs w:val="24"/>
            <w:rPrChange w:id="188" w:author="Caitlin Jeffrey" w:date="2023-12-06T08:04:00Z">
              <w:rPr>
                <w:rFonts w:ascii="Times New Roman" w:eastAsia="Times New Roman" w:hAnsi="Times New Roman" w:cs="Times New Roman"/>
                <w:color w:val="0E101A"/>
                <w:sz w:val="24"/>
                <w:szCs w:val="24"/>
              </w:rPr>
            </w:rPrChange>
          </w:rPr>
          <w:t xml:space="preserve"> et al., 2005</w:t>
        </w:r>
      </w:ins>
      <w:r w:rsidR="00543213">
        <w:rPr>
          <w:rFonts w:ascii="Times New Roman" w:eastAsia="Times New Roman" w:hAnsi="Times New Roman" w:cs="Times New Roman"/>
          <w:sz w:val="24"/>
          <w:szCs w:val="24"/>
        </w:rPr>
        <w:fldChar w:fldCharType="begin"/>
      </w:r>
      <w:r w:rsidR="00543213">
        <w:rPr>
          <w:rFonts w:ascii="Times New Roman" w:eastAsia="Times New Roman" w:hAnsi="Times New Roman" w:cs="Times New Roman"/>
          <w:sz w:val="24"/>
          <w:szCs w:val="24"/>
        </w:rPr>
        <w:instrText xml:space="preserve"> ADDIN EN.CITE &lt;EndNote&gt;&lt;Cite ExcludeAuth="1" ExcludeYear="1" Hidden="1"&gt;&lt;Author&gt;Zadoks&lt;/Author&gt;&lt;Year&gt;2005&lt;/Year&gt;&lt;RecNum&gt;646&lt;/RecNum&gt;&lt;record&gt;&lt;rec-number&gt;646&lt;/rec-number&gt;&lt;foreign-keys&gt;&lt;key app="EN" db-id="pss5de0wasp2t9es5tu5evzpa2svsdrveax9" timestamp="1701815785"&gt;646&lt;/key&gt;&lt;/foreign-keys&gt;&lt;ref-type name="Journal Article"&gt;17&lt;/ref-type&gt;&lt;contributors&gt;&lt;authors&gt;&lt;author&gt;Zadoks, Ruth N.&lt;/author&gt;&lt;author&gt;Tikofsky, Linda L.&lt;/author&gt;&lt;author&gt;Boor, Kathryn J.&lt;/author&gt;&lt;/authors&gt;&lt;/contributors&gt;&lt;titles&gt;&lt;title&gt;Ribotyping of Streptococcus uberis from a dairy&amp;apos;s environment, bovine feces and milk&lt;/title&gt;&lt;secondary-title&gt;Veterinary Microbiology&lt;/secondary-title&gt;&lt;/titles&gt;&lt;periodical&gt;&lt;full-title&gt;Veterinary Microbiology&lt;/full-title&gt;&lt;/periodical&gt;&lt;pages&gt;257-265&lt;/pages&gt;&lt;volume&gt;109&lt;/volume&gt;&lt;number&gt;3&lt;/number&gt;&lt;keywords&gt;&lt;keyword&gt;Mastitis&lt;/keyword&gt;&lt;keyword&gt;Environment&lt;/keyword&gt;&lt;keyword&gt;Soil&lt;/keyword&gt;&lt;keyword&gt;Fecal&lt;/keyword&gt;&lt;/keywords&gt;&lt;dates&gt;&lt;year&gt;2005&lt;/year&gt;&lt;pub-dates&gt;&lt;date&gt;2005/08/30/&lt;/date&gt;&lt;/pub-dates&gt;&lt;/dates&gt;&lt;isbn&gt;0378-1135&lt;/isbn&gt;&lt;urls&gt;&lt;related-urls&gt;&lt;url&gt;https://www.sciencedirect.com/science/article/pii/S0378113505001847&lt;/url&gt;&lt;/related-urls&gt;&lt;/urls&gt;&lt;electronic-resource-num&gt;https://doi.org/10.1016/j.vetmic.2005.05.008&lt;/electronic-resource-num&gt;&lt;/record&gt;&lt;/Cite&gt;&lt;/EndNote&gt;</w:instrText>
      </w:r>
      <w:r w:rsidR="00000000">
        <w:rPr>
          <w:rFonts w:ascii="Times New Roman" w:eastAsia="Times New Roman" w:hAnsi="Times New Roman" w:cs="Times New Roman"/>
          <w:sz w:val="24"/>
          <w:szCs w:val="24"/>
        </w:rPr>
        <w:fldChar w:fldCharType="separate"/>
      </w:r>
      <w:r w:rsidR="00543213">
        <w:rPr>
          <w:rFonts w:ascii="Times New Roman" w:eastAsia="Times New Roman" w:hAnsi="Times New Roman" w:cs="Times New Roman"/>
          <w:sz w:val="24"/>
          <w:szCs w:val="24"/>
        </w:rPr>
        <w:fldChar w:fldCharType="end"/>
      </w:r>
      <w:ins w:id="189" w:author="Caitlin Jeffrey" w:date="2023-12-05T17:51:00Z">
        <w:r w:rsidR="00D50B9C" w:rsidRPr="00B67475">
          <w:rPr>
            <w:rFonts w:ascii="Times New Roman" w:eastAsia="Times New Roman" w:hAnsi="Times New Roman" w:cs="Times New Roman"/>
            <w:sz w:val="24"/>
            <w:szCs w:val="24"/>
            <w:rPrChange w:id="190" w:author="Caitlin Jeffrey" w:date="2023-12-06T08:04:00Z">
              <w:rPr>
                <w:rFonts w:ascii="Times New Roman" w:eastAsia="Times New Roman" w:hAnsi="Times New Roman" w:cs="Times New Roman"/>
                <w:color w:val="0E101A"/>
                <w:sz w:val="24"/>
                <w:szCs w:val="24"/>
              </w:rPr>
            </w:rPrChange>
          </w:rPr>
          <w:t xml:space="preserve">) and nutrients to the organic bedding material. </w:t>
        </w:r>
        <w:r w:rsidR="00D50B9C" w:rsidRPr="00B67475">
          <w:rPr>
            <w:rFonts w:ascii="Times New Roman" w:hAnsi="Times New Roman" w:cs="Times New Roman"/>
            <w:sz w:val="24"/>
            <w:szCs w:val="24"/>
          </w:rPr>
          <w:t xml:space="preserve">Organic bedding alone is more likely to have a higher bacteria count than inorganic bedding </w:t>
        </w:r>
      </w:ins>
      <w:r w:rsidR="00CF5FF7">
        <w:rPr>
          <w:rFonts w:ascii="Times New Roman" w:hAnsi="Times New Roman" w:cs="Times New Roman"/>
          <w:sz w:val="24"/>
          <w:szCs w:val="24"/>
        </w:rPr>
        <w:fldChar w:fldCharType="begin">
          <w:fldData xml:space="preserve">PEVuZE5vdGU+PENpdGU+PEF1dGhvcj5Ib2dhbjwvQXV0aG9yPjxZZWFyPjE5ODk8L1llYXI+PFJl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</w:fldData>
        </w:fldChar>
      </w:r>
      <w:r w:rsidR="00D20835">
        <w:rPr>
          <w:rFonts w:ascii="Times New Roman" w:hAnsi="Times New Roman" w:cs="Times New Roman"/>
          <w:sz w:val="24"/>
          <w:szCs w:val="24"/>
        </w:rPr>
        <w:instrText xml:space="preserve"> ADDIN EN.CITE </w:instrText>
      </w:r>
      <w:r w:rsidR="00D20835">
        <w:rPr>
          <w:rFonts w:ascii="Times New Roman" w:hAnsi="Times New Roman" w:cs="Times New Roman"/>
          <w:sz w:val="24"/>
          <w:szCs w:val="24"/>
        </w:rPr>
        <w:fldChar w:fldCharType="begin">
          <w:fldData xml:space="preserve">PEVuZE5vdGU+PENpdGU+PEF1dGhvcj5Ib2dhbjwvQXV0aG9yPjxZZWFyPjE5ODk8L1llYXI+PFJl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</w:fldData>
        </w:fldChar>
      </w:r>
      <w:r w:rsidR="00D20835">
        <w:rPr>
          <w:rFonts w:ascii="Times New Roman" w:hAnsi="Times New Roman" w:cs="Times New Roman"/>
          <w:sz w:val="24"/>
          <w:szCs w:val="24"/>
        </w:rPr>
        <w:instrText xml:space="preserve"> ADDIN EN.CITE.DATA </w:instrText>
      </w:r>
      <w:r w:rsidR="00D20835">
        <w:rPr>
          <w:rFonts w:ascii="Times New Roman" w:hAnsi="Times New Roman" w:cs="Times New Roman"/>
          <w:sz w:val="24"/>
          <w:szCs w:val="24"/>
        </w:rPr>
      </w:r>
      <w:r w:rsidR="00D20835">
        <w:rPr>
          <w:rFonts w:ascii="Times New Roman" w:hAnsi="Times New Roman" w:cs="Times New Roman"/>
          <w:sz w:val="24"/>
          <w:szCs w:val="24"/>
        </w:rPr>
        <w:fldChar w:fldCharType="end"/>
      </w:r>
      <w:r w:rsidR="00CF5FF7">
        <w:rPr>
          <w:rFonts w:ascii="Times New Roman" w:hAnsi="Times New Roman" w:cs="Times New Roman"/>
          <w:sz w:val="24"/>
          <w:szCs w:val="24"/>
        </w:rPr>
      </w:r>
      <w:r w:rsidR="00CF5FF7">
        <w:rPr>
          <w:rFonts w:ascii="Times New Roman" w:hAnsi="Times New Roman" w:cs="Times New Roman"/>
          <w:sz w:val="24"/>
          <w:szCs w:val="24"/>
        </w:rPr>
        <w:fldChar w:fldCharType="separate"/>
      </w:r>
      <w:r w:rsidR="00D20835">
        <w:rPr>
          <w:rFonts w:ascii="Times New Roman" w:hAnsi="Times New Roman" w:cs="Times New Roman"/>
          <w:noProof/>
          <w:sz w:val="24"/>
          <w:szCs w:val="24"/>
        </w:rPr>
        <w:t>(Hogan et al., 1989; Rowbotham and Ruegg, 2016)</w:t>
      </w:r>
      <w:r w:rsidR="00CF5FF7">
        <w:rPr>
          <w:rFonts w:ascii="Times New Roman" w:hAnsi="Times New Roman" w:cs="Times New Roman"/>
          <w:sz w:val="24"/>
          <w:szCs w:val="24"/>
        </w:rPr>
        <w:fldChar w:fldCharType="end"/>
      </w:r>
      <w:ins w:id="191" w:author="Caitlin Jeffrey" w:date="2023-12-05T17:51:00Z">
        <w:r w:rsidR="00D50B9C" w:rsidRPr="00B67475">
          <w:rPr>
            <w:rFonts w:ascii="Times New Roman" w:hAnsi="Times New Roman" w:cs="Times New Roman"/>
            <w:sz w:val="24"/>
            <w:szCs w:val="24"/>
          </w:rPr>
          <w:t xml:space="preserve">, as it supplies nutrients and moisture which encourages bacterial growth. This could lead to higher concentrations of bacteria on teat skin for cows on bedded packs, because: 1) organic bedding is inherently associated with </w:t>
        </w:r>
      </w:ins>
      <w:ins w:id="192" w:author="Caitlin Jeffrey" w:date="2023-12-06T09:05:00Z">
        <w:r w:rsidR="001505BD">
          <w:rPr>
            <w:rFonts w:ascii="Times New Roman" w:hAnsi="Times New Roman" w:cs="Times New Roman"/>
            <w:sz w:val="24"/>
            <w:szCs w:val="24"/>
          </w:rPr>
          <w:t xml:space="preserve">a </w:t>
        </w:r>
      </w:ins>
      <w:ins w:id="193" w:author="Caitlin Jeffrey" w:date="2023-12-05T17:51:00Z">
        <w:r w:rsidR="00D50B9C" w:rsidRPr="00B67475">
          <w:rPr>
            <w:rFonts w:ascii="Times New Roman" w:hAnsi="Times New Roman" w:cs="Times New Roman"/>
            <w:sz w:val="24"/>
            <w:szCs w:val="24"/>
          </w:rPr>
          <w:t>higher number of bacteria on teat ends</w:t>
        </w:r>
      </w:ins>
      <w:ins w:id="194" w:author="Caitlin Jeffrey" w:date="2023-12-06T08:29:00Z">
        <w:r w:rsidR="006D762F">
          <w:rPr>
            <w:rFonts w:ascii="Times New Roman" w:hAnsi="Times New Roman" w:cs="Times New Roman"/>
            <w:sz w:val="24"/>
            <w:szCs w:val="24"/>
          </w:rPr>
          <w:t xml:space="preserve"> </w:t>
        </w:r>
      </w:ins>
      <w:r w:rsidR="006D762F">
        <w:rPr>
          <w:rFonts w:ascii="Times New Roman" w:hAnsi="Times New Roman" w:cs="Times New Roman"/>
          <w:sz w:val="24"/>
          <w:szCs w:val="24"/>
        </w:rPr>
        <w:fldChar w:fldCharType="begin">
          <w:fldData xml:space="preserve">PEVuZE5vdGU+PENpdGU+PEF1dGhvcj5GYWlyY2hpbGQ8L0F1dGhvcj48WWVhcj4xOTgyPC9ZZWFy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</w:fldData>
        </w:fldChar>
      </w:r>
      <w:r w:rsidR="006D762F">
        <w:rPr>
          <w:rFonts w:ascii="Times New Roman" w:hAnsi="Times New Roman" w:cs="Times New Roman"/>
          <w:sz w:val="24"/>
          <w:szCs w:val="24"/>
        </w:rPr>
        <w:instrText xml:space="preserve"> ADDIN EN.CITE </w:instrText>
      </w:r>
      <w:r w:rsidR="006D762F">
        <w:rPr>
          <w:rFonts w:ascii="Times New Roman" w:hAnsi="Times New Roman" w:cs="Times New Roman"/>
          <w:sz w:val="24"/>
          <w:szCs w:val="24"/>
        </w:rPr>
        <w:fldChar w:fldCharType="begin">
          <w:fldData xml:space="preserve">PEVuZE5vdGU+PENpdGU+PEF1dGhvcj5GYWlyY2hpbGQ8L0F1dGhvcj48WWVhcj4xOTgyPC9ZZWFy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</w:fldData>
        </w:fldChar>
      </w:r>
      <w:r w:rsidR="006D762F">
        <w:rPr>
          <w:rFonts w:ascii="Times New Roman" w:hAnsi="Times New Roman" w:cs="Times New Roman"/>
          <w:sz w:val="24"/>
          <w:szCs w:val="24"/>
        </w:rPr>
        <w:instrText xml:space="preserve"> ADDIN EN.CITE.DATA </w:instrText>
      </w:r>
      <w:r w:rsidR="006D762F">
        <w:rPr>
          <w:rFonts w:ascii="Times New Roman" w:hAnsi="Times New Roman" w:cs="Times New Roman"/>
          <w:sz w:val="24"/>
          <w:szCs w:val="24"/>
        </w:rPr>
      </w:r>
      <w:r w:rsidR="006D762F">
        <w:rPr>
          <w:rFonts w:ascii="Times New Roman" w:hAnsi="Times New Roman" w:cs="Times New Roman"/>
          <w:sz w:val="24"/>
          <w:szCs w:val="24"/>
        </w:rPr>
        <w:fldChar w:fldCharType="end"/>
      </w:r>
      <w:r w:rsidR="006D762F">
        <w:rPr>
          <w:rFonts w:ascii="Times New Roman" w:hAnsi="Times New Roman" w:cs="Times New Roman"/>
          <w:sz w:val="24"/>
          <w:szCs w:val="24"/>
        </w:rPr>
      </w:r>
      <w:r w:rsidR="006D762F">
        <w:rPr>
          <w:rFonts w:ascii="Times New Roman" w:hAnsi="Times New Roman" w:cs="Times New Roman"/>
          <w:sz w:val="24"/>
          <w:szCs w:val="24"/>
        </w:rPr>
        <w:fldChar w:fldCharType="separate"/>
      </w:r>
      <w:r w:rsidR="006D762F">
        <w:rPr>
          <w:rFonts w:ascii="Times New Roman" w:hAnsi="Times New Roman" w:cs="Times New Roman"/>
          <w:noProof/>
          <w:sz w:val="24"/>
          <w:szCs w:val="24"/>
        </w:rPr>
        <w:t>(Fairchild et al., 1982; Rowbotham and Ruegg, 2016)</w:t>
      </w:r>
      <w:r w:rsidR="006D762F">
        <w:rPr>
          <w:rFonts w:ascii="Times New Roman" w:hAnsi="Times New Roman" w:cs="Times New Roman"/>
          <w:sz w:val="24"/>
          <w:szCs w:val="24"/>
        </w:rPr>
        <w:fldChar w:fldCharType="end"/>
      </w:r>
      <w:ins w:id="195" w:author="Caitlin Jeffrey" w:date="2023-12-06T08:29:00Z">
        <w:r w:rsidR="006D762F">
          <w:rPr>
            <w:rFonts w:ascii="Times New Roman" w:hAnsi="Times New Roman" w:cs="Times New Roman"/>
            <w:sz w:val="24"/>
            <w:szCs w:val="24"/>
          </w:rPr>
          <w:t xml:space="preserve">, </w:t>
        </w:r>
      </w:ins>
      <w:ins w:id="196" w:author="Caitlin Jeffrey" w:date="2023-12-05T17:51:00Z">
        <w:r w:rsidR="00D50B9C" w:rsidRPr="00B67475">
          <w:rPr>
            <w:rFonts w:ascii="Times New Roman" w:hAnsi="Times New Roman" w:cs="Times New Roman"/>
            <w:sz w:val="24"/>
            <w:szCs w:val="24"/>
          </w:rPr>
          <w:t xml:space="preserve">and 2) a higher concentration of bacteria in bedding </w:t>
        </w:r>
      </w:ins>
      <w:ins w:id="197" w:author="Caitlin Jeffrey" w:date="2023-12-06T09:05:00Z">
        <w:r w:rsidR="00CC33C4">
          <w:rPr>
            <w:rFonts w:ascii="Times New Roman" w:hAnsi="Times New Roman" w:cs="Times New Roman"/>
            <w:sz w:val="24"/>
            <w:szCs w:val="24"/>
          </w:rPr>
          <w:t>is related to</w:t>
        </w:r>
      </w:ins>
      <w:ins w:id="198" w:author="Caitlin Jeffrey" w:date="2023-12-05T17:51:00Z">
        <w:r w:rsidR="00D50B9C" w:rsidRPr="00B67475">
          <w:rPr>
            <w:rFonts w:ascii="Times New Roman" w:hAnsi="Times New Roman" w:cs="Times New Roman"/>
            <w:sz w:val="24"/>
            <w:szCs w:val="24"/>
          </w:rPr>
          <w:t xml:space="preserve"> a higher </w:t>
        </w:r>
        <w:r w:rsidR="00D50B9C" w:rsidRPr="00B67475">
          <w:rPr>
            <w:rFonts w:ascii="Times New Roman" w:hAnsi="Times New Roman" w:cs="Times New Roman"/>
            <w:sz w:val="24"/>
            <w:szCs w:val="24"/>
          </w:rPr>
          <w:lastRenderedPageBreak/>
          <w:t>concentration of bacteria on teat ends</w:t>
        </w:r>
      </w:ins>
      <w:ins w:id="199" w:author="Caitlin Jeffrey" w:date="2023-12-06T08:49:00Z">
        <w:r w:rsidR="003E3752">
          <w:rPr>
            <w:rFonts w:ascii="Times New Roman" w:hAnsi="Times New Roman" w:cs="Times New Roman"/>
            <w:sz w:val="24"/>
            <w:szCs w:val="24"/>
          </w:rPr>
          <w:t xml:space="preserve"> </w:t>
        </w:r>
      </w:ins>
      <w:r w:rsidR="003E3752">
        <w:rPr>
          <w:rFonts w:ascii="Times New Roman" w:hAnsi="Times New Roman" w:cs="Times New Roman"/>
          <w:sz w:val="24"/>
          <w:szCs w:val="24"/>
        </w:rPr>
        <w:fldChar w:fldCharType="begin">
          <w:fldData xml:space="preserve">PEVuZE5vdGU+PENpdGU+PEF1dGhvcj5aZGFub3dpY3o8L0F1dGhvcj48WWVhcj4yMDA0PC9ZZWFy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</w:fldData>
        </w:fldChar>
      </w:r>
      <w:r w:rsidR="003E3752">
        <w:rPr>
          <w:rFonts w:ascii="Times New Roman" w:hAnsi="Times New Roman" w:cs="Times New Roman"/>
          <w:sz w:val="24"/>
          <w:szCs w:val="24"/>
        </w:rPr>
        <w:instrText xml:space="preserve"> ADDIN EN.CITE </w:instrText>
      </w:r>
      <w:r w:rsidR="003E3752">
        <w:rPr>
          <w:rFonts w:ascii="Times New Roman" w:hAnsi="Times New Roman" w:cs="Times New Roman"/>
          <w:sz w:val="24"/>
          <w:szCs w:val="24"/>
        </w:rPr>
        <w:fldChar w:fldCharType="begin">
          <w:fldData xml:space="preserve">PEVuZE5vdGU+PENpdGU+PEF1dGhvcj5aZGFub3dpY3o8L0F1dGhvcj48WWVhcj4yMDA0PC9ZZWFy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</w:fldData>
        </w:fldChar>
      </w:r>
      <w:r w:rsidR="003E3752">
        <w:rPr>
          <w:rFonts w:ascii="Times New Roman" w:hAnsi="Times New Roman" w:cs="Times New Roman"/>
          <w:sz w:val="24"/>
          <w:szCs w:val="24"/>
        </w:rPr>
        <w:instrText xml:space="preserve"> ADDIN EN.CITE.DATA </w:instrText>
      </w:r>
      <w:r w:rsidR="003E3752">
        <w:rPr>
          <w:rFonts w:ascii="Times New Roman" w:hAnsi="Times New Roman" w:cs="Times New Roman"/>
          <w:sz w:val="24"/>
          <w:szCs w:val="24"/>
        </w:rPr>
      </w:r>
      <w:r w:rsidR="003E3752">
        <w:rPr>
          <w:rFonts w:ascii="Times New Roman" w:hAnsi="Times New Roman" w:cs="Times New Roman"/>
          <w:sz w:val="24"/>
          <w:szCs w:val="24"/>
        </w:rPr>
        <w:fldChar w:fldCharType="end"/>
      </w:r>
      <w:r w:rsidR="003E3752">
        <w:rPr>
          <w:rFonts w:ascii="Times New Roman" w:hAnsi="Times New Roman" w:cs="Times New Roman"/>
          <w:sz w:val="24"/>
          <w:szCs w:val="24"/>
        </w:rPr>
      </w:r>
      <w:r w:rsidR="003E3752">
        <w:rPr>
          <w:rFonts w:ascii="Times New Roman" w:hAnsi="Times New Roman" w:cs="Times New Roman"/>
          <w:sz w:val="24"/>
          <w:szCs w:val="24"/>
        </w:rPr>
        <w:fldChar w:fldCharType="separate"/>
      </w:r>
      <w:r w:rsidR="003E3752">
        <w:rPr>
          <w:rFonts w:ascii="Times New Roman" w:hAnsi="Times New Roman" w:cs="Times New Roman"/>
          <w:noProof/>
          <w:sz w:val="24"/>
          <w:szCs w:val="24"/>
        </w:rPr>
        <w:t>(Hogan and Smith, 1997; Zdanowicz et al., 2004; Rowbotham and Ruegg, 2016)</w:t>
      </w:r>
      <w:r w:rsidR="003E3752">
        <w:rPr>
          <w:rFonts w:ascii="Times New Roman" w:hAnsi="Times New Roman" w:cs="Times New Roman"/>
          <w:sz w:val="24"/>
          <w:szCs w:val="24"/>
        </w:rPr>
        <w:fldChar w:fldCharType="end"/>
      </w:r>
      <w:ins w:id="200" w:author="Caitlin Jeffrey" w:date="2023-12-06T08:50:00Z">
        <w:r w:rsidR="003E3752">
          <w:rPr>
            <w:rFonts w:ascii="Times New Roman" w:hAnsi="Times New Roman" w:cs="Times New Roman"/>
            <w:sz w:val="24"/>
            <w:szCs w:val="24"/>
          </w:rPr>
          <w:t xml:space="preserve">. </w:t>
        </w:r>
      </w:ins>
      <w:ins w:id="201" w:author="Caitlin Jeffrey" w:date="2023-12-05T17:51:00Z">
        <w:r w:rsidR="00D50B9C" w:rsidRPr="00B67475">
          <w:rPr>
            <w:rFonts w:ascii="Times New Roman" w:hAnsi="Times New Roman" w:cs="Times New Roman"/>
            <w:sz w:val="24"/>
            <w:szCs w:val="24"/>
          </w:rPr>
          <w:t>This higher concentration of bacteria on teat ends may put</w:t>
        </w:r>
      </w:ins>
      <w:ins w:id="202" w:author="Caitlin Jeffrey" w:date="2023-12-06T09:06:00Z">
        <w:r w:rsidR="00CC33C4">
          <w:rPr>
            <w:rFonts w:ascii="Times New Roman" w:hAnsi="Times New Roman" w:cs="Times New Roman"/>
            <w:sz w:val="24"/>
            <w:szCs w:val="24"/>
          </w:rPr>
          <w:t xml:space="preserve"> the</w:t>
        </w:r>
      </w:ins>
      <w:ins w:id="203" w:author="Caitlin Jeffrey" w:date="2023-12-05T17:51:00Z">
        <w:r w:rsidR="00D50B9C" w:rsidRPr="00B67475">
          <w:rPr>
            <w:rFonts w:ascii="Times New Roman" w:hAnsi="Times New Roman" w:cs="Times New Roman"/>
            <w:sz w:val="24"/>
            <w:szCs w:val="24"/>
          </w:rPr>
          <w:t xml:space="preserve"> mammary gland at an increased risk of infection, although limited evidence exists </w:t>
        </w:r>
      </w:ins>
      <w:ins w:id="204" w:author="Caitlin Jeffrey" w:date="2023-12-06T09:06:00Z">
        <w:r w:rsidR="000E4AEA">
          <w:rPr>
            <w:rFonts w:ascii="Times New Roman" w:hAnsi="Times New Roman" w:cs="Times New Roman"/>
            <w:sz w:val="24"/>
            <w:szCs w:val="24"/>
          </w:rPr>
          <w:t>for this relationship</w:t>
        </w:r>
      </w:ins>
      <w:ins w:id="205" w:author="Caitlin Jeffrey" w:date="2023-12-05T17:51:00Z">
        <w:r w:rsidR="00D50B9C" w:rsidRPr="00B67475">
          <w:rPr>
            <w:rFonts w:ascii="Times New Roman" w:hAnsi="Times New Roman" w:cs="Times New Roman"/>
            <w:sz w:val="24"/>
            <w:szCs w:val="24"/>
          </w:rPr>
          <w:t xml:space="preserve"> </w:t>
        </w:r>
      </w:ins>
      <w:r w:rsidR="00744C36">
        <w:rPr>
          <w:rFonts w:ascii="Times New Roman" w:hAnsi="Times New Roman" w:cs="Times New Roman"/>
          <w:sz w:val="24"/>
          <w:szCs w:val="24"/>
        </w:rPr>
        <w:fldChar w:fldCharType="begin"/>
      </w:r>
      <w:r w:rsidR="00744C36">
        <w:rPr>
          <w:rFonts w:ascii="Times New Roman" w:hAnsi="Times New Roman" w:cs="Times New Roman"/>
          <w:sz w:val="24"/>
          <w:szCs w:val="24"/>
        </w:rPr>
        <w:instrText xml:space="preserve"> ADDIN EN.CITE &lt;EndNote&gt;&lt;Cite&gt;&lt;Author&gt;Neave&lt;/Author&gt;&lt;Year&gt;1966&lt;/Year&gt;&lt;RecNum&gt;651&lt;/RecNum&gt;&lt;DisplayText&gt;(Neave et al., 1966)&lt;/DisplayText&gt;&lt;record&gt;&lt;rec-number&gt;651&lt;/rec-number&gt;&lt;foreign-keys&gt;&lt;key app="EN" db-id="pss5de0wasp2t9es5tu5evzpa2svsdrveax9" timestamp="1701870888"&gt;651&lt;/key&gt;&lt;/foreign-keys&gt;&lt;ref-type name="Journal Article"&gt;17&lt;/ref-type&gt;&lt;contributors&gt;&lt;authors&gt;&lt;author&gt;Neave, F. K.&lt;/author&gt;&lt;author&gt;Dodd, F. H.&lt;/author&gt;&lt;author&gt;Kingwill, R. G.&lt;/author&gt;&lt;/authors&gt;&lt;/contributors&gt;&lt;titles&gt;&lt;title&gt;A method of controlling udder disease&lt;/title&gt;&lt;secondary-title&gt;Vet Rec&lt;/secondary-title&gt;&lt;/titles&gt;&lt;periodical&gt;&lt;full-title&gt;Vet Rec&lt;/full-title&gt;&lt;/periodical&gt;&lt;pages&gt;521-3&lt;/pages&gt;&lt;volume&gt;78&lt;/volume&gt;&lt;number&gt;15&lt;/number&gt;&lt;edition&gt;1966/04/09&lt;/edition&gt;&lt;keywords&gt;&lt;keyword&gt;Animals&lt;/keyword&gt;&lt;keyword&gt;Cattle&lt;/keyword&gt;&lt;keyword&gt;Mammary Glands, Animal&lt;/keyword&gt;&lt;keyword&gt;Mastitis, Bovine/ prevention &amp;amp; control&lt;/keyword&gt;&lt;/keywords&gt;&lt;dates&gt;&lt;year&gt;1966&lt;/year&gt;&lt;pub-dates&gt;&lt;date&gt;Apr 9&lt;/date&gt;&lt;/pub-dates&gt;&lt;/dates&gt;&lt;isbn&gt;0042-4900 (Print)&amp;#xD;0042-4900 (Linking)&lt;/isbn&gt;&lt;accession-num&gt;6006045&lt;/accession-num&gt;&lt;urls&gt;&lt;/urls&gt;&lt;electronic-resource-num&gt;10.1136/vr.78.15.521&lt;/electronic-resource-num&gt;&lt;remote-database-provider&gt;NLM&lt;/remote-database-provider&gt;&lt;language&gt;eng&lt;/language&gt;&lt;/record&gt;&lt;/Cite&gt;&lt;/EndNote&gt;</w:instrText>
      </w:r>
      <w:r w:rsidR="00744C36">
        <w:rPr>
          <w:rFonts w:ascii="Times New Roman" w:hAnsi="Times New Roman" w:cs="Times New Roman"/>
          <w:sz w:val="24"/>
          <w:szCs w:val="24"/>
        </w:rPr>
        <w:fldChar w:fldCharType="separate"/>
      </w:r>
      <w:r w:rsidR="00744C36">
        <w:rPr>
          <w:rFonts w:ascii="Times New Roman" w:hAnsi="Times New Roman" w:cs="Times New Roman"/>
          <w:noProof/>
          <w:sz w:val="24"/>
          <w:szCs w:val="24"/>
        </w:rPr>
        <w:t>(Neave et al., 1966)</w:t>
      </w:r>
      <w:r w:rsidR="00744C36">
        <w:rPr>
          <w:rFonts w:ascii="Times New Roman" w:hAnsi="Times New Roman" w:cs="Times New Roman"/>
          <w:sz w:val="24"/>
          <w:szCs w:val="24"/>
        </w:rPr>
        <w:fldChar w:fldCharType="end"/>
      </w:r>
      <w:ins w:id="206" w:author="Caitlin Jeffrey" w:date="2023-12-06T08:56:00Z">
        <w:r w:rsidR="00744C36">
          <w:rPr>
            <w:rFonts w:ascii="Times New Roman" w:hAnsi="Times New Roman" w:cs="Times New Roman"/>
            <w:sz w:val="24"/>
            <w:szCs w:val="24"/>
          </w:rPr>
          <w:t>.</w:t>
        </w:r>
      </w:ins>
      <w:commentRangeEnd w:id="136"/>
      <w:ins w:id="207" w:author="Caitlin Jeffrey" w:date="2023-12-06T10:03:00Z">
        <w:r w:rsidR="009B3E2B">
          <w:rPr>
            <w:rStyle w:val="CommentReference"/>
            <w:rFonts w:eastAsiaTheme="minorEastAsia"/>
          </w:rPr>
          <w:commentReference w:id="136"/>
        </w:r>
      </w:ins>
    </w:p>
    <w:p w14:paraId="6AD2A9DC" w14:textId="7694FF16" w:rsidR="00EB7520" w:rsidRPr="00604EDE" w:rsidRDefault="00D2091A" w:rsidP="008D58E9">
      <w:pPr>
        <w:spacing w:line="480" w:lineRule="auto"/>
        <w:ind w:firstLine="720"/>
        <w:rPr>
          <w:rFonts w:ascii="Times New Roman" w:eastAsia="Times New Roman" w:hAnsi="Times New Roman" w:cs="Times New Roman"/>
          <w:color w:val="0E101A"/>
          <w:sz w:val="24"/>
          <w:szCs w:val="24"/>
        </w:rPr>
      </w:pPr>
      <w:del w:id="208" w:author="Caitlin Jeffrey" w:date="2023-12-06T09:07:00Z">
        <w:r w:rsidDel="008D58E9">
          <w:rPr>
            <w:rFonts w:ascii="Times New Roman" w:eastAsia="Times New Roman" w:hAnsi="Times New Roman" w:cs="Times New Roman"/>
            <w:color w:val="0E101A"/>
            <w:sz w:val="24"/>
            <w:szCs w:val="24"/>
          </w:rPr>
          <w:delText xml:space="preserve"> </w:delText>
        </w:r>
      </w:del>
      <w:del w:id="209" w:author="Caitlin Jeffrey" w:date="2023-12-06T09:06:00Z">
        <w:r w:rsidRPr="00D2091A" w:rsidDel="008D58E9">
          <w:rPr>
            <w:rFonts w:ascii="Times New Roman" w:eastAsia="Times New Roman" w:hAnsi="Times New Roman" w:cs="Times New Roman"/>
            <w:color w:val="0E101A"/>
            <w:sz w:val="24"/>
            <w:szCs w:val="24"/>
          </w:rPr>
          <w:delText>(Black et al.</w:delText>
        </w:r>
        <w:r w:rsidR="00A51457" w:rsidDel="008D58E9">
          <w:rPr>
            <w:rFonts w:ascii="Times New Roman" w:eastAsia="Times New Roman" w:hAnsi="Times New Roman" w:cs="Times New Roman"/>
            <w:color w:val="0E101A"/>
            <w:sz w:val="24"/>
            <w:szCs w:val="24"/>
          </w:rPr>
          <w:delText>,</w:delText>
        </w:r>
        <w:r w:rsidRPr="00D2091A" w:rsidDel="008D58E9">
          <w:rPr>
            <w:rFonts w:ascii="Times New Roman" w:eastAsia="Times New Roman" w:hAnsi="Times New Roman" w:cs="Times New Roman"/>
            <w:color w:val="0E101A"/>
            <w:sz w:val="24"/>
            <w:szCs w:val="24"/>
          </w:rPr>
          <w:delText xml:space="preserve"> 2014) and the favorable moisture and</w:delText>
        </w:r>
        <w:r w:rsidDel="008D58E9">
          <w:rPr>
            <w:rFonts w:ascii="Times New Roman" w:eastAsia="Times New Roman" w:hAnsi="Times New Roman" w:cs="Times New Roman"/>
            <w:color w:val="0E101A"/>
            <w:sz w:val="24"/>
            <w:szCs w:val="24"/>
          </w:rPr>
          <w:delText xml:space="preserve"> </w:delText>
        </w:r>
        <w:r w:rsidRPr="00D2091A" w:rsidDel="008D58E9">
          <w:rPr>
            <w:rFonts w:ascii="Times New Roman" w:eastAsia="Times New Roman" w:hAnsi="Times New Roman" w:cs="Times New Roman"/>
            <w:color w:val="0E101A"/>
            <w:sz w:val="24"/>
            <w:szCs w:val="24"/>
          </w:rPr>
          <w:delText>temperature for the growth of these pathogens</w:delText>
        </w:r>
        <w:r w:rsidDel="008D58E9">
          <w:rPr>
            <w:rFonts w:ascii="Times New Roman" w:eastAsia="Times New Roman" w:hAnsi="Times New Roman" w:cs="Times New Roman"/>
            <w:color w:val="0E101A"/>
            <w:sz w:val="24"/>
            <w:szCs w:val="24"/>
          </w:rPr>
          <w:delText xml:space="preserve"> </w:delText>
        </w:r>
        <w:r w:rsidRPr="00D2091A" w:rsidDel="008D58E9">
          <w:rPr>
            <w:rFonts w:ascii="Times New Roman" w:eastAsia="Times New Roman" w:hAnsi="Times New Roman" w:cs="Times New Roman"/>
            <w:color w:val="0E101A"/>
            <w:sz w:val="24"/>
            <w:szCs w:val="24"/>
          </w:rPr>
          <w:delText>(Favero et al.</w:delText>
        </w:r>
        <w:r w:rsidR="005A392C" w:rsidDel="008D58E9">
          <w:rPr>
            <w:rFonts w:ascii="Times New Roman" w:eastAsia="Times New Roman" w:hAnsi="Times New Roman" w:cs="Times New Roman"/>
            <w:color w:val="0E101A"/>
            <w:sz w:val="24"/>
            <w:szCs w:val="24"/>
          </w:rPr>
          <w:delText>,</w:delText>
        </w:r>
        <w:r w:rsidRPr="00D2091A" w:rsidDel="008D58E9">
          <w:rPr>
            <w:rFonts w:ascii="Times New Roman" w:eastAsia="Times New Roman" w:hAnsi="Times New Roman" w:cs="Times New Roman"/>
            <w:color w:val="0E101A"/>
            <w:sz w:val="24"/>
            <w:szCs w:val="24"/>
          </w:rPr>
          <w:delText xml:space="preserve"> 2015).</w:delText>
        </w:r>
        <w:r w:rsidDel="008D58E9">
          <w:rPr>
            <w:rFonts w:ascii="Times New Roman" w:eastAsia="Times New Roman" w:hAnsi="Times New Roman" w:cs="Times New Roman"/>
            <w:color w:val="0E101A"/>
            <w:sz w:val="24"/>
            <w:szCs w:val="24"/>
          </w:rPr>
          <w:delText xml:space="preserve"> </w:delText>
        </w:r>
      </w:del>
      <w:r w:rsidR="00EB7520">
        <w:rPr>
          <w:rFonts w:ascii="Times New Roman" w:eastAsia="Times New Roman" w:hAnsi="Times New Roman" w:cs="Times New Roman"/>
          <w:color w:val="0E101A"/>
          <w:sz w:val="24"/>
          <w:szCs w:val="24"/>
        </w:rPr>
        <w:t>P</w:t>
      </w:r>
      <w:r w:rsidR="00EB7520" w:rsidRPr="00604EDE">
        <w:rPr>
          <w:rFonts w:ascii="Times New Roman" w:eastAsia="Times New Roman" w:hAnsi="Times New Roman" w:cs="Times New Roman"/>
          <w:color w:val="0E101A"/>
          <w:sz w:val="24"/>
          <w:szCs w:val="24"/>
        </w:rPr>
        <w:t xml:space="preserve">revious work describing mastitis risk and </w:t>
      </w:r>
      <w:r w:rsidR="00EB7520">
        <w:rPr>
          <w:rFonts w:ascii="Times New Roman" w:eastAsia="Times New Roman" w:hAnsi="Times New Roman" w:cs="Times New Roman"/>
          <w:color w:val="0E101A"/>
          <w:sz w:val="24"/>
          <w:szCs w:val="24"/>
        </w:rPr>
        <w:t xml:space="preserve">cow </w:t>
      </w:r>
      <w:r w:rsidR="00EB7520" w:rsidRPr="00604EDE">
        <w:rPr>
          <w:rFonts w:ascii="Times New Roman" w:eastAsia="Times New Roman" w:hAnsi="Times New Roman" w:cs="Times New Roman"/>
          <w:color w:val="0E101A"/>
          <w:sz w:val="24"/>
          <w:szCs w:val="24"/>
        </w:rPr>
        <w:t xml:space="preserve">hygiene </w:t>
      </w:r>
      <w:r w:rsidR="00EB7520">
        <w:rPr>
          <w:rFonts w:ascii="Times New Roman" w:eastAsia="Times New Roman" w:hAnsi="Times New Roman" w:cs="Times New Roman"/>
          <w:color w:val="0E101A"/>
          <w:sz w:val="24"/>
          <w:szCs w:val="24"/>
        </w:rPr>
        <w:t>on bedded pack systems</w:t>
      </w:r>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 xml:space="preserve">includes descriptive studies of </w:t>
      </w:r>
      <w:r w:rsidR="00EB7520" w:rsidRPr="00604EDE">
        <w:rPr>
          <w:rFonts w:ascii="Times New Roman" w:eastAsia="Times New Roman" w:hAnsi="Times New Roman" w:cs="Times New Roman"/>
          <w:color w:val="0E101A"/>
          <w:sz w:val="24"/>
          <w:szCs w:val="24"/>
        </w:rPr>
        <w:t>actively-managed composting bedded packs</w:t>
      </w:r>
      <w:r w:rsidR="00EB7520">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OyBC
bGFjayBldCBhbC4sIDIwMTM7IEbDoXZlcm8gZXQgYWwuLCAyMDE1OyBFY2tlbGthbXAgZXQgYWwu
LCAyMDE2YjsgQWxiaW5vIGV0IGFsLiwgMjAxODs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1F325E">
        <w:rPr>
          <w:rFonts w:ascii="Times New Roman" w:eastAsia="Times New Roman" w:hAnsi="Times New Roman" w:cs="Times New Roman"/>
          <w:color w:val="0E101A"/>
          <w:sz w:val="24"/>
          <w:szCs w:val="24"/>
        </w:rPr>
        <w:instrText xml:space="preserve"> ADDIN EN.CITE </w:instrText>
      </w:r>
      <w:r w:rsidR="001F325E">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OyBC
bGFjayBldCBhbC4sIDIwMTM7IEbDoXZlcm8gZXQgYWwuLCAyMDE1OyBFY2tlbGthbXAgZXQgYWwu
LCAyMDE2YjsgQWxiaW5vIGV0IGFsLiwgMjAxODs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1F325E">
        <w:rPr>
          <w:rFonts w:ascii="Times New Roman" w:eastAsia="Times New Roman" w:hAnsi="Times New Roman" w:cs="Times New Roman"/>
          <w:color w:val="0E101A"/>
          <w:sz w:val="24"/>
          <w:szCs w:val="24"/>
        </w:rPr>
        <w:instrText xml:space="preserve"> ADDIN EN.CITE.DATA </w:instrText>
      </w:r>
      <w:r w:rsidR="001F325E">
        <w:rPr>
          <w:rFonts w:ascii="Times New Roman" w:eastAsia="Times New Roman" w:hAnsi="Times New Roman" w:cs="Times New Roman"/>
          <w:color w:val="0E101A"/>
          <w:sz w:val="24"/>
          <w:szCs w:val="24"/>
        </w:rPr>
      </w:r>
      <w:r w:rsidR="001F325E">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r>
      <w:r w:rsidR="00EB7520">
        <w:rPr>
          <w:rFonts w:ascii="Times New Roman" w:eastAsia="Times New Roman" w:hAnsi="Times New Roman" w:cs="Times New Roman"/>
          <w:color w:val="0E101A"/>
          <w:sz w:val="24"/>
          <w:szCs w:val="24"/>
        </w:rPr>
        <w:fldChar w:fldCharType="separate"/>
      </w:r>
      <w:r w:rsidR="001F325E">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00EB7520">
        <w:rPr>
          <w:rFonts w:ascii="Times New Roman" w:eastAsia="Times New Roman" w:hAnsi="Times New Roman" w:cs="Times New Roman"/>
          <w:color w:val="0E101A"/>
          <w:sz w:val="24"/>
          <w:szCs w:val="24"/>
        </w:rPr>
        <w:fldChar w:fldCharType="end"/>
      </w:r>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 xml:space="preserve">However, research </w:t>
      </w:r>
      <w:r w:rsidR="00EB7520" w:rsidRPr="00604EDE">
        <w:rPr>
          <w:rFonts w:ascii="Times New Roman" w:eastAsia="Times New Roman" w:hAnsi="Times New Roman" w:cs="Times New Roman"/>
          <w:color w:val="0E101A"/>
          <w:sz w:val="24"/>
          <w:szCs w:val="24"/>
        </w:rPr>
        <w:t>compar</w:t>
      </w:r>
      <w:r w:rsidR="00EB7520">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00EB7520" w:rsidRPr="00604EDE">
        <w:rPr>
          <w:rFonts w:ascii="Times New Roman" w:eastAsia="Times New Roman" w:hAnsi="Times New Roman" w:cs="Times New Roman"/>
          <w:color w:val="0E101A"/>
          <w:sz w:val="24"/>
          <w:szCs w:val="24"/>
        </w:rPr>
        <w:t xml:space="preserve">limited to </w:t>
      </w:r>
      <w:proofErr w:type="spellStart"/>
      <w:r w:rsidR="00EB7520" w:rsidRPr="00604EDE">
        <w:rPr>
          <w:rFonts w:ascii="Times New Roman" w:eastAsia="Times New Roman" w:hAnsi="Times New Roman" w:cs="Times New Roman"/>
          <w:color w:val="0E101A"/>
          <w:sz w:val="24"/>
          <w:szCs w:val="24"/>
        </w:rPr>
        <w:t>freestalls</w:t>
      </w:r>
      <w:proofErr w:type="spellEnd"/>
      <w:r w:rsidR="00EB7520" w:rsidRPr="00604EDE">
        <w:rPr>
          <w:rFonts w:ascii="Times New Roman" w:eastAsia="Times New Roman" w:hAnsi="Times New Roman" w:cs="Times New Roman"/>
          <w:color w:val="0E101A"/>
          <w:sz w:val="24"/>
          <w:szCs w:val="24"/>
        </w:rPr>
        <w:t xml:space="preserve"> with sand</w:t>
      </w:r>
      <w:r w:rsidR="00EB7520">
        <w:rPr>
          <w:rFonts w:ascii="Times New Roman" w:eastAsia="Times New Roman" w:hAnsi="Times New Roman" w:cs="Times New Roman"/>
          <w:color w:val="0E101A"/>
          <w:sz w:val="24"/>
          <w:szCs w:val="24"/>
        </w:rPr>
        <w:t xml:space="preserve">, which is </w:t>
      </w:r>
      <w:r w:rsidR="00EB7520" w:rsidRPr="00604EDE">
        <w:rPr>
          <w:rFonts w:ascii="Times New Roman" w:eastAsia="Times New Roman" w:hAnsi="Times New Roman" w:cs="Times New Roman"/>
          <w:color w:val="0E101A"/>
          <w:sz w:val="24"/>
          <w:szCs w:val="24"/>
        </w:rPr>
        <w:t xml:space="preserve">an uncommon housing type </w:t>
      </w:r>
      <w:r w:rsidR="00EB7520">
        <w:rPr>
          <w:rFonts w:ascii="Times New Roman" w:eastAsia="Times New Roman" w:hAnsi="Times New Roman" w:cs="Times New Roman"/>
          <w:color w:val="0E101A"/>
          <w:sz w:val="24"/>
          <w:szCs w:val="24"/>
        </w:rPr>
        <w:t>for</w:t>
      </w:r>
      <w:r w:rsidR="00EB7520" w:rsidRPr="00604EDE">
        <w:rPr>
          <w:rFonts w:ascii="Times New Roman" w:eastAsia="Times New Roman" w:hAnsi="Times New Roman" w:cs="Times New Roman"/>
          <w:color w:val="0E101A"/>
          <w:sz w:val="24"/>
          <w:szCs w:val="24"/>
        </w:rPr>
        <w:t xml:space="preserve"> organic farms in </w:t>
      </w:r>
      <w:r w:rsidR="00EB7520">
        <w:rPr>
          <w:rFonts w:ascii="Times New Roman" w:eastAsia="Times New Roman" w:hAnsi="Times New Roman" w:cs="Times New Roman"/>
          <w:color w:val="0E101A"/>
          <w:sz w:val="24"/>
          <w:szCs w:val="24"/>
        </w:rPr>
        <w:t>Vermont (Andrews et al. 2021</w:t>
      </w:r>
      <w:r w:rsidR="00EB7520">
        <w:rPr>
          <w:rFonts w:ascii="Times New Roman" w:eastAsia="Times New Roman" w:hAnsi="Times New Roman" w:cs="Times New Roman"/>
          <w:color w:val="0E101A"/>
          <w:sz w:val="24"/>
          <w:szCs w:val="24"/>
        </w:rPr>
        <w:fldChar w:fldCharType="begin"/>
      </w:r>
      <w:r w:rsidR="00EB7520">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EB7520">
        <w:rPr>
          <w:rFonts w:ascii="Times New Roman" w:eastAsia="Times New Roman" w:hAnsi="Times New Roman" w:cs="Times New Roman"/>
          <w:color w:val="0E101A"/>
          <w:sz w:val="24"/>
          <w:szCs w:val="24"/>
        </w:rPr>
        <w:fldChar w:fldCharType="end"/>
      </w:r>
      <w:r w:rsidR="00EB7520" w:rsidRPr="00604EDE">
        <w:rPr>
          <w:rFonts w:ascii="Times New Roman" w:eastAsia="Times New Roman" w:hAnsi="Times New Roman" w:cs="Times New Roman"/>
          <w:color w:val="0E101A"/>
          <w:sz w:val="24"/>
          <w:szCs w:val="24"/>
        </w:rPr>
        <w:t>)</w:t>
      </w:r>
      <w:r w:rsidR="00EB7520">
        <w:rPr>
          <w:rFonts w:ascii="Times New Roman" w:eastAsia="Times New Roman" w:hAnsi="Times New Roman" w:cs="Times New Roman"/>
          <w:color w:val="0E101A"/>
          <w:sz w:val="24"/>
          <w:szCs w:val="24"/>
        </w:rPr>
        <w:t xml:space="preserve">. These include a study comparing </w:t>
      </w:r>
      <w:r w:rsidR="00EB7520" w:rsidRPr="00604EDE">
        <w:rPr>
          <w:rFonts w:ascii="Times New Roman" w:eastAsia="Times New Roman" w:hAnsi="Times New Roman" w:cs="Times New Roman"/>
          <w:color w:val="0E101A"/>
          <w:sz w:val="24"/>
          <w:szCs w:val="24"/>
        </w:rPr>
        <w:t>actively-managed composting bedded packs</w:t>
      </w:r>
      <w:r w:rsidR="00EB7520">
        <w:rPr>
          <w:rFonts w:ascii="Times New Roman" w:eastAsia="Times New Roman" w:hAnsi="Times New Roman" w:cs="Times New Roman"/>
          <w:color w:val="0E101A"/>
          <w:sz w:val="24"/>
          <w:szCs w:val="24"/>
        </w:rPr>
        <w:t xml:space="preserve"> (CBP)</w:t>
      </w:r>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and</w:t>
      </w:r>
      <w:r w:rsidR="00EB7520" w:rsidRPr="00604EDE">
        <w:rPr>
          <w:rFonts w:ascii="Times New Roman" w:eastAsia="Times New Roman" w:hAnsi="Times New Roman" w:cs="Times New Roman"/>
          <w:color w:val="0E101A"/>
          <w:sz w:val="24"/>
          <w:szCs w:val="24"/>
        </w:rPr>
        <w:t xml:space="preserve"> sand-bedded </w:t>
      </w:r>
      <w:proofErr w:type="spellStart"/>
      <w:r w:rsidR="00EB7520" w:rsidRPr="00604EDE">
        <w:rPr>
          <w:rFonts w:ascii="Times New Roman" w:eastAsia="Times New Roman" w:hAnsi="Times New Roman" w:cs="Times New Roman"/>
          <w:color w:val="0E101A"/>
          <w:sz w:val="24"/>
          <w:szCs w:val="24"/>
        </w:rPr>
        <w:t>freestalls</w:t>
      </w:r>
      <w:proofErr w:type="spellEnd"/>
      <w:r w:rsidR="00EB7520">
        <w:rPr>
          <w:rFonts w:ascii="Times New Roman" w:eastAsia="Times New Roman" w:hAnsi="Times New Roman" w:cs="Times New Roman"/>
          <w:color w:val="0E101A"/>
          <w:sz w:val="24"/>
          <w:szCs w:val="24"/>
        </w:rPr>
        <w:t xml:space="preserve"> for farms with a history of low bulk tank somatic cell counts </w:t>
      </w:r>
      <w:r w:rsidR="00EB7520">
        <w:rPr>
          <w:rFonts w:ascii="Times New Roman" w:eastAsia="Times New Roman" w:hAnsi="Times New Roman" w:cs="Times New Roman"/>
          <w:color w:val="0E101A"/>
          <w:sz w:val="24"/>
          <w:szCs w:val="24"/>
        </w:rPr>
        <w:fldChar w:fldCharType="begin"/>
      </w:r>
      <w:r w:rsidR="00EB7520">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EB7520">
        <w:rPr>
          <w:rFonts w:ascii="Times New Roman" w:eastAsia="Times New Roman" w:hAnsi="Times New Roman" w:cs="Times New Roman"/>
          <w:color w:val="0E101A"/>
          <w:sz w:val="24"/>
          <w:szCs w:val="24"/>
        </w:rPr>
        <w:fldChar w:fldCharType="separate"/>
      </w:r>
      <w:r w:rsidR="00EB7520">
        <w:rPr>
          <w:rFonts w:ascii="Times New Roman" w:eastAsia="Times New Roman" w:hAnsi="Times New Roman" w:cs="Times New Roman"/>
          <w:noProof/>
          <w:color w:val="0E101A"/>
          <w:sz w:val="24"/>
          <w:szCs w:val="24"/>
        </w:rPr>
        <w:t>(Eckelkamp et al., 2016a)</w:t>
      </w:r>
      <w:r w:rsidR="00EB7520">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t>,</w:t>
      </w:r>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 xml:space="preserve">work describing hygiene and </w:t>
      </w:r>
      <w:r w:rsidR="00EB7520">
        <w:rPr>
          <w:rFonts w:ascii="Times New Roman" w:hAnsi="Times New Roman" w:cs="Times New Roman"/>
          <w:sz w:val="24"/>
          <w:szCs w:val="24"/>
        </w:rPr>
        <w:t>bulk tank milk somatic cell count</w:t>
      </w:r>
      <w:r w:rsidR="00EB7520">
        <w:rPr>
          <w:rFonts w:ascii="Times New Roman" w:eastAsia="Times New Roman" w:hAnsi="Times New Roman" w:cs="Times New Roman"/>
          <w:color w:val="0E101A"/>
          <w:sz w:val="24"/>
          <w:szCs w:val="24"/>
        </w:rPr>
        <w:t xml:space="preserve"> (BTSCC) for </w:t>
      </w:r>
      <w:r w:rsidR="00EB7520" w:rsidRPr="00604EDE">
        <w:rPr>
          <w:rFonts w:ascii="Times New Roman" w:eastAsia="Times New Roman" w:hAnsi="Times New Roman" w:cs="Times New Roman"/>
          <w:color w:val="0E101A"/>
          <w:sz w:val="24"/>
          <w:szCs w:val="24"/>
        </w:rPr>
        <w:t xml:space="preserve">sand-bedded </w:t>
      </w:r>
      <w:proofErr w:type="spellStart"/>
      <w:r w:rsidR="00EB7520" w:rsidRPr="00604EDE">
        <w:rPr>
          <w:rFonts w:ascii="Times New Roman" w:eastAsia="Times New Roman" w:hAnsi="Times New Roman" w:cs="Times New Roman"/>
          <w:color w:val="0E101A"/>
          <w:sz w:val="24"/>
          <w:szCs w:val="24"/>
        </w:rPr>
        <w:t>freestalls</w:t>
      </w:r>
      <w:proofErr w:type="spellEnd"/>
      <w:r w:rsidR="00EB7520">
        <w:rPr>
          <w:rFonts w:ascii="Times New Roman" w:eastAsia="Times New Roman" w:hAnsi="Times New Roman" w:cs="Times New Roman"/>
          <w:color w:val="0E101A"/>
          <w:sz w:val="24"/>
          <w:szCs w:val="24"/>
        </w:rPr>
        <w:t xml:space="preserve"> and CBP </w:t>
      </w:r>
      <w:r w:rsidR="00EB7520">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EB7520">
        <w:rPr>
          <w:rFonts w:ascii="Times New Roman" w:eastAsia="Times New Roman" w:hAnsi="Times New Roman" w:cs="Times New Roman"/>
          <w:color w:val="0E101A"/>
          <w:sz w:val="24"/>
          <w:szCs w:val="24"/>
        </w:rPr>
        <w:instrText xml:space="preserve"> ADDIN EN.CITE </w:instrText>
      </w:r>
      <w:r w:rsidR="00EB7520">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EB7520">
        <w:rPr>
          <w:rFonts w:ascii="Times New Roman" w:eastAsia="Times New Roman" w:hAnsi="Times New Roman" w:cs="Times New Roman"/>
          <w:color w:val="0E101A"/>
          <w:sz w:val="24"/>
          <w:szCs w:val="24"/>
        </w:rPr>
        <w:instrText xml:space="preserve"> ADDIN EN.CITE.DATA </w:instrText>
      </w:r>
      <w:r w:rsidR="00EB7520">
        <w:rPr>
          <w:rFonts w:ascii="Times New Roman" w:eastAsia="Times New Roman" w:hAnsi="Times New Roman" w:cs="Times New Roman"/>
          <w:color w:val="0E101A"/>
          <w:sz w:val="24"/>
          <w:szCs w:val="24"/>
        </w:rPr>
      </w:r>
      <w:r w:rsidR="00EB7520">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r>
      <w:r w:rsidR="00EB7520">
        <w:rPr>
          <w:rFonts w:ascii="Times New Roman" w:eastAsia="Times New Roman" w:hAnsi="Times New Roman" w:cs="Times New Roman"/>
          <w:color w:val="0E101A"/>
          <w:sz w:val="24"/>
          <w:szCs w:val="24"/>
        </w:rPr>
        <w:fldChar w:fldCharType="separate"/>
      </w:r>
      <w:r w:rsidR="00EB7520">
        <w:rPr>
          <w:rFonts w:ascii="Times New Roman" w:eastAsia="Times New Roman" w:hAnsi="Times New Roman" w:cs="Times New Roman"/>
          <w:noProof/>
          <w:color w:val="0E101A"/>
          <w:sz w:val="24"/>
          <w:szCs w:val="24"/>
        </w:rPr>
        <w:t>(Adkins et al., 2022)</w:t>
      </w:r>
      <w:r w:rsidR="00EB7520">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t xml:space="preserve">, </w:t>
      </w:r>
      <w:r w:rsidR="00EB7520" w:rsidRPr="00604EDE">
        <w:rPr>
          <w:rFonts w:ascii="Times New Roman" w:eastAsia="Times New Roman" w:hAnsi="Times New Roman" w:cs="Times New Roman"/>
          <w:color w:val="0E101A"/>
          <w:sz w:val="24"/>
          <w:szCs w:val="24"/>
        </w:rPr>
        <w:t xml:space="preserve">and </w:t>
      </w:r>
      <w:r w:rsidR="00EB7520">
        <w:rPr>
          <w:rFonts w:ascii="Times New Roman" w:eastAsia="Times New Roman" w:hAnsi="Times New Roman" w:cs="Times New Roman"/>
          <w:color w:val="0E101A"/>
          <w:sz w:val="24"/>
          <w:szCs w:val="24"/>
        </w:rPr>
        <w:t xml:space="preserve">a comparison of CBP and two types of </w:t>
      </w:r>
      <w:proofErr w:type="spellStart"/>
      <w:r w:rsidR="00EB7520">
        <w:rPr>
          <w:rFonts w:ascii="Times New Roman" w:eastAsia="Times New Roman" w:hAnsi="Times New Roman" w:cs="Times New Roman"/>
          <w:color w:val="0E101A"/>
          <w:sz w:val="24"/>
          <w:szCs w:val="24"/>
        </w:rPr>
        <w:t>freestall</w:t>
      </w:r>
      <w:proofErr w:type="spellEnd"/>
      <w:r w:rsidR="00EB7520">
        <w:rPr>
          <w:rFonts w:ascii="Times New Roman" w:eastAsia="Times New Roman" w:hAnsi="Times New Roman" w:cs="Times New Roman"/>
          <w:color w:val="0E101A"/>
          <w:sz w:val="24"/>
          <w:szCs w:val="24"/>
        </w:rPr>
        <w:t xml:space="preserve"> barns </w:t>
      </w:r>
      <w:r w:rsidR="00EB7520">
        <w:rPr>
          <w:rFonts w:ascii="Times New Roman" w:eastAsia="Times New Roman" w:hAnsi="Times New Roman" w:cs="Times New Roman"/>
          <w:color w:val="0E101A"/>
          <w:sz w:val="24"/>
          <w:szCs w:val="24"/>
        </w:rPr>
        <w:fldChar w:fldCharType="begin"/>
      </w:r>
      <w:r w:rsidR="00EB7520">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EB7520">
        <w:rPr>
          <w:rFonts w:ascii="Times New Roman" w:eastAsia="Times New Roman" w:hAnsi="Times New Roman" w:cs="Times New Roman"/>
          <w:color w:val="0E101A"/>
          <w:sz w:val="24"/>
          <w:szCs w:val="24"/>
        </w:rPr>
        <w:fldChar w:fldCharType="separate"/>
      </w:r>
      <w:r w:rsidR="00EB7520">
        <w:rPr>
          <w:rFonts w:ascii="Times New Roman" w:eastAsia="Times New Roman" w:hAnsi="Times New Roman" w:cs="Times New Roman"/>
          <w:noProof/>
          <w:color w:val="0E101A"/>
          <w:sz w:val="24"/>
          <w:szCs w:val="24"/>
        </w:rPr>
        <w:t>(Lobeck et al., 2011)</w:t>
      </w:r>
      <w:r w:rsidR="00EB7520">
        <w:rPr>
          <w:rFonts w:ascii="Times New Roman" w:eastAsia="Times New Roman" w:hAnsi="Times New Roman" w:cs="Times New Roman"/>
          <w:color w:val="0E101A"/>
          <w:sz w:val="24"/>
          <w:szCs w:val="24"/>
        </w:rPr>
        <w:fldChar w:fldCharType="end"/>
      </w:r>
      <w:r w:rsidR="00EB7520">
        <w:rPr>
          <w:rFonts w:ascii="Times New Roman" w:eastAsia="Times New Roman" w:hAnsi="Times New Roman" w:cs="Times New Roman"/>
          <w:color w:val="0E101A"/>
          <w:sz w:val="24"/>
          <w:szCs w:val="24"/>
        </w:rPr>
        <w:t xml:space="preserve">. It is unclear whether the herds included in these prior studies were </w:t>
      </w:r>
      <w:proofErr w:type="gramStart"/>
      <w:r w:rsidR="00EB7520">
        <w:rPr>
          <w:rFonts w:ascii="Times New Roman" w:eastAsia="Times New Roman" w:hAnsi="Times New Roman" w:cs="Times New Roman"/>
          <w:color w:val="0E101A"/>
          <w:sz w:val="24"/>
          <w:szCs w:val="24"/>
        </w:rPr>
        <w:t>conventionally-managed</w:t>
      </w:r>
      <w:proofErr w:type="gramEnd"/>
      <w:r w:rsidR="00EB7520">
        <w:rPr>
          <w:rFonts w:ascii="Times New Roman" w:eastAsia="Times New Roman" w:hAnsi="Times New Roman" w:cs="Times New Roman"/>
          <w:color w:val="0E101A"/>
          <w:sz w:val="24"/>
          <w:szCs w:val="24"/>
        </w:rPr>
        <w:t xml:space="preserve"> or organic dairies. To the best of our knowledge, no studies describe and compare bulk tank</w:t>
      </w:r>
      <w:r w:rsidR="00EB7520" w:rsidRPr="00604EDE">
        <w:rPr>
          <w:rFonts w:ascii="Times New Roman" w:eastAsia="Times New Roman" w:hAnsi="Times New Roman" w:cs="Times New Roman"/>
          <w:color w:val="0E101A"/>
          <w:sz w:val="24"/>
          <w:szCs w:val="24"/>
        </w:rPr>
        <w:t xml:space="preserve"> milk quality, udder health and hygiene on bedded pack farms</w:t>
      </w:r>
      <w:r w:rsidR="00EB7520">
        <w:rPr>
          <w:rFonts w:ascii="Times New Roman" w:eastAsia="Times New Roman" w:hAnsi="Times New Roman" w:cs="Times New Roman"/>
          <w:color w:val="0E101A"/>
          <w:sz w:val="24"/>
          <w:szCs w:val="24"/>
        </w:rPr>
        <w:t xml:space="preserve"> and</w:t>
      </w:r>
      <w:r w:rsidR="00EB7520" w:rsidRPr="00604EDE">
        <w:rPr>
          <w:rFonts w:ascii="Times New Roman" w:eastAsia="Times New Roman" w:hAnsi="Times New Roman" w:cs="Times New Roman"/>
          <w:color w:val="0E101A"/>
          <w:sz w:val="24"/>
          <w:szCs w:val="24"/>
        </w:rPr>
        <w:t xml:space="preserve"> </w:t>
      </w:r>
      <w:proofErr w:type="spellStart"/>
      <w:r w:rsidR="00EB7520">
        <w:rPr>
          <w:rFonts w:ascii="Times New Roman" w:eastAsia="Times New Roman" w:hAnsi="Times New Roman" w:cs="Times New Roman"/>
          <w:color w:val="0E101A"/>
          <w:sz w:val="24"/>
          <w:szCs w:val="24"/>
        </w:rPr>
        <w:t>tiestall</w:t>
      </w:r>
      <w:proofErr w:type="spellEnd"/>
      <w:r w:rsidR="00EB7520">
        <w:rPr>
          <w:rFonts w:ascii="Times New Roman" w:eastAsia="Times New Roman" w:hAnsi="Times New Roman" w:cs="Times New Roman"/>
          <w:color w:val="0E101A"/>
          <w:sz w:val="24"/>
          <w:szCs w:val="24"/>
        </w:rPr>
        <w:t xml:space="preserve"> barns of</w:t>
      </w:r>
      <w:r w:rsidR="00EB7520" w:rsidRPr="00604EDE">
        <w:rPr>
          <w:rFonts w:ascii="Times New Roman" w:eastAsia="Times New Roman" w:hAnsi="Times New Roman" w:cs="Times New Roman"/>
          <w:color w:val="0E101A"/>
          <w:sz w:val="24"/>
          <w:szCs w:val="24"/>
        </w:rPr>
        <w:t xml:space="preserve"> similar size and management style.</w:t>
      </w:r>
    </w:p>
    <w:p w14:paraId="4E846C00" w14:textId="145162C4"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w:t>
      </w:r>
      <w:ins w:id="210" w:author="Caitlin Jeffrey" w:date="2023-11-22T15:20:00Z">
        <w:r w:rsidR="00DA5579">
          <w:rPr>
            <w:rFonts w:ascii="Times New Roman" w:eastAsia="Times New Roman" w:hAnsi="Times New Roman" w:cs="Times New Roman"/>
            <w:color w:val="0E101A"/>
            <w:sz w:val="24"/>
            <w:szCs w:val="24"/>
          </w:rPr>
          <w:t>ern US</w:t>
        </w:r>
      </w:ins>
      <w:r w:rsidRPr="00604EDE">
        <w:rPr>
          <w:rFonts w:ascii="Times New Roman" w:eastAsia="Times New Roman" w:hAnsi="Times New Roman" w:cs="Times New Roman"/>
          <w:color w:val="0E101A"/>
          <w:sz w:val="24"/>
          <w:szCs w:val="24"/>
        </w:rPr>
        <w:t xml:space="preserve">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r w:rsidRPr="00604EDE">
        <w:rPr>
          <w:rFonts w:ascii="Times New Roman" w:eastAsia="Times New Roman" w:hAnsi="Times New Roman" w:cs="Times New Roman"/>
          <w:color w:val="0E101A"/>
          <w:sz w:val="24"/>
          <w:szCs w:val="24"/>
        </w:rPr>
        <w:t xml:space="preserve">, we </w:t>
      </w:r>
      <w:del w:id="211" w:author="Caitlin Jeffrey" w:date="2023-11-20T08:58:00Z">
        <w:r w:rsidRPr="00604EDE" w:rsidDel="00AB7145">
          <w:rPr>
            <w:rFonts w:ascii="Times New Roman" w:eastAsia="Times New Roman" w:hAnsi="Times New Roman" w:cs="Times New Roman"/>
            <w:color w:val="0E101A"/>
            <w:sz w:val="24"/>
            <w:szCs w:val="24"/>
          </w:rPr>
          <w:delText>carried out</w:delText>
        </w:r>
      </w:del>
      <w:ins w:id="212" w:author="Caitlin Jeffrey" w:date="2023-11-20T08:58:00Z">
        <w:r w:rsidR="00AB7145">
          <w:rPr>
            <w:rFonts w:ascii="Times New Roman" w:eastAsia="Times New Roman" w:hAnsi="Times New Roman" w:cs="Times New Roman"/>
            <w:color w:val="0E101A"/>
            <w:sz w:val="24"/>
            <w:szCs w:val="24"/>
          </w:rPr>
          <w:t>conducted</w:t>
        </w:r>
      </w:ins>
      <w:r w:rsidRPr="00604EDE">
        <w:rPr>
          <w:rFonts w:ascii="Times New Roman" w:eastAsia="Times New Roman" w:hAnsi="Times New Roman" w:cs="Times New Roman"/>
          <w:color w:val="0E101A"/>
          <w:sz w:val="24"/>
          <w:szCs w:val="24"/>
        </w:rPr>
        <w:t xml:space="preserve">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w:t>
      </w:r>
      <w:r w:rsidRPr="00604EDE">
        <w:rPr>
          <w:rFonts w:ascii="Times New Roman" w:eastAsia="Times New Roman" w:hAnsi="Times New Roman" w:cs="Times New Roman"/>
          <w:color w:val="0E101A"/>
          <w:sz w:val="24"/>
          <w:szCs w:val="24"/>
        </w:rPr>
        <w:lastRenderedPageBreak/>
        <w:t xml:space="preserve">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w:t>
      </w:r>
      <w:ins w:id="213" w:author="Caitlin Jeffrey" w:date="2023-11-20T08:59:00Z">
        <w:r w:rsidR="000A3903">
          <w:rPr>
            <w:rFonts w:ascii="Times New Roman" w:eastAsia="Times New Roman" w:hAnsi="Times New Roman" w:cs="Times New Roman"/>
            <w:color w:val="0E101A"/>
            <w:sz w:val="24"/>
            <w:szCs w:val="24"/>
          </w:rPr>
          <w:t xml:space="preserve"> </w:t>
        </w:r>
        <w:r w:rsidR="000A3903" w:rsidRPr="00604EDE">
          <w:rPr>
            <w:rFonts w:ascii="Times New Roman" w:eastAsia="Times New Roman" w:hAnsi="Times New Roman" w:cs="Times New Roman"/>
            <w:color w:val="0E101A"/>
            <w:sz w:val="24"/>
            <w:szCs w:val="24"/>
          </w:rPr>
          <w:t>(</w:t>
        </w:r>
        <w:proofErr w:type="spellStart"/>
        <w:r w:rsidR="000A3903" w:rsidRPr="00604EDE">
          <w:rPr>
            <w:rFonts w:ascii="Times New Roman" w:eastAsia="Times New Roman" w:hAnsi="Times New Roman" w:cs="Times New Roman"/>
            <w:color w:val="0E101A"/>
            <w:sz w:val="24"/>
            <w:szCs w:val="24"/>
          </w:rPr>
          <w:t>freestalls</w:t>
        </w:r>
        <w:proofErr w:type="spellEnd"/>
        <w:r w:rsidR="000A3903" w:rsidRPr="00604EDE">
          <w:rPr>
            <w:rFonts w:ascii="Times New Roman" w:eastAsia="Times New Roman" w:hAnsi="Times New Roman" w:cs="Times New Roman"/>
            <w:color w:val="0E101A"/>
            <w:sz w:val="24"/>
            <w:szCs w:val="24"/>
          </w:rPr>
          <w:t xml:space="preserve">, </w:t>
        </w:r>
        <w:proofErr w:type="spellStart"/>
        <w:r w:rsidR="000A3903" w:rsidRPr="00604EDE">
          <w:rPr>
            <w:rFonts w:ascii="Times New Roman" w:eastAsia="Times New Roman" w:hAnsi="Times New Roman" w:cs="Times New Roman"/>
            <w:color w:val="0E101A"/>
            <w:sz w:val="24"/>
            <w:szCs w:val="24"/>
          </w:rPr>
          <w:t>tiestalls</w:t>
        </w:r>
        <w:proofErr w:type="spellEnd"/>
        <w:r w:rsidR="000A3903" w:rsidRPr="00604EDE">
          <w:rPr>
            <w:rFonts w:ascii="Times New Roman" w:eastAsia="Times New Roman" w:hAnsi="Times New Roman" w:cs="Times New Roman"/>
            <w:color w:val="0E101A"/>
            <w:sz w:val="24"/>
            <w:szCs w:val="24"/>
          </w:rPr>
          <w:t xml:space="preserve">) </w:t>
        </w:r>
      </w:ins>
      <w:del w:id="214" w:author="Caitlin Jeffrey" w:date="2023-11-20T08:59:00Z">
        <w:r w:rsidRPr="00604EDE" w:rsidDel="000A3903">
          <w:rPr>
            <w:rFonts w:ascii="Times New Roman" w:eastAsia="Times New Roman" w:hAnsi="Times New Roman" w:cs="Times New Roman"/>
            <w:color w:val="0E101A"/>
            <w:sz w:val="24"/>
            <w:szCs w:val="24"/>
          </w:rPr>
          <w:delText xml:space="preserve"> </w:delText>
        </w:r>
      </w:del>
      <w:r w:rsidRPr="00604EDE">
        <w:rPr>
          <w:rFonts w:ascii="Times New Roman" w:eastAsia="Times New Roman" w:hAnsi="Times New Roman" w:cs="Times New Roman"/>
          <w:color w:val="0E101A"/>
          <w:sz w:val="24"/>
          <w:szCs w:val="24"/>
        </w:rPr>
        <w:t>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w:t>
      </w:r>
      <w:del w:id="215" w:author="Caitlin Jeffrey" w:date="2023-11-20T08:59:00Z">
        <w:r w:rsidRPr="00604EDE" w:rsidDel="000A3903">
          <w:rPr>
            <w:rFonts w:ascii="Times New Roman" w:eastAsia="Times New Roman" w:hAnsi="Times New Roman" w:cs="Times New Roman"/>
            <w:color w:val="0E101A"/>
            <w:sz w:val="24"/>
            <w:szCs w:val="24"/>
          </w:rPr>
          <w:delText xml:space="preserve">(freestalls, tiestalls) </w:delText>
        </w:r>
      </w:del>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bedded pack systems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 in VT</w:t>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bedded pack herds</w:t>
      </w:r>
      <w:r w:rsidR="009A31ED">
        <w:rPr>
          <w:rFonts w:ascii="Times New Roman" w:eastAsia="Times New Roman" w:hAnsi="Times New Roman" w:cs="Times New Roman"/>
          <w:color w:val="0E101A"/>
          <w:sz w:val="24"/>
          <w:szCs w:val="24"/>
        </w:rPr>
        <w:t xml:space="preserve"> </w:t>
      </w:r>
      <w:r w:rsidR="00466AA8">
        <w:rPr>
          <w:rFonts w:ascii="Times New Roman" w:eastAsia="Times New Roman" w:hAnsi="Times New Roman" w:cs="Times New Roman"/>
          <w:color w:val="0E101A"/>
          <w:sz w:val="24"/>
          <w:szCs w:val="24"/>
        </w:rPr>
        <w:t xml:space="preserve">may </w:t>
      </w:r>
      <w:r w:rsidR="005955E2">
        <w:rPr>
          <w:rFonts w:ascii="Times New Roman" w:eastAsia="Times New Roman" w:hAnsi="Times New Roman" w:cs="Times New Roman"/>
          <w:color w:val="0E101A"/>
          <w:sz w:val="24"/>
          <w:szCs w:val="24"/>
        </w:rPr>
        <w:t xml:space="preserve">be inferior to that of more traditional housing types, </w:t>
      </w:r>
      <w:r w:rsidR="00466AA8">
        <w:rPr>
          <w:rFonts w:ascii="Times New Roman" w:eastAsia="Times New Roman" w:hAnsi="Times New Roman" w:cs="Times New Roman"/>
          <w:color w:val="0E101A"/>
          <w:sz w:val="24"/>
          <w:szCs w:val="24"/>
        </w:rPr>
        <w:t>as has been suggested by some previous research</w:t>
      </w:r>
      <w:ins w:id="216" w:author="Caitlin Jeffrey" w:date="2023-11-22T10:38:00Z">
        <w:r w:rsidR="00612B99">
          <w:rPr>
            <w:rFonts w:ascii="Times New Roman" w:eastAsia="Times New Roman" w:hAnsi="Times New Roman" w:cs="Times New Roman"/>
            <w:color w:val="0E101A"/>
            <w:sz w:val="24"/>
            <w:szCs w:val="24"/>
          </w:rPr>
          <w:t xml:space="preserve"> </w:t>
        </w:r>
      </w:ins>
      <w:r w:rsidR="00612B99">
        <w:rPr>
          <w:rFonts w:ascii="Times New Roman" w:eastAsia="Times New Roman" w:hAnsi="Times New Roman" w:cs="Times New Roman"/>
          <w:color w:val="0E101A"/>
          <w:sz w:val="24"/>
          <w:szCs w:val="24"/>
        </w:rPr>
        <w:fldChar w:fldCharType="begin">
          <w:fldData xml:space="preserve">PEVuZE5vdGU+PENpdGU+PEF1dGhvcj5GcmVnb25lc2k8L0F1dGhvcj48WWVhcj4yMDAxPC9ZZWFy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wvRW5kTm90ZT5=
</w:fldData>
        </w:fldChar>
      </w:r>
      <w:r w:rsidR="001F325E">
        <w:rPr>
          <w:rFonts w:ascii="Times New Roman" w:eastAsia="Times New Roman" w:hAnsi="Times New Roman" w:cs="Times New Roman"/>
          <w:color w:val="0E101A"/>
          <w:sz w:val="24"/>
          <w:szCs w:val="24"/>
        </w:rPr>
        <w:instrText xml:space="preserve"> ADDIN EN.CITE </w:instrText>
      </w:r>
      <w:r w:rsidR="001F325E">
        <w:rPr>
          <w:rFonts w:ascii="Times New Roman" w:eastAsia="Times New Roman" w:hAnsi="Times New Roman" w:cs="Times New Roman"/>
          <w:color w:val="0E101A"/>
          <w:sz w:val="24"/>
          <w:szCs w:val="24"/>
        </w:rPr>
        <w:fldChar w:fldCharType="begin">
          <w:fldData xml:space="preserve">PEVuZE5vdGU+PENpdGU+PEF1dGhvcj5GcmVnb25lc2k8L0F1dGhvcj48WWVhcj4yMDAxPC9ZZWFy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wvRW5kTm90ZT5=
</w:fldData>
        </w:fldChar>
      </w:r>
      <w:r w:rsidR="001F325E">
        <w:rPr>
          <w:rFonts w:ascii="Times New Roman" w:eastAsia="Times New Roman" w:hAnsi="Times New Roman" w:cs="Times New Roman"/>
          <w:color w:val="0E101A"/>
          <w:sz w:val="24"/>
          <w:szCs w:val="24"/>
        </w:rPr>
        <w:instrText xml:space="preserve"> ADDIN EN.CITE.DATA </w:instrText>
      </w:r>
      <w:r w:rsidR="001F325E">
        <w:rPr>
          <w:rFonts w:ascii="Times New Roman" w:eastAsia="Times New Roman" w:hAnsi="Times New Roman" w:cs="Times New Roman"/>
          <w:color w:val="0E101A"/>
          <w:sz w:val="24"/>
          <w:szCs w:val="24"/>
        </w:rPr>
      </w:r>
      <w:r w:rsidR="001F325E">
        <w:rPr>
          <w:rFonts w:ascii="Times New Roman" w:eastAsia="Times New Roman" w:hAnsi="Times New Roman" w:cs="Times New Roman"/>
          <w:color w:val="0E101A"/>
          <w:sz w:val="24"/>
          <w:szCs w:val="24"/>
        </w:rPr>
        <w:fldChar w:fldCharType="end"/>
      </w:r>
      <w:r w:rsidR="00612B99">
        <w:rPr>
          <w:rFonts w:ascii="Times New Roman" w:eastAsia="Times New Roman" w:hAnsi="Times New Roman" w:cs="Times New Roman"/>
          <w:color w:val="0E101A"/>
          <w:sz w:val="24"/>
          <w:szCs w:val="24"/>
        </w:rPr>
      </w:r>
      <w:r w:rsidR="00612B99">
        <w:rPr>
          <w:rFonts w:ascii="Times New Roman" w:eastAsia="Times New Roman" w:hAnsi="Times New Roman" w:cs="Times New Roman"/>
          <w:color w:val="0E101A"/>
          <w:sz w:val="24"/>
          <w:szCs w:val="24"/>
        </w:rPr>
        <w:fldChar w:fldCharType="separate"/>
      </w:r>
      <w:r w:rsidR="001F325E">
        <w:rPr>
          <w:rFonts w:ascii="Times New Roman" w:eastAsia="Times New Roman" w:hAnsi="Times New Roman" w:cs="Times New Roman"/>
          <w:noProof/>
          <w:color w:val="0E101A"/>
          <w:sz w:val="24"/>
          <w:szCs w:val="24"/>
        </w:rPr>
        <w:t>(Peeler et al., 2000; Fregonesi and Leaver, 2001; Barberg et al., 2007b; Lobeck et al., 2011)</w:t>
      </w:r>
      <w:r w:rsidR="00612B99">
        <w:rPr>
          <w:rFonts w:ascii="Times New Roman" w:eastAsia="Times New Roman" w:hAnsi="Times New Roman" w:cs="Times New Roman"/>
          <w:color w:val="0E101A"/>
          <w:sz w:val="24"/>
          <w:szCs w:val="24"/>
        </w:rPr>
        <w:fldChar w:fldCharType="end"/>
      </w:r>
      <w:r w:rsidR="00466AA8">
        <w:rPr>
          <w:rFonts w:ascii="Times New Roman" w:eastAsia="Times New Roman" w:hAnsi="Times New Roman" w:cs="Times New Roman"/>
          <w:color w:val="0E101A"/>
          <w:sz w:val="24"/>
          <w:szCs w:val="24"/>
        </w:rPr>
        <w:t>.</w:t>
      </w:r>
      <w:r w:rsidR="005955E2">
        <w:rPr>
          <w:rFonts w:ascii="Times New Roman" w:eastAsia="Times New Roman" w:hAnsi="Times New Roman" w:cs="Times New Roman"/>
          <w:color w:val="0E101A"/>
          <w:sz w:val="24"/>
          <w:szCs w:val="24"/>
        </w:rPr>
        <w:t xml:space="preserve"> </w:t>
      </w:r>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in organic VT dairy herds.</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217" w:name="_Hlk137445543"/>
      <w:r w:rsidRPr="00604EDE">
        <w:rPr>
          <w:b/>
          <w:bCs/>
        </w:rPr>
        <w:t>Herd enrollment and selection</w:t>
      </w:r>
    </w:p>
    <w:p w14:paraId="26454AB6" w14:textId="2A6A6C2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r w:rsidR="00DC63C2">
        <w:rPr>
          <w:rFonts w:ascii="Times New Roman" w:hAnsi="Times New Roman" w:cs="Times New Roman"/>
          <w:sz w:val="24"/>
          <w:szCs w:val="24"/>
        </w:rPr>
        <w:t xml:space="preserve">in </w:t>
      </w:r>
      <w:r w:rsidR="00344F47">
        <w:rPr>
          <w:rFonts w:ascii="Times New Roman" w:hAnsi="Times New Roman" w:cs="Times New Roman"/>
          <w:sz w:val="24"/>
          <w:szCs w:val="24"/>
        </w:rPr>
        <w:t>Winter</w:t>
      </w:r>
      <w:r w:rsidR="004E1440">
        <w:rPr>
          <w:rFonts w:ascii="Times New Roman" w:hAnsi="Times New Roman" w:cs="Times New Roman"/>
          <w:sz w:val="24"/>
          <w:szCs w:val="24"/>
        </w:rPr>
        <w:t xml:space="preserve"> 2018</w:t>
      </w:r>
      <w:r w:rsidR="00344F47">
        <w:rPr>
          <w:rFonts w:ascii="Times New Roman" w:hAnsi="Times New Roman" w:cs="Times New Roman"/>
          <w:sz w:val="24"/>
          <w:szCs w:val="24"/>
        </w:rPr>
        <w:t>-2019</w:t>
      </w:r>
      <w:r w:rsidR="00DC63C2">
        <w:rPr>
          <w:rFonts w:ascii="Times New Roman" w:hAnsi="Times New Roman" w:cs="Times New Roman"/>
          <w:sz w:val="24"/>
          <w:szCs w:val="24"/>
        </w:rPr>
        <w:t xml:space="preserve"> </w:t>
      </w:r>
      <w:r w:rsidRPr="00604EDE">
        <w:rPr>
          <w:rFonts w:ascii="Times New Roman" w:hAnsi="Times New Roman" w:cs="Times New Roman"/>
          <w:sz w:val="24"/>
          <w:szCs w:val="24"/>
        </w:rPr>
        <w:t>(</w:t>
      </w:r>
      <w:r w:rsidR="008371EE">
        <w:rPr>
          <w:rFonts w:ascii="Times New Roman" w:hAnsi="Times New Roman" w:cs="Times New Roman"/>
          <w:sz w:val="24"/>
          <w:szCs w:val="24"/>
        </w:rPr>
        <w:t xml:space="preserve">all farms, </w:t>
      </w:r>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r w:rsidR="00C56291">
        <w:rPr>
          <w:rFonts w:ascii="Times New Roman" w:hAnsi="Times New Roman" w:cs="Times New Roman"/>
          <w:sz w:val="24"/>
          <w:szCs w:val="24"/>
        </w:rPr>
        <w:t xml:space="preserve">Certified </w:t>
      </w:r>
      <w:r w:rsidR="00C80AB0">
        <w:rPr>
          <w:rFonts w:ascii="Times New Roman" w:hAnsi="Times New Roman" w:cs="Times New Roman"/>
          <w:sz w:val="24"/>
          <w:szCs w:val="24"/>
        </w:rPr>
        <w:t xml:space="preserve">organic dairy farms in the United States </w:t>
      </w:r>
      <w:r w:rsidR="00EB1C2F">
        <w:rPr>
          <w:rFonts w:ascii="Times New Roman" w:hAnsi="Times New Roman" w:cs="Times New Roman"/>
          <w:sz w:val="24"/>
          <w:szCs w:val="24"/>
        </w:rPr>
        <w:t xml:space="preserve">are required to allow their cows daily access to pasture during the grazing season, and cows must </w:t>
      </w:r>
      <w:del w:id="218" w:author="Caitlin Jeffrey" w:date="2023-11-20T09:02:00Z">
        <w:r w:rsidR="00EB1C2F" w:rsidDel="009A38D7">
          <w:rPr>
            <w:rFonts w:ascii="Times New Roman" w:hAnsi="Times New Roman" w:cs="Times New Roman"/>
            <w:sz w:val="24"/>
            <w:szCs w:val="24"/>
          </w:rPr>
          <w:delText xml:space="preserve">get </w:delText>
        </w:r>
      </w:del>
      <w:ins w:id="219" w:author="Caitlin Jeffrey" w:date="2023-11-20T09:02:00Z">
        <w:r w:rsidR="009A38D7">
          <w:rPr>
            <w:rFonts w:ascii="Times New Roman" w:hAnsi="Times New Roman" w:cs="Times New Roman"/>
            <w:sz w:val="24"/>
            <w:szCs w:val="24"/>
          </w:rPr>
          <w:t xml:space="preserve">obtain </w:t>
        </w:r>
      </w:ins>
      <w:r w:rsidR="00EB1C2F">
        <w:rPr>
          <w:rFonts w:ascii="Times New Roman" w:hAnsi="Times New Roman" w:cs="Times New Roman"/>
          <w:sz w:val="24"/>
          <w:szCs w:val="24"/>
        </w:rPr>
        <w:t xml:space="preserve">30% of their dry matter intake from grazing </w:t>
      </w:r>
      <w:r w:rsidR="00CD7CC4">
        <w:rPr>
          <w:rFonts w:ascii="Times New Roman" w:hAnsi="Times New Roman" w:cs="Times New Roman"/>
          <w:sz w:val="24"/>
          <w:szCs w:val="24"/>
        </w:rPr>
        <w:fldChar w:fldCharType="begin"/>
      </w:r>
      <w:r w:rsidR="001C5BD8">
        <w:rPr>
          <w:rFonts w:ascii="Times New Roman" w:hAnsi="Times New Roman" w:cs="Times New Roman"/>
          <w:sz w:val="24"/>
          <w:szCs w:val="24"/>
        </w:rPr>
        <w:instrText xml:space="preserve"> ADDIN EN.CITE &lt;EndNote&gt;&lt;Cite&gt;&lt;Author&gt;Rinehart&lt;/Author&gt;&lt;Year&gt;2011&lt;/Year&gt;&lt;RecNum&gt;638&lt;/RecNum&gt;&lt;DisplayText&gt;(Rinehart and Baier, 2011)&lt;/DisplayText&gt;&lt;record&gt;&lt;rec-number&gt;638&lt;/rec-number&gt;&lt;foreign-keys&gt;&lt;key app="EN" db-id="pss5de0wasp2t9es5tu5evzpa2svsdrveax9" timestamp="1698757908"&gt;638&lt;/key&gt;&lt;/foreign-keys&gt;&lt;ref-type name="Journal Article"&gt;17&lt;/ref-type&gt;&lt;contributors&gt;&lt;authors&gt;&lt;author&gt;Rinehart, Lee&lt;/author&gt;&lt;author&gt;Baier, Ann&lt;/author&gt;&lt;/authors&gt;&lt;/contributors&gt;&lt;titles&gt;&lt;title&gt;U.S. Department of Agriculture; National Center for Appropriate Technology (NCAT), National Organic Program. Pasture for Organic Ruminant Livestock: Understanding and Implementing the National Organic Program (NOP) Pasture Rule. Accessed Oct. 30, 2023. https://www.ams.usda.gov/sites/default/files/media/NOP-UnderstandingOrganicPastureRule.pdf&lt;/title&gt;&lt;/titles&gt;&lt;dates&gt;&lt;year&gt;2011&lt;/year&gt;&lt;/dates&gt;&lt;urls&gt;&lt;/urls&gt;&lt;/record&gt;&lt;/Cite&gt;&lt;/EndNote&gt;</w:instrText>
      </w:r>
      <w:r w:rsidR="00CD7CC4">
        <w:rPr>
          <w:rFonts w:ascii="Times New Roman" w:hAnsi="Times New Roman" w:cs="Times New Roman"/>
          <w:sz w:val="24"/>
          <w:szCs w:val="24"/>
        </w:rPr>
        <w:fldChar w:fldCharType="separate"/>
      </w:r>
      <w:r w:rsidR="001C5BD8">
        <w:rPr>
          <w:rFonts w:ascii="Times New Roman" w:hAnsi="Times New Roman" w:cs="Times New Roman"/>
          <w:noProof/>
          <w:sz w:val="24"/>
          <w:szCs w:val="24"/>
        </w:rPr>
        <w:t>(Rinehart and Baier, 2011)</w:t>
      </w:r>
      <w:r w:rsidR="00CD7CC4">
        <w:rPr>
          <w:rFonts w:ascii="Times New Roman" w:hAnsi="Times New Roman" w:cs="Times New Roman"/>
          <w:sz w:val="24"/>
          <w:szCs w:val="24"/>
        </w:rPr>
        <w:fldChar w:fldCharType="end"/>
      </w:r>
      <w:r w:rsidR="00EB1C2F">
        <w:rPr>
          <w:rFonts w:ascii="Times New Roman" w:hAnsi="Times New Roman" w:cs="Times New Roman"/>
          <w:sz w:val="24"/>
          <w:szCs w:val="24"/>
        </w:rPr>
        <w:t xml:space="preserve">. </w:t>
      </w:r>
      <w:r w:rsidR="007A7FB6">
        <w:rPr>
          <w:rFonts w:ascii="Times New Roman" w:hAnsi="Times New Roman" w:cs="Times New Roman"/>
          <w:sz w:val="24"/>
          <w:szCs w:val="24"/>
        </w:rPr>
        <w:t>D</w:t>
      </w:r>
      <w:r w:rsidR="00DF4C79">
        <w:rPr>
          <w:rFonts w:ascii="Times New Roman" w:hAnsi="Times New Roman" w:cs="Times New Roman"/>
          <w:sz w:val="24"/>
          <w:szCs w:val="24"/>
        </w:rPr>
        <w:t xml:space="preserve">uring </w:t>
      </w:r>
      <w:r w:rsidR="00993C75">
        <w:rPr>
          <w:rFonts w:ascii="Times New Roman" w:hAnsi="Times New Roman" w:cs="Times New Roman"/>
          <w:sz w:val="24"/>
          <w:szCs w:val="24"/>
        </w:rPr>
        <w:t xml:space="preserve">the </w:t>
      </w:r>
      <w:r w:rsidR="00DF4C79">
        <w:rPr>
          <w:rFonts w:ascii="Times New Roman" w:hAnsi="Times New Roman" w:cs="Times New Roman"/>
          <w:sz w:val="24"/>
          <w:szCs w:val="24"/>
        </w:rPr>
        <w:t xml:space="preserve">non-grazing </w:t>
      </w:r>
      <w:r w:rsidR="00993C75">
        <w:rPr>
          <w:rFonts w:ascii="Times New Roman" w:hAnsi="Times New Roman" w:cs="Times New Roman"/>
          <w:sz w:val="24"/>
          <w:szCs w:val="24"/>
        </w:rPr>
        <w:t>season</w:t>
      </w:r>
      <w:r w:rsidR="000B300E">
        <w:rPr>
          <w:rFonts w:ascii="Times New Roman" w:hAnsi="Times New Roman" w:cs="Times New Roman"/>
          <w:sz w:val="24"/>
          <w:szCs w:val="24"/>
        </w:rPr>
        <w:t xml:space="preserve"> (typically November-May in Vermont),</w:t>
      </w:r>
      <w:r w:rsidR="00EB1C2F">
        <w:rPr>
          <w:rFonts w:ascii="Times New Roman" w:hAnsi="Times New Roman" w:cs="Times New Roman"/>
          <w:sz w:val="24"/>
          <w:szCs w:val="24"/>
        </w:rPr>
        <w:t xml:space="preserve"> </w:t>
      </w:r>
      <w:r w:rsidR="007A7FB6">
        <w:rPr>
          <w:rFonts w:ascii="Times New Roman" w:hAnsi="Times New Roman" w:cs="Times New Roman"/>
          <w:sz w:val="24"/>
          <w:szCs w:val="24"/>
        </w:rPr>
        <w:t xml:space="preserve">organic farms house cows </w:t>
      </w:r>
      <w:del w:id="220" w:author="Caitlin Jeffrey" w:date="2023-11-20T09:03:00Z">
        <w:r w:rsidR="007A7FB6" w:rsidDel="00B4569B">
          <w:rPr>
            <w:rFonts w:ascii="Times New Roman" w:hAnsi="Times New Roman" w:cs="Times New Roman"/>
            <w:sz w:val="24"/>
            <w:szCs w:val="24"/>
          </w:rPr>
          <w:delText xml:space="preserve">indoors </w:delText>
        </w:r>
      </w:del>
      <w:r w:rsidR="007A7FB6">
        <w:rPr>
          <w:rFonts w:ascii="Times New Roman" w:hAnsi="Times New Roman" w:cs="Times New Roman"/>
          <w:sz w:val="24"/>
          <w:szCs w:val="24"/>
        </w:rPr>
        <w:t xml:space="preserve">in a variety of </w:t>
      </w:r>
      <w:ins w:id="221" w:author="Caitlin Jeffrey" w:date="2023-11-20T09:03:00Z">
        <w:r w:rsidR="00A12BE4">
          <w:rPr>
            <w:rFonts w:ascii="Times New Roman" w:hAnsi="Times New Roman" w:cs="Times New Roman"/>
            <w:sz w:val="24"/>
            <w:szCs w:val="24"/>
          </w:rPr>
          <w:t xml:space="preserve">indoor </w:t>
        </w:r>
      </w:ins>
      <w:r w:rsidR="007A7FB6">
        <w:rPr>
          <w:rFonts w:ascii="Times New Roman" w:hAnsi="Times New Roman" w:cs="Times New Roman"/>
          <w:sz w:val="24"/>
          <w:szCs w:val="24"/>
        </w:rPr>
        <w:t xml:space="preserve">facility </w:t>
      </w:r>
      <w:r w:rsidR="007A7FB6">
        <w:rPr>
          <w:rFonts w:ascii="Times New Roman" w:hAnsi="Times New Roman" w:cs="Times New Roman"/>
          <w:sz w:val="24"/>
          <w:szCs w:val="24"/>
        </w:rPr>
        <w:lastRenderedPageBreak/>
        <w:t xml:space="preserve">types. </w:t>
      </w:r>
      <w:r w:rsidR="001A45D7">
        <w:rPr>
          <w:rFonts w:ascii="Times New Roman" w:hAnsi="Times New Roman" w:cs="Times New Roman"/>
          <w:sz w:val="24"/>
          <w:szCs w:val="24"/>
        </w:rPr>
        <w:t xml:space="preserve">The </w:t>
      </w:r>
      <w:r w:rsidR="001265C4">
        <w:rPr>
          <w:rFonts w:ascii="Times New Roman" w:hAnsi="Times New Roman" w:cs="Times New Roman"/>
          <w:sz w:val="24"/>
          <w:szCs w:val="24"/>
        </w:rPr>
        <w:t xml:space="preserve">Winter 2018-2019 </w:t>
      </w:r>
      <w:r w:rsidR="001A45D7">
        <w:rPr>
          <w:rFonts w:ascii="Times New Roman" w:hAnsi="Times New Roman" w:cs="Times New Roman"/>
          <w:sz w:val="24"/>
          <w:szCs w:val="24"/>
        </w:rPr>
        <w:t>survey</w:t>
      </w:r>
      <w:r w:rsidR="001A45D7" w:rsidRPr="00604EDE">
        <w:rPr>
          <w:rFonts w:ascii="Times New Roman" w:hAnsi="Times New Roman" w:cs="Times New Roman"/>
          <w:sz w:val="24"/>
          <w:szCs w:val="24"/>
        </w:rPr>
        <w:t xml:space="preserve"> aimed to quantify the frequency and diversity of </w:t>
      </w:r>
      <w:r w:rsidR="00D45BBF">
        <w:rPr>
          <w:rFonts w:ascii="Times New Roman" w:hAnsi="Times New Roman" w:cs="Times New Roman"/>
          <w:sz w:val="24"/>
          <w:szCs w:val="24"/>
        </w:rPr>
        <w:t>indoor</w:t>
      </w:r>
      <w:r w:rsidR="00D45BBF"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t>housing and bedding types used by organic dairy farmers in the state</w:t>
      </w:r>
      <w:r w:rsidR="00D45BBF">
        <w:rPr>
          <w:rFonts w:ascii="Times New Roman" w:hAnsi="Times New Roman" w:cs="Times New Roman"/>
          <w:sz w:val="24"/>
          <w:szCs w:val="24"/>
        </w:rPr>
        <w:t xml:space="preserve"> when cows were not </w:t>
      </w:r>
      <w:r w:rsidR="009D5995">
        <w:rPr>
          <w:rFonts w:ascii="Times New Roman" w:hAnsi="Times New Roman" w:cs="Times New Roman"/>
          <w:sz w:val="24"/>
          <w:szCs w:val="24"/>
        </w:rPr>
        <w:t>on pasture</w:t>
      </w:r>
      <w:r w:rsidR="001A45D7"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fldChar w:fldCharType="begin"/>
      </w:r>
      <w:r w:rsidR="001A45D7">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A45D7" w:rsidRPr="00604EDE">
        <w:rPr>
          <w:rFonts w:ascii="Times New Roman" w:hAnsi="Times New Roman" w:cs="Times New Roman"/>
          <w:sz w:val="24"/>
          <w:szCs w:val="24"/>
        </w:rPr>
        <w:fldChar w:fldCharType="separate"/>
      </w:r>
      <w:r w:rsidR="001A45D7">
        <w:rPr>
          <w:rFonts w:ascii="Times New Roman" w:hAnsi="Times New Roman" w:cs="Times New Roman"/>
          <w:noProof/>
          <w:sz w:val="24"/>
          <w:szCs w:val="24"/>
        </w:rPr>
        <w:t>(Andrews et al., 2021)</w:t>
      </w:r>
      <w:r w:rsidR="001A45D7" w:rsidRPr="00604EDE">
        <w:rPr>
          <w:rFonts w:ascii="Times New Roman" w:hAnsi="Times New Roman" w:cs="Times New Roman"/>
          <w:sz w:val="24"/>
          <w:szCs w:val="24"/>
        </w:rPr>
        <w:fldChar w:fldCharType="end"/>
      </w:r>
      <w:r w:rsidR="001A45D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airy farms were eligible for enrollment in the current study if they: 1) responded to the initial survey in the </w:t>
      </w:r>
      <w:r w:rsidR="00481415">
        <w:rPr>
          <w:rFonts w:ascii="Times New Roman" w:hAnsi="Times New Roman" w:cs="Times New Roman"/>
          <w:sz w:val="24"/>
          <w:szCs w:val="24"/>
        </w:rPr>
        <w:t>Winter</w:t>
      </w:r>
      <w:r w:rsidRPr="00604EDE">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indicated they would be interested in further participation. Eligible farms were contacted from this source population</w:t>
      </w:r>
      <w:ins w:id="222" w:author="Caitlin Jeffrey" w:date="2023-11-22T15:30:00Z">
        <w:r w:rsidR="0007355E">
          <w:rPr>
            <w:rFonts w:ascii="Times New Roman" w:hAnsi="Times New Roman" w:cs="Times New Roman"/>
            <w:sz w:val="24"/>
            <w:szCs w:val="24"/>
          </w:rPr>
          <w:t xml:space="preserve"> in Spring 2019</w:t>
        </w:r>
      </w:ins>
      <w:r w:rsidRPr="00604EDE">
        <w:rPr>
          <w:rFonts w:ascii="Times New Roman" w:hAnsi="Times New Roman" w:cs="Times New Roman"/>
          <w:sz w:val="24"/>
          <w:szCs w:val="24"/>
        </w:rPr>
        <w:t xml:space="preserve">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t>
      </w:r>
      <w:r w:rsidR="009D5995">
        <w:rPr>
          <w:rFonts w:ascii="Times New Roman" w:hAnsi="Times New Roman" w:cs="Times New Roman"/>
          <w:sz w:val="24"/>
          <w:szCs w:val="24"/>
        </w:rPr>
        <w:t>indoor</w:t>
      </w:r>
      <w:r w:rsidR="009D599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ousing system: 1)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t>
      </w:r>
      <w:del w:id="223" w:author="Caitlin Jeffrey" w:date="2023-11-20T09:04:00Z">
        <w:r w:rsidRPr="00604EDE" w:rsidDel="003D2991">
          <w:rPr>
            <w:rFonts w:ascii="Times New Roman" w:hAnsi="Times New Roman" w:cs="Times New Roman"/>
            <w:sz w:val="24"/>
            <w:szCs w:val="24"/>
          </w:rPr>
          <w:delText xml:space="preserve">were found to be the top three used </w:delText>
        </w:r>
      </w:del>
      <w:ins w:id="224" w:author="Caitlin Jeffrey" w:date="2023-11-20T09:04:00Z">
        <w:r w:rsidR="003D2991">
          <w:rPr>
            <w:rFonts w:ascii="Times New Roman" w:hAnsi="Times New Roman" w:cs="Times New Roman"/>
            <w:sz w:val="24"/>
            <w:szCs w:val="24"/>
          </w:rPr>
          <w:t xml:space="preserve">ranked most common </w:t>
        </w:r>
      </w:ins>
      <w:r w:rsidRPr="00604EDE">
        <w:rPr>
          <w:rFonts w:ascii="Times New Roman" w:hAnsi="Times New Roman" w:cs="Times New Roman"/>
          <w:sz w:val="24"/>
          <w:szCs w:val="24"/>
        </w:rPr>
        <w:t xml:space="preserve">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w:t>
      </w:r>
      <w:ins w:id="225" w:author="Caitlin Jeffrey" w:date="2023-11-20T09:04:00Z">
        <w:r w:rsidR="00DD0E19">
          <w:rPr>
            <w:rFonts w:ascii="Times New Roman" w:hAnsi="Times New Roman" w:cs="Times New Roman"/>
            <w:sz w:val="24"/>
            <w:szCs w:val="24"/>
          </w:rPr>
          <w:t xml:space="preserve"> were compared </w:t>
        </w:r>
      </w:ins>
      <w:ins w:id="226" w:author="Caitlin Jeffrey" w:date="2023-11-20T09:05:00Z">
        <w:r w:rsidR="00DD0E19">
          <w:rPr>
            <w:rFonts w:ascii="Times New Roman" w:hAnsi="Times New Roman" w:cs="Times New Roman"/>
            <w:sz w:val="24"/>
            <w:szCs w:val="24"/>
          </w:rPr>
          <w:t>to</w:t>
        </w:r>
      </w:ins>
      <w:r w:rsidRPr="00604EDE">
        <w:rPr>
          <w:rFonts w:ascii="Times New Roman" w:hAnsi="Times New Roman" w:cs="Times New Roman"/>
          <w:sz w:val="24"/>
          <w:szCs w:val="24"/>
        </w:rPr>
        <w:t xml:space="preserve"> bedded packs </w:t>
      </w:r>
      <w:del w:id="227" w:author="Caitlin Jeffrey" w:date="2023-11-20T09:05:00Z">
        <w:r w:rsidRPr="00604EDE" w:rsidDel="00DD0E19">
          <w:rPr>
            <w:rFonts w:ascii="Times New Roman" w:hAnsi="Times New Roman" w:cs="Times New Roman"/>
            <w:sz w:val="24"/>
            <w:szCs w:val="24"/>
          </w:rPr>
          <w:delText>were</w:delText>
        </w:r>
        <w:r w:rsidR="006506E3" w:rsidDel="00DD0E19">
          <w:rPr>
            <w:rFonts w:ascii="Times New Roman" w:hAnsi="Times New Roman" w:cs="Times New Roman"/>
            <w:sz w:val="24"/>
            <w:szCs w:val="24"/>
          </w:rPr>
          <w:delText xml:space="preserve"> included </w:delText>
        </w:r>
      </w:del>
      <w:r w:rsidR="006506E3">
        <w:rPr>
          <w:rFonts w:ascii="Times New Roman" w:hAnsi="Times New Roman" w:cs="Times New Roman"/>
          <w:sz w:val="24"/>
          <w:szCs w:val="24"/>
        </w:rPr>
        <w:t>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75383FE7"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r w:rsidR="00DC63C2">
        <w:rPr>
          <w:rFonts w:ascii="Times New Roman" w:hAnsi="Times New Roman" w:cs="Times New Roman"/>
          <w:sz w:val="24"/>
          <w:szCs w:val="24"/>
        </w:rPr>
        <w:t xml:space="preserve">of farms </w:t>
      </w:r>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w:t>
      </w:r>
      <w:ins w:id="228" w:author="Caitlin Jeffrey" w:date="2023-11-22T11:31:00Z">
        <w:r w:rsidR="00EC74BE">
          <w:rPr>
            <w:rFonts w:ascii="Times New Roman" w:hAnsi="Times New Roman" w:cs="Times New Roman"/>
            <w:sz w:val="24"/>
            <w:szCs w:val="24"/>
          </w:rPr>
          <w:t xml:space="preserve">include </w:t>
        </w:r>
        <w:r w:rsidR="00EC74BE" w:rsidRPr="00604EDE">
          <w:rPr>
            <w:rFonts w:ascii="Times New Roman" w:hAnsi="Times New Roman" w:cs="Times New Roman"/>
            <w:sz w:val="24"/>
            <w:szCs w:val="24"/>
          </w:rPr>
          <w:t>40 farms</w:t>
        </w:r>
      </w:ins>
      <w:ins w:id="229" w:author="Caitlin Jeffrey" w:date="2023-11-22T11:32:00Z">
        <w:r w:rsidR="00EC74BE">
          <w:rPr>
            <w:rFonts w:ascii="Times New Roman" w:hAnsi="Times New Roman" w:cs="Times New Roman"/>
            <w:sz w:val="24"/>
            <w:szCs w:val="24"/>
          </w:rPr>
          <w:t xml:space="preserve"> for the</w:t>
        </w:r>
      </w:ins>
      <w:ins w:id="230" w:author="Caitlin Jeffrey" w:date="2023-11-22T11:31:00Z">
        <w:r w:rsidR="00EC74BE">
          <w:rPr>
            <w:rFonts w:ascii="Times New Roman" w:hAnsi="Times New Roman" w:cs="Times New Roman"/>
            <w:sz w:val="24"/>
            <w:szCs w:val="24"/>
          </w:rPr>
          <w:t xml:space="preserve"> </w:t>
        </w:r>
      </w:ins>
      <w:del w:id="231" w:author="Caitlin Jeffrey" w:date="2023-11-22T11:31:00Z">
        <w:r w:rsidR="006238BB" w:rsidRPr="00604EDE" w:rsidDel="00EC74BE">
          <w:rPr>
            <w:rFonts w:ascii="Times New Roman" w:hAnsi="Times New Roman" w:cs="Times New Roman"/>
            <w:sz w:val="24"/>
            <w:szCs w:val="24"/>
          </w:rPr>
          <w:delText xml:space="preserve">complete the </w:delText>
        </w:r>
      </w:del>
      <w:r w:rsidR="00060FE4">
        <w:rPr>
          <w:rFonts w:ascii="Times New Roman" w:hAnsi="Times New Roman" w:cs="Times New Roman"/>
          <w:sz w:val="24"/>
          <w:szCs w:val="24"/>
        </w:rPr>
        <w:t xml:space="preserve">current </w:t>
      </w:r>
      <w:del w:id="232" w:author="Caitlin Jeffrey" w:date="2023-11-22T11:31:00Z">
        <w:r w:rsidR="006238BB" w:rsidRPr="00604EDE" w:rsidDel="008E1263">
          <w:rPr>
            <w:rFonts w:ascii="Times New Roman" w:hAnsi="Times New Roman" w:cs="Times New Roman"/>
            <w:sz w:val="24"/>
            <w:szCs w:val="24"/>
          </w:rPr>
          <w:delText>survey and sampling at</w:delText>
        </w:r>
      </w:del>
      <w:ins w:id="233" w:author="Caitlin Jeffrey" w:date="2023-11-22T11:31:00Z">
        <w:r w:rsidR="008E1263">
          <w:rPr>
            <w:rFonts w:ascii="Times New Roman" w:hAnsi="Times New Roman" w:cs="Times New Roman"/>
            <w:sz w:val="24"/>
            <w:szCs w:val="24"/>
          </w:rPr>
          <w:t>study</w:t>
        </w:r>
      </w:ins>
      <w:del w:id="234" w:author="Caitlin Jeffrey" w:date="2023-11-22T11:31:00Z">
        <w:r w:rsidR="006238BB" w:rsidRPr="00604EDE" w:rsidDel="00EC74BE">
          <w:rPr>
            <w:rFonts w:ascii="Times New Roman" w:hAnsi="Times New Roman" w:cs="Times New Roman"/>
            <w:sz w:val="24"/>
            <w:szCs w:val="24"/>
          </w:rPr>
          <w:delText xml:space="preserve"> 40 farms</w:delText>
        </w:r>
      </w:del>
      <w:r w:rsidR="006238BB" w:rsidRPr="00604EDE">
        <w:rPr>
          <w:rFonts w:ascii="Times New Roman" w:hAnsi="Times New Roman" w:cs="Times New Roman"/>
          <w:sz w:val="24"/>
          <w:szCs w:val="24"/>
        </w:rPr>
        <w:t>,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w:t>
      </w:r>
      <w:ins w:id="235" w:author="Caitlin Jeffrey" w:date="2023-11-20T09:06:00Z">
        <w:r w:rsidR="00AE280F">
          <w:rPr>
            <w:rFonts w:ascii="Times New Roman" w:hAnsi="Times New Roman" w:cs="Times New Roman"/>
            <w:sz w:val="24"/>
            <w:szCs w:val="24"/>
          </w:rPr>
          <w:t>I</w:t>
        </w:r>
        <w:r w:rsidR="00AE280F" w:rsidRPr="00604EDE">
          <w:rPr>
            <w:rFonts w:ascii="Times New Roman" w:hAnsi="Times New Roman" w:cs="Times New Roman"/>
            <w:sz w:val="24"/>
            <w:szCs w:val="24"/>
          </w:rPr>
          <w:t xml:space="preserve">t was anticipated that it would be possible to </w:t>
        </w:r>
        <w:r w:rsidR="00AE280F">
          <w:rPr>
            <w:rFonts w:ascii="Times New Roman" w:hAnsi="Times New Roman" w:cs="Times New Roman"/>
            <w:sz w:val="24"/>
            <w:szCs w:val="24"/>
          </w:rPr>
          <w:t>enroll</w:t>
        </w:r>
        <w:r w:rsidR="00AE280F" w:rsidRPr="00604EDE">
          <w:rPr>
            <w:rFonts w:ascii="Times New Roman" w:hAnsi="Times New Roman" w:cs="Times New Roman"/>
            <w:sz w:val="24"/>
            <w:szCs w:val="24"/>
          </w:rPr>
          <w:t xml:space="preserve"> </w:t>
        </w:r>
        <w:r w:rsidR="00AE280F">
          <w:rPr>
            <w:rFonts w:ascii="Times New Roman" w:hAnsi="Times New Roman" w:cs="Times New Roman"/>
            <w:sz w:val="24"/>
            <w:szCs w:val="24"/>
          </w:rPr>
          <w:t>10</w:t>
        </w:r>
        <w:r w:rsidR="00AE280F" w:rsidRPr="00604EDE">
          <w:rPr>
            <w:rFonts w:ascii="Times New Roman" w:hAnsi="Times New Roman" w:cs="Times New Roman"/>
            <w:sz w:val="24"/>
            <w:szCs w:val="24"/>
          </w:rPr>
          <w:t xml:space="preserve"> organic </w:t>
        </w:r>
        <w:r w:rsidR="00AE280F">
          <w:rPr>
            <w:rFonts w:ascii="Times New Roman" w:hAnsi="Times New Roman" w:cs="Times New Roman"/>
            <w:sz w:val="24"/>
            <w:szCs w:val="24"/>
          </w:rPr>
          <w:t xml:space="preserve">Vermont </w:t>
        </w:r>
        <w:r w:rsidR="00AE280F" w:rsidRPr="00604EDE">
          <w:rPr>
            <w:rFonts w:ascii="Times New Roman" w:hAnsi="Times New Roman" w:cs="Times New Roman"/>
            <w:sz w:val="24"/>
            <w:szCs w:val="24"/>
          </w:rPr>
          <w:t xml:space="preserve">dairies using a bedded pack system as their primary </w:t>
        </w:r>
        <w:r w:rsidR="00AE280F">
          <w:rPr>
            <w:rFonts w:ascii="Times New Roman" w:hAnsi="Times New Roman" w:cs="Times New Roman"/>
            <w:sz w:val="24"/>
            <w:szCs w:val="24"/>
          </w:rPr>
          <w:t>indoor</w:t>
        </w:r>
        <w:r w:rsidR="00AE280F" w:rsidRPr="00604EDE">
          <w:rPr>
            <w:rFonts w:ascii="Times New Roman" w:hAnsi="Times New Roman" w:cs="Times New Roman"/>
            <w:sz w:val="24"/>
            <w:szCs w:val="24"/>
          </w:rPr>
          <w:t xml:space="preserve"> housing system</w:t>
        </w:r>
        <w:r w:rsidR="00AE280F">
          <w:rPr>
            <w:rFonts w:ascii="Times New Roman" w:hAnsi="Times New Roman" w:cs="Times New Roman"/>
            <w:sz w:val="24"/>
            <w:szCs w:val="24"/>
          </w:rPr>
          <w:t xml:space="preserve"> based on preliminary data collected by the University of Vermont Center for Sustainable Agriculture Extension group. </w:t>
        </w:r>
      </w:ins>
      <w:del w:id="236" w:author="Caitlin Jeffrey" w:date="2023-11-20T09:06:00Z">
        <w:r w:rsidR="006238BB" w:rsidRPr="00604EDE" w:rsidDel="00AE280F">
          <w:rPr>
            <w:rFonts w:ascii="Times New Roman" w:hAnsi="Times New Roman" w:cs="Times New Roman"/>
            <w:sz w:val="24"/>
            <w:szCs w:val="24"/>
          </w:rPr>
          <w:delText xml:space="preserve">As this study design was outlined before getting the full results from the </w:delText>
        </w:r>
        <w:r w:rsidR="00255582" w:rsidRPr="00255582" w:rsidDel="00AE280F">
          <w:rPr>
            <w:rFonts w:ascii="Times New Roman" w:hAnsi="Times New Roman" w:cs="Times New Roman"/>
            <w:sz w:val="24"/>
            <w:szCs w:val="24"/>
          </w:rPr>
          <w:delText xml:space="preserve">2018-2019 </w:delText>
        </w:r>
        <w:r w:rsidR="006238BB" w:rsidRPr="00604EDE" w:rsidDel="00AE280F">
          <w:rPr>
            <w:rFonts w:ascii="Times New Roman" w:hAnsi="Times New Roman" w:cs="Times New Roman"/>
            <w:sz w:val="24"/>
            <w:szCs w:val="24"/>
          </w:rPr>
          <w:delText xml:space="preserve">survey, </w:delText>
        </w:r>
        <w:r w:rsidR="00255582" w:rsidDel="00AE280F">
          <w:rPr>
            <w:rFonts w:ascii="Times New Roman" w:hAnsi="Times New Roman" w:cs="Times New Roman"/>
            <w:sz w:val="24"/>
            <w:szCs w:val="24"/>
          </w:rPr>
          <w:delText xml:space="preserve">and the University of Vermont Sustainable Agriculture Extension group had been promoting adoption of </w:delText>
        </w:r>
        <w:r w:rsidR="00255582" w:rsidDel="00AE280F">
          <w:rPr>
            <w:rFonts w:ascii="Times New Roman" w:hAnsi="Times New Roman" w:cs="Times New Roman"/>
            <w:sz w:val="24"/>
            <w:szCs w:val="24"/>
          </w:rPr>
          <w:lastRenderedPageBreak/>
          <w:delText xml:space="preserve">bedded-pack systems, </w:delText>
        </w:r>
        <w:r w:rsidR="006238BB" w:rsidRPr="00604EDE" w:rsidDel="00AE280F">
          <w:rPr>
            <w:rFonts w:ascii="Times New Roman" w:hAnsi="Times New Roman" w:cs="Times New Roman"/>
            <w:sz w:val="24"/>
            <w:szCs w:val="24"/>
          </w:rPr>
          <w:delText xml:space="preserve">it was anticipated that it would be possible to </w:delText>
        </w:r>
        <w:r w:rsidR="00255582" w:rsidDel="00AE280F">
          <w:rPr>
            <w:rFonts w:ascii="Times New Roman" w:hAnsi="Times New Roman" w:cs="Times New Roman"/>
            <w:sz w:val="24"/>
            <w:szCs w:val="24"/>
          </w:rPr>
          <w:delText>enroll</w:delText>
        </w:r>
        <w:r w:rsidR="00255582" w:rsidRPr="00604EDE" w:rsidDel="00AE280F">
          <w:rPr>
            <w:rFonts w:ascii="Times New Roman" w:hAnsi="Times New Roman" w:cs="Times New Roman"/>
            <w:sz w:val="24"/>
            <w:szCs w:val="24"/>
          </w:rPr>
          <w:delText xml:space="preserve"> </w:delText>
        </w:r>
        <w:r w:rsidR="00791B13" w:rsidDel="00AE280F">
          <w:rPr>
            <w:rFonts w:ascii="Times New Roman" w:hAnsi="Times New Roman" w:cs="Times New Roman"/>
            <w:sz w:val="24"/>
            <w:szCs w:val="24"/>
          </w:rPr>
          <w:delText>10</w:delText>
        </w:r>
        <w:r w:rsidR="00791B13" w:rsidRPr="00604EDE" w:rsidDel="00AE280F">
          <w:rPr>
            <w:rFonts w:ascii="Times New Roman" w:hAnsi="Times New Roman" w:cs="Times New Roman"/>
            <w:sz w:val="24"/>
            <w:szCs w:val="24"/>
          </w:rPr>
          <w:delText xml:space="preserve"> </w:delText>
        </w:r>
        <w:r w:rsidR="006238BB" w:rsidRPr="00604EDE" w:rsidDel="00AE280F">
          <w:rPr>
            <w:rFonts w:ascii="Times New Roman" w:hAnsi="Times New Roman" w:cs="Times New Roman"/>
            <w:sz w:val="24"/>
            <w:szCs w:val="24"/>
          </w:rPr>
          <w:delText xml:space="preserve">organic </w:delText>
        </w:r>
        <w:r w:rsidR="00255582" w:rsidDel="00AE280F">
          <w:rPr>
            <w:rFonts w:ascii="Times New Roman" w:hAnsi="Times New Roman" w:cs="Times New Roman"/>
            <w:sz w:val="24"/>
            <w:szCs w:val="24"/>
          </w:rPr>
          <w:delText xml:space="preserve">Vermont </w:delText>
        </w:r>
        <w:r w:rsidR="006238BB" w:rsidRPr="00604EDE" w:rsidDel="00AE280F">
          <w:rPr>
            <w:rFonts w:ascii="Times New Roman" w:hAnsi="Times New Roman" w:cs="Times New Roman"/>
            <w:sz w:val="24"/>
            <w:szCs w:val="24"/>
          </w:rPr>
          <w:delText xml:space="preserve">dairies using a bedded pack system as their primary </w:delText>
        </w:r>
        <w:r w:rsidR="0021422E" w:rsidDel="00AE280F">
          <w:rPr>
            <w:rFonts w:ascii="Times New Roman" w:hAnsi="Times New Roman" w:cs="Times New Roman"/>
            <w:sz w:val="24"/>
            <w:szCs w:val="24"/>
          </w:rPr>
          <w:delText>indoor</w:delText>
        </w:r>
        <w:r w:rsidR="0021422E" w:rsidRPr="00604EDE" w:rsidDel="00AE280F">
          <w:rPr>
            <w:rFonts w:ascii="Times New Roman" w:hAnsi="Times New Roman" w:cs="Times New Roman"/>
            <w:sz w:val="24"/>
            <w:szCs w:val="24"/>
          </w:rPr>
          <w:delText xml:space="preserve"> </w:delText>
        </w:r>
        <w:r w:rsidR="006238BB" w:rsidRPr="00604EDE" w:rsidDel="00AE280F">
          <w:rPr>
            <w:rFonts w:ascii="Times New Roman" w:hAnsi="Times New Roman" w:cs="Times New Roman"/>
            <w:sz w:val="24"/>
            <w:szCs w:val="24"/>
          </w:rPr>
          <w:delText xml:space="preserve">housing system. </w:delText>
        </w:r>
      </w:del>
      <w:r w:rsidR="006238BB" w:rsidRPr="00604EDE">
        <w:rPr>
          <w:rFonts w:ascii="Times New Roman" w:hAnsi="Times New Roman" w:cs="Times New Roman"/>
          <w:sz w:val="24"/>
          <w:szCs w:val="24"/>
        </w:rPr>
        <w:t xml:space="preserve">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w:t>
      </w:r>
      <w:proofErr w:type="spellStart"/>
      <w:r w:rsidR="006238BB" w:rsidRPr="00604EDE">
        <w:rPr>
          <w:rFonts w:ascii="Times New Roman" w:hAnsi="Times New Roman" w:cs="Times New Roman"/>
          <w:sz w:val="24"/>
          <w:szCs w:val="24"/>
        </w:rPr>
        <w:t>tiestall</w:t>
      </w:r>
      <w:proofErr w:type="spellEnd"/>
      <w:r w:rsidR="006238BB" w:rsidRPr="00604EDE">
        <w:rPr>
          <w:rFonts w:ascii="Times New Roman" w:hAnsi="Times New Roman" w:cs="Times New Roman"/>
          <w:sz w:val="24"/>
          <w:szCs w:val="24"/>
        </w:rPr>
        <w:t xml:space="preserve">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w:t>
      </w:r>
      <w:del w:id="237" w:author="Caitlin Jeffrey" w:date="2023-11-20T09:07:00Z">
        <w:r w:rsidR="006238BB" w:rsidRPr="00604EDE" w:rsidDel="004C3AEF">
          <w:rPr>
            <w:rFonts w:ascii="Times New Roman" w:hAnsi="Times New Roman" w:cs="Times New Roman"/>
            <w:sz w:val="24"/>
            <w:szCs w:val="24"/>
          </w:rPr>
          <w:delText>significantly smaller</w:delText>
        </w:r>
      </w:del>
      <w:ins w:id="238" w:author="Caitlin Jeffrey" w:date="2023-11-20T09:07:00Z">
        <w:r w:rsidR="004C3AEF">
          <w:rPr>
            <w:rFonts w:ascii="Times New Roman" w:hAnsi="Times New Roman" w:cs="Times New Roman"/>
            <w:sz w:val="24"/>
            <w:szCs w:val="24"/>
          </w:rPr>
          <w:t>fewer</w:t>
        </w:r>
      </w:ins>
      <w:r w:rsidR="006238BB" w:rsidRPr="00604EDE">
        <w:rPr>
          <w:rFonts w:ascii="Times New Roman" w:hAnsi="Times New Roman" w:cs="Times New Roman"/>
          <w:sz w:val="24"/>
          <w:szCs w:val="24"/>
        </w:rPr>
        <w:t xml:space="preserve">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w:t>
      </w:r>
      <w:proofErr w:type="spellStart"/>
      <w:r w:rsidR="006238BB" w:rsidRPr="00604EDE">
        <w:rPr>
          <w:rFonts w:ascii="Times New Roman" w:hAnsi="Times New Roman" w:cs="Times New Roman"/>
          <w:sz w:val="24"/>
          <w:szCs w:val="24"/>
        </w:rPr>
        <w:t>tiestall</w:t>
      </w:r>
      <w:proofErr w:type="spellEnd"/>
      <w:r w:rsidR="006238BB" w:rsidRPr="00604EDE">
        <w:rPr>
          <w:rFonts w:ascii="Times New Roman" w:hAnsi="Times New Roman" w:cs="Times New Roman"/>
          <w:sz w:val="24"/>
          <w:szCs w:val="24"/>
        </w:rPr>
        <w:t xml:space="preserve">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 xml:space="preserve">The </w:t>
      </w:r>
      <w:del w:id="239" w:author="Caitlin Jeffrey" w:date="2023-11-22T11:32:00Z">
        <w:r w:rsidR="00EC1674" w:rsidRPr="00604EDE" w:rsidDel="008153D2">
          <w:rPr>
            <w:rFonts w:ascii="Times New Roman" w:hAnsi="Times New Roman" w:cs="Times New Roman"/>
            <w:sz w:val="24"/>
            <w:szCs w:val="24"/>
          </w:rPr>
          <w:delText xml:space="preserve">survey </w:delText>
        </w:r>
      </w:del>
      <w:ins w:id="240" w:author="Caitlin Jeffrey" w:date="2023-11-22T11:32:00Z">
        <w:r w:rsidR="008153D2">
          <w:rPr>
            <w:rFonts w:ascii="Times New Roman" w:hAnsi="Times New Roman" w:cs="Times New Roman"/>
            <w:sz w:val="24"/>
            <w:szCs w:val="24"/>
          </w:rPr>
          <w:t>study</w:t>
        </w:r>
        <w:r w:rsidR="008153D2" w:rsidRPr="00604EDE">
          <w:rPr>
            <w:rFonts w:ascii="Times New Roman" w:hAnsi="Times New Roman" w:cs="Times New Roman"/>
            <w:sz w:val="24"/>
            <w:szCs w:val="24"/>
          </w:rPr>
          <w:t xml:space="preserve"> </w:t>
        </w:r>
      </w:ins>
      <w:r w:rsidR="00EC1674" w:rsidRPr="00604EDE">
        <w:rPr>
          <w:rFonts w:ascii="Times New Roman" w:hAnsi="Times New Roman" w:cs="Times New Roman"/>
          <w:sz w:val="24"/>
          <w:szCs w:val="24"/>
        </w:rPr>
        <w:t xml:space="preserve">was intended to study cows while they were in their </w:t>
      </w:r>
      <w:r w:rsidR="0021422E">
        <w:rPr>
          <w:rFonts w:ascii="Times New Roman" w:hAnsi="Times New Roman" w:cs="Times New Roman"/>
          <w:sz w:val="24"/>
          <w:szCs w:val="24"/>
        </w:rPr>
        <w:t xml:space="preserve">indoor </w:t>
      </w:r>
      <w:r w:rsidR="00EC1674" w:rsidRPr="00604EDE">
        <w:rPr>
          <w:rFonts w:ascii="Times New Roman" w:hAnsi="Times New Roman" w:cs="Times New Roman"/>
          <w:sz w:val="24"/>
          <w:szCs w:val="24"/>
        </w:rPr>
        <w:t>housing system, so all herds visits were completed before any grazing had begun for the season.</w:t>
      </w:r>
    </w:p>
    <w:p w14:paraId="7B79EAE7" w14:textId="30B70BBB"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21 herds </w:t>
      </w:r>
      <w:r w:rsidR="008A3C9B">
        <w:rPr>
          <w:rFonts w:ascii="Times New Roman" w:hAnsi="Times New Roman" w:cs="Times New Roman"/>
          <w:sz w:val="24"/>
          <w:szCs w:val="24"/>
        </w:rPr>
        <w:t xml:space="preserve">(1 </w:t>
      </w:r>
      <w:proofErr w:type="spellStart"/>
      <w:r w:rsidR="008A3C9B">
        <w:rPr>
          <w:rFonts w:ascii="Times New Roman" w:hAnsi="Times New Roman" w:cs="Times New Roman"/>
          <w:sz w:val="24"/>
          <w:szCs w:val="24"/>
        </w:rPr>
        <w:t>freestall</w:t>
      </w:r>
      <w:proofErr w:type="spellEnd"/>
      <w:r w:rsidR="008A3C9B">
        <w:rPr>
          <w:rFonts w:ascii="Times New Roman" w:hAnsi="Times New Roman" w:cs="Times New Roman"/>
          <w:sz w:val="24"/>
          <w:szCs w:val="24"/>
        </w:rPr>
        <w:t xml:space="preserve"> bedded with sand, 5 </w:t>
      </w:r>
      <w:proofErr w:type="spellStart"/>
      <w:r w:rsidR="008A3C9B">
        <w:rPr>
          <w:rFonts w:ascii="Times New Roman" w:hAnsi="Times New Roman" w:cs="Times New Roman"/>
          <w:sz w:val="24"/>
          <w:szCs w:val="24"/>
        </w:rPr>
        <w:t>freestalls</w:t>
      </w:r>
      <w:proofErr w:type="spellEnd"/>
      <w:r w:rsidR="008A3C9B">
        <w:rPr>
          <w:rFonts w:ascii="Times New Roman" w:hAnsi="Times New Roman" w:cs="Times New Roman"/>
          <w:sz w:val="24"/>
          <w:szCs w:val="24"/>
        </w:rPr>
        <w:t xml:space="preserve"> bedded with wood shaving</w:t>
      </w:r>
      <w:r w:rsidR="00ED5B22">
        <w:rPr>
          <w:rFonts w:ascii="Times New Roman" w:hAnsi="Times New Roman" w:cs="Times New Roman"/>
          <w:sz w:val="24"/>
          <w:szCs w:val="24"/>
        </w:rPr>
        <w:t>s/</w:t>
      </w:r>
      <w:r w:rsidR="008A3C9B">
        <w:rPr>
          <w:rFonts w:ascii="Times New Roman" w:hAnsi="Times New Roman" w:cs="Times New Roman"/>
          <w:sz w:val="24"/>
          <w:szCs w:val="24"/>
        </w:rPr>
        <w:t xml:space="preserve">sawdust, 10 </w:t>
      </w:r>
      <w:proofErr w:type="spellStart"/>
      <w:r w:rsidR="008A3C9B">
        <w:rPr>
          <w:rFonts w:ascii="Times New Roman" w:hAnsi="Times New Roman" w:cs="Times New Roman"/>
          <w:sz w:val="24"/>
          <w:szCs w:val="24"/>
        </w:rPr>
        <w:t>tiestalls</w:t>
      </w:r>
      <w:proofErr w:type="spellEnd"/>
      <w:r w:rsidR="008A3C9B">
        <w:rPr>
          <w:rFonts w:ascii="Times New Roman" w:hAnsi="Times New Roman" w:cs="Times New Roman"/>
          <w:sz w:val="24"/>
          <w:szCs w:val="24"/>
        </w:rPr>
        <w:t xml:space="preserve"> bedded with wood shavings</w:t>
      </w:r>
      <w:r w:rsidR="00ED5B22">
        <w:rPr>
          <w:rFonts w:ascii="Times New Roman" w:hAnsi="Times New Roman" w:cs="Times New Roman"/>
          <w:sz w:val="24"/>
          <w:szCs w:val="24"/>
        </w:rPr>
        <w:t>/</w:t>
      </w:r>
      <w:r w:rsidR="008A3C9B">
        <w:rPr>
          <w:rFonts w:ascii="Times New Roman" w:hAnsi="Times New Roman" w:cs="Times New Roman"/>
          <w:sz w:val="24"/>
          <w:szCs w:val="24"/>
        </w:rPr>
        <w:t xml:space="preserve">sawdust, 5 bedded packs) </w:t>
      </w:r>
      <w:del w:id="241" w:author="Caitlin Jeffrey" w:date="2023-11-20T09:08:00Z">
        <w:r w:rsidRPr="00604EDE" w:rsidDel="00390E17">
          <w:rPr>
            <w:rFonts w:ascii="Times New Roman" w:hAnsi="Times New Roman" w:cs="Times New Roman"/>
            <w:sz w:val="24"/>
            <w:szCs w:val="24"/>
          </w:rPr>
          <w:delText xml:space="preserve">that were contacted </w:delText>
        </w:r>
      </w:del>
      <w:r w:rsidRPr="00604EDE">
        <w:rPr>
          <w:rFonts w:ascii="Times New Roman" w:hAnsi="Times New Roman" w:cs="Times New Roman"/>
          <w:sz w:val="24"/>
          <w:szCs w:val="24"/>
        </w:rPr>
        <w:t xml:space="preserve">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w:t>
      </w:r>
      <w:del w:id="242" w:author="Caitlin Jeffrey" w:date="2023-11-22T11:32:00Z">
        <w:r w:rsidRPr="00604EDE" w:rsidDel="00136449">
          <w:rPr>
            <w:rFonts w:ascii="Times New Roman" w:hAnsi="Times New Roman" w:cs="Times New Roman"/>
            <w:sz w:val="24"/>
            <w:szCs w:val="24"/>
          </w:rPr>
          <w:delText>survey and sampling</w:delText>
        </w:r>
      </w:del>
      <w:ins w:id="243" w:author="Caitlin Jeffrey" w:date="2023-11-22T11:32:00Z">
        <w:r w:rsidR="00136449">
          <w:rPr>
            <w:rFonts w:ascii="Times New Roman" w:hAnsi="Times New Roman" w:cs="Times New Roman"/>
            <w:sz w:val="24"/>
            <w:szCs w:val="24"/>
          </w:rPr>
          <w:t>farm visits</w:t>
        </w:r>
      </w:ins>
      <w:r w:rsidRPr="00604EDE">
        <w:rPr>
          <w:rFonts w:ascii="Times New Roman" w:hAnsi="Times New Roman" w:cs="Times New Roman"/>
          <w:sz w:val="24"/>
          <w:szCs w:val="24"/>
        </w:rPr>
        <w:t xml:space="preserve"> were completed April</w:t>
      </w:r>
      <w:r w:rsidR="00620753">
        <w:rPr>
          <w:rFonts w:ascii="Times New Roman" w:hAnsi="Times New Roman" w:cs="Times New Roman"/>
          <w:sz w:val="24"/>
          <w:szCs w:val="24"/>
        </w:rPr>
        <w:t>-</w:t>
      </w:r>
      <w:r w:rsidRPr="00604EDE">
        <w:rPr>
          <w:rFonts w:ascii="Times New Roman" w:hAnsi="Times New Roman" w:cs="Times New Roman"/>
          <w:sz w:val="24"/>
          <w:szCs w:val="24"/>
        </w:rPr>
        <w:t xml:space="preserve">May 2019. All herds sampled during this period were housing their cows as they would in the </w:t>
      </w:r>
      <w:r w:rsidR="00937A47">
        <w:rPr>
          <w:rFonts w:ascii="Times New Roman" w:hAnsi="Times New Roman" w:cs="Times New Roman"/>
          <w:sz w:val="24"/>
          <w:szCs w:val="24"/>
        </w:rPr>
        <w:t>non-grazing season</w:t>
      </w:r>
      <w:r w:rsidRPr="00604EDE">
        <w:rPr>
          <w:rFonts w:ascii="Times New Roman" w:hAnsi="Times New Roman" w:cs="Times New Roman"/>
          <w:sz w:val="24"/>
          <w:szCs w:val="24"/>
        </w:rPr>
        <w:t>.</w:t>
      </w:r>
      <w:r w:rsidR="00B8488E">
        <w:rPr>
          <w:rFonts w:ascii="Times New Roman" w:hAnsi="Times New Roman" w:cs="Times New Roman"/>
          <w:sz w:val="24"/>
          <w:szCs w:val="24"/>
        </w:rPr>
        <w:t xml:space="preserve"> </w:t>
      </w:r>
      <w:del w:id="244" w:author="Caitlin Jeffrey" w:date="2023-11-22T11:33:00Z">
        <w:r w:rsidRPr="00604EDE" w:rsidDel="00136449">
          <w:rPr>
            <w:rFonts w:ascii="Times New Roman" w:hAnsi="Times New Roman" w:cs="Times New Roman"/>
            <w:sz w:val="24"/>
            <w:szCs w:val="24"/>
          </w:rPr>
          <w:delText>Completion of the survey and sampling was</w:delText>
        </w:r>
      </w:del>
      <w:ins w:id="245" w:author="Caitlin Jeffrey" w:date="2023-11-22T11:33:00Z">
        <w:r w:rsidR="00136449">
          <w:rPr>
            <w:rFonts w:ascii="Times New Roman" w:hAnsi="Times New Roman" w:cs="Times New Roman"/>
            <w:sz w:val="24"/>
            <w:szCs w:val="24"/>
          </w:rPr>
          <w:t>Farm visits were</w:t>
        </w:r>
      </w:ins>
      <w:r w:rsidRPr="00604EDE">
        <w:rPr>
          <w:rFonts w:ascii="Times New Roman" w:hAnsi="Times New Roman" w:cs="Times New Roman"/>
          <w:sz w:val="24"/>
          <w:szCs w:val="24"/>
        </w:rPr>
        <w:t xml:space="preserve"> suspended in mid-May</w:t>
      </w:r>
      <w:ins w:id="246" w:author="Caitlin Jeffrey" w:date="2023-11-20T09:08:00Z">
        <w:r w:rsidR="002E7FE3">
          <w:rPr>
            <w:rFonts w:ascii="Times New Roman" w:hAnsi="Times New Roman" w:cs="Times New Roman"/>
            <w:sz w:val="24"/>
            <w:szCs w:val="24"/>
          </w:rPr>
          <w:t xml:space="preserve"> 2019</w:t>
        </w:r>
      </w:ins>
      <w:r w:rsidRPr="00604EDE">
        <w:rPr>
          <w:rFonts w:ascii="Times New Roman" w:hAnsi="Times New Roman" w:cs="Times New Roman"/>
          <w:sz w:val="24"/>
          <w:szCs w:val="24"/>
        </w:rPr>
        <w:t xml:space="preserve"> as farms began turning their cows out to pasture</w:t>
      </w:r>
      <w:r w:rsidR="00230E58">
        <w:rPr>
          <w:rFonts w:ascii="Times New Roman" w:hAnsi="Times New Roman" w:cs="Times New Roman"/>
          <w:sz w:val="24"/>
          <w:szCs w:val="24"/>
        </w:rPr>
        <w:t xml:space="preserve"> for the grazing season</w:t>
      </w:r>
      <w:r w:rsidRPr="00604EDE">
        <w:rPr>
          <w:rFonts w:ascii="Times New Roman" w:hAnsi="Times New Roman" w:cs="Times New Roman"/>
          <w:sz w:val="24"/>
          <w:szCs w:val="24"/>
        </w:rPr>
        <w:t xml:space="preserve">, with the intention of resuming in </w:t>
      </w:r>
      <w:r w:rsidR="00ED21AB">
        <w:rPr>
          <w:rFonts w:ascii="Times New Roman" w:hAnsi="Times New Roman" w:cs="Times New Roman"/>
          <w:sz w:val="24"/>
          <w:szCs w:val="24"/>
        </w:rPr>
        <w:t>April</w:t>
      </w:r>
      <w:r w:rsidRPr="00604EDE">
        <w:rPr>
          <w:rFonts w:ascii="Times New Roman" w:hAnsi="Times New Roman" w:cs="Times New Roman"/>
          <w:sz w:val="24"/>
          <w:szCs w:val="24"/>
        </w:rPr>
        <w:t xml:space="preserve">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w:t>
      </w:r>
      <w:del w:id="247" w:author="Caitlin Jeffrey" w:date="2023-11-22T11:33:00Z">
        <w:r w:rsidRPr="00604EDE" w:rsidDel="001C2C14">
          <w:rPr>
            <w:rFonts w:ascii="Times New Roman" w:hAnsi="Times New Roman" w:cs="Times New Roman"/>
            <w:sz w:val="24"/>
            <w:szCs w:val="24"/>
          </w:rPr>
          <w:delText>th</w:delText>
        </w:r>
      </w:del>
      <w:ins w:id="248" w:author="Caitlin Jeffrey" w:date="2023-11-22T11:33:00Z">
        <w:r w:rsidR="001C2C14">
          <w:rPr>
            <w:rFonts w:ascii="Times New Roman" w:hAnsi="Times New Roman" w:cs="Times New Roman"/>
            <w:sz w:val="24"/>
            <w:szCs w:val="24"/>
          </w:rPr>
          <w:t>the study</w:t>
        </w:r>
      </w:ins>
      <w:del w:id="249" w:author="Caitlin Jeffrey" w:date="2023-11-22T11:33:00Z">
        <w:r w:rsidRPr="00604EDE" w:rsidDel="001C2C14">
          <w:rPr>
            <w:rFonts w:ascii="Times New Roman" w:hAnsi="Times New Roman" w:cs="Times New Roman"/>
            <w:sz w:val="24"/>
            <w:szCs w:val="24"/>
          </w:rPr>
          <w:delText>e survey and sampling</w:delText>
        </w:r>
      </w:del>
      <w:r w:rsidRPr="00604EDE">
        <w:rPr>
          <w:rFonts w:ascii="Times New Roman" w:hAnsi="Times New Roman" w:cs="Times New Roman"/>
          <w:sz w:val="24"/>
          <w:szCs w:val="24"/>
        </w:rPr>
        <w:t xml:space="preserve">,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facility bedded with sand</w:t>
      </w:r>
      <w:r w:rsidR="009656D9">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the initial plan to group farms by the four housing/bedding combinations specified was abandoned in favor of grouping farms by the three facility types used</w:t>
      </w:r>
      <w:r w:rsidR="00E86567">
        <w:rPr>
          <w:rFonts w:ascii="Times New Roman" w:hAnsi="Times New Roman" w:cs="Times New Roman"/>
          <w:sz w:val="24"/>
          <w:szCs w:val="24"/>
        </w:rPr>
        <w:t>.</w:t>
      </w:r>
      <w:r w:rsidR="00AA01AE">
        <w:rPr>
          <w:rFonts w:ascii="Times New Roman" w:hAnsi="Times New Roman" w:cs="Times New Roman"/>
          <w:sz w:val="24"/>
          <w:szCs w:val="24"/>
        </w:rPr>
        <w:t xml:space="preserve"> </w:t>
      </w:r>
      <w:r w:rsidR="00E86567">
        <w:rPr>
          <w:rFonts w:ascii="Times New Roman" w:hAnsi="Times New Roman" w:cs="Times New Roman"/>
          <w:sz w:val="24"/>
          <w:szCs w:val="24"/>
        </w:rPr>
        <w:t xml:space="preserve">The </w:t>
      </w:r>
      <w:r w:rsidR="008A62FC">
        <w:rPr>
          <w:rFonts w:ascii="Times New Roman" w:hAnsi="Times New Roman" w:cs="Times New Roman"/>
          <w:sz w:val="24"/>
          <w:szCs w:val="24"/>
        </w:rPr>
        <w:t xml:space="preserve">single </w:t>
      </w:r>
      <w:r w:rsidR="00D30108">
        <w:rPr>
          <w:rFonts w:ascii="Times New Roman" w:hAnsi="Times New Roman" w:cs="Times New Roman"/>
          <w:sz w:val="24"/>
          <w:szCs w:val="24"/>
        </w:rPr>
        <w:t xml:space="preserve">sand </w:t>
      </w:r>
      <w:proofErr w:type="spellStart"/>
      <w:r w:rsidR="008A62FC">
        <w:rPr>
          <w:rFonts w:ascii="Times New Roman" w:hAnsi="Times New Roman" w:cs="Times New Roman"/>
          <w:sz w:val="24"/>
          <w:szCs w:val="24"/>
        </w:rPr>
        <w:t>freestall</w:t>
      </w:r>
      <w:proofErr w:type="spellEnd"/>
      <w:r w:rsidR="008A62FC">
        <w:rPr>
          <w:rFonts w:ascii="Times New Roman" w:hAnsi="Times New Roman" w:cs="Times New Roman"/>
          <w:sz w:val="24"/>
          <w:szCs w:val="24"/>
        </w:rPr>
        <w:t xml:space="preserve"> was combined wit</w:t>
      </w:r>
      <w:r w:rsidR="00D30108">
        <w:rPr>
          <w:rFonts w:ascii="Times New Roman" w:hAnsi="Times New Roman" w:cs="Times New Roman"/>
          <w:sz w:val="24"/>
          <w:szCs w:val="24"/>
        </w:rPr>
        <w:t>h</w:t>
      </w:r>
      <w:r w:rsidR="008A62FC">
        <w:rPr>
          <w:rFonts w:ascii="Times New Roman" w:hAnsi="Times New Roman" w:cs="Times New Roman"/>
          <w:sz w:val="24"/>
          <w:szCs w:val="24"/>
        </w:rPr>
        <w:t xml:space="preserve"> </w:t>
      </w:r>
      <w:proofErr w:type="spellStart"/>
      <w:r w:rsidR="008A62FC">
        <w:rPr>
          <w:rFonts w:ascii="Times New Roman" w:hAnsi="Times New Roman" w:cs="Times New Roman"/>
          <w:sz w:val="24"/>
          <w:szCs w:val="24"/>
        </w:rPr>
        <w:t>freestalls</w:t>
      </w:r>
      <w:proofErr w:type="spellEnd"/>
      <w:r w:rsidR="008A62FC">
        <w:rPr>
          <w:rFonts w:ascii="Times New Roman" w:hAnsi="Times New Roman" w:cs="Times New Roman"/>
          <w:sz w:val="24"/>
          <w:szCs w:val="24"/>
        </w:rPr>
        <w:t xml:space="preserve"> bedded with wood shavings/sawdust</w:t>
      </w:r>
      <w:r w:rsidR="00C0726D">
        <w:rPr>
          <w:rFonts w:ascii="Times New Roman" w:hAnsi="Times New Roman" w:cs="Times New Roman"/>
          <w:sz w:val="24"/>
          <w:szCs w:val="24"/>
        </w:rPr>
        <w:t xml:space="preserve"> (FS; n = 6)</w:t>
      </w:r>
      <w:r w:rsidR="00293E5F">
        <w:rPr>
          <w:rFonts w:ascii="Times New Roman" w:hAnsi="Times New Roman" w:cs="Times New Roman"/>
          <w:sz w:val="24"/>
          <w:szCs w:val="24"/>
        </w:rPr>
        <w:t xml:space="preserve">, there were </w:t>
      </w:r>
      <w:r w:rsidR="0031593F">
        <w:rPr>
          <w:rFonts w:ascii="Times New Roman" w:hAnsi="Times New Roman" w:cs="Times New Roman"/>
          <w:sz w:val="24"/>
          <w:szCs w:val="24"/>
        </w:rPr>
        <w:t xml:space="preserve">10 </w:t>
      </w:r>
      <w:proofErr w:type="spellStart"/>
      <w:r w:rsidR="0031593F">
        <w:rPr>
          <w:rFonts w:ascii="Times New Roman" w:hAnsi="Times New Roman" w:cs="Times New Roman"/>
          <w:sz w:val="24"/>
          <w:szCs w:val="24"/>
        </w:rPr>
        <w:t>tiestalls</w:t>
      </w:r>
      <w:proofErr w:type="spellEnd"/>
      <w:r w:rsidR="0031593F">
        <w:rPr>
          <w:rFonts w:ascii="Times New Roman" w:hAnsi="Times New Roman" w:cs="Times New Roman"/>
          <w:sz w:val="24"/>
          <w:szCs w:val="24"/>
        </w:rPr>
        <w:t xml:space="preserve"> bedded with wood shavings/sawdust (TS),</w:t>
      </w:r>
      <w:r w:rsidRPr="00604EDE">
        <w:rPr>
          <w:rFonts w:ascii="Times New Roman" w:hAnsi="Times New Roman" w:cs="Times New Roman"/>
          <w:sz w:val="24"/>
          <w:szCs w:val="24"/>
        </w:rPr>
        <w:t xml:space="preserve"> </w:t>
      </w:r>
      <w:r w:rsidR="00293E5F">
        <w:rPr>
          <w:rFonts w:ascii="Times New Roman" w:hAnsi="Times New Roman" w:cs="Times New Roman"/>
          <w:sz w:val="24"/>
          <w:szCs w:val="24"/>
        </w:rPr>
        <w:t>and 5 bedded packs (BP).</w:t>
      </w:r>
    </w:p>
    <w:p w14:paraId="0F3594CF" w14:textId="5212876A" w:rsidR="006238BB" w:rsidRPr="00604EDE" w:rsidRDefault="006238BB" w:rsidP="00361820">
      <w:pPr>
        <w:pStyle w:val="ListParagraph"/>
        <w:numPr>
          <w:ilvl w:val="0"/>
          <w:numId w:val="12"/>
        </w:numPr>
        <w:spacing w:line="480" w:lineRule="auto"/>
        <w:rPr>
          <w:b/>
          <w:bCs/>
        </w:rPr>
      </w:pPr>
      <w:del w:id="250" w:author="Caitlin Jeffrey" w:date="2023-11-22T11:33:00Z">
        <w:r w:rsidRPr="00604EDE" w:rsidDel="00012125">
          <w:rPr>
            <w:b/>
            <w:bCs/>
          </w:rPr>
          <w:delText xml:space="preserve">Survey </w:delText>
        </w:r>
      </w:del>
      <w:ins w:id="251" w:author="Caitlin Jeffrey" w:date="2023-11-22T11:33:00Z">
        <w:r w:rsidR="00012125">
          <w:rPr>
            <w:b/>
            <w:bCs/>
          </w:rPr>
          <w:t>Questionnaire</w:t>
        </w:r>
        <w:r w:rsidR="00012125" w:rsidRPr="00604EDE">
          <w:rPr>
            <w:b/>
            <w:bCs/>
          </w:rPr>
          <w:t xml:space="preserve"> </w:t>
        </w:r>
      </w:ins>
      <w:r w:rsidRPr="00604EDE">
        <w:rPr>
          <w:b/>
          <w:bCs/>
        </w:rPr>
        <w:t>administration, sampling, and udder hygiene scoring</w:t>
      </w:r>
    </w:p>
    <w:p w14:paraId="159A8A77" w14:textId="0D6CB817" w:rsidR="006238BB" w:rsidRPr="00604EDE" w:rsidRDefault="006238BB" w:rsidP="00F1590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w:t>
      </w:r>
      <w:del w:id="252" w:author="Caitlin Jeffrey" w:date="2023-11-20T09:10:00Z">
        <w:r w:rsidRPr="00604EDE" w:rsidDel="006E0C5B">
          <w:rPr>
            <w:rFonts w:ascii="Times New Roman" w:hAnsi="Times New Roman" w:cs="Times New Roman"/>
            <w:sz w:val="24"/>
            <w:szCs w:val="24"/>
          </w:rPr>
          <w:delText xml:space="preserve">by the </w:delText>
        </w:r>
        <w:r w:rsidR="00870522" w:rsidDel="006E0C5B">
          <w:rPr>
            <w:rFonts w:ascii="Times New Roman" w:hAnsi="Times New Roman" w:cs="Times New Roman"/>
            <w:sz w:val="24"/>
            <w:szCs w:val="24"/>
          </w:rPr>
          <w:delText>first author</w:delText>
        </w:r>
        <w:r w:rsidR="000B163A" w:rsidDel="006E0C5B">
          <w:rPr>
            <w:rFonts w:ascii="Times New Roman" w:hAnsi="Times New Roman" w:cs="Times New Roman"/>
            <w:sz w:val="24"/>
            <w:szCs w:val="24"/>
          </w:rPr>
          <w:delText xml:space="preserve"> (CJ</w:delText>
        </w:r>
        <w:r w:rsidR="009E65D0" w:rsidDel="006E0C5B">
          <w:rPr>
            <w:rFonts w:ascii="Times New Roman" w:hAnsi="Times New Roman" w:cs="Times New Roman"/>
            <w:sz w:val="24"/>
            <w:szCs w:val="24"/>
          </w:rPr>
          <w:delText xml:space="preserve">). The interview </w:delText>
        </w:r>
        <w:bookmarkStart w:id="253" w:name="_Hlk146796950"/>
        <w:r w:rsidR="00B34A1E" w:rsidDel="006E0C5B">
          <w:rPr>
            <w:rFonts w:ascii="Times New Roman" w:hAnsi="Times New Roman" w:cs="Times New Roman"/>
            <w:sz w:val="24"/>
            <w:szCs w:val="24"/>
          </w:rPr>
          <w:delText>questionnaire</w:delText>
        </w:r>
        <w:bookmarkEnd w:id="253"/>
        <w:r w:rsidR="00551A65" w:rsidDel="006E0C5B">
          <w:rPr>
            <w:rFonts w:ascii="Times New Roman" w:hAnsi="Times New Roman" w:cs="Times New Roman"/>
            <w:sz w:val="24"/>
            <w:szCs w:val="24"/>
          </w:rPr>
          <w:delText xml:space="preserve"> </w:delText>
        </w:r>
        <w:r w:rsidRPr="00604EDE" w:rsidDel="006E0C5B">
          <w:rPr>
            <w:rFonts w:ascii="Times New Roman" w:hAnsi="Times New Roman" w:cs="Times New Roman"/>
            <w:sz w:val="24"/>
            <w:szCs w:val="24"/>
          </w:rPr>
          <w:delText xml:space="preserve">collected information </w:delText>
        </w:r>
        <w:r w:rsidR="00DF0010" w:rsidDel="006E0C5B">
          <w:rPr>
            <w:rFonts w:ascii="Times New Roman" w:hAnsi="Times New Roman" w:cs="Times New Roman"/>
            <w:sz w:val="24"/>
            <w:szCs w:val="24"/>
          </w:rPr>
          <w:delText xml:space="preserve">which </w:delText>
        </w:r>
        <w:r w:rsidR="00336622" w:rsidDel="006E0C5B">
          <w:rPr>
            <w:rFonts w:ascii="Times New Roman" w:hAnsi="Times New Roman" w:cs="Times New Roman"/>
            <w:sz w:val="24"/>
            <w:szCs w:val="24"/>
          </w:rPr>
          <w:delText>aim</w:delText>
        </w:r>
        <w:r w:rsidR="00DF0010" w:rsidDel="006E0C5B">
          <w:rPr>
            <w:rFonts w:ascii="Times New Roman" w:hAnsi="Times New Roman" w:cs="Times New Roman"/>
            <w:sz w:val="24"/>
            <w:szCs w:val="24"/>
          </w:rPr>
          <w:delText>ed</w:delText>
        </w:r>
        <w:r w:rsidRPr="00604EDE" w:rsidDel="006E0C5B">
          <w:rPr>
            <w:rFonts w:ascii="Times New Roman" w:hAnsi="Times New Roman" w:cs="Times New Roman"/>
            <w:sz w:val="24"/>
            <w:szCs w:val="24"/>
          </w:rPr>
          <w:delText xml:space="preserve"> </w:delText>
        </w:r>
        <w:r w:rsidRPr="00604EDE" w:rsidDel="00D27311">
          <w:rPr>
            <w:rFonts w:ascii="Times New Roman" w:hAnsi="Times New Roman" w:cs="Times New Roman"/>
            <w:sz w:val="24"/>
            <w:szCs w:val="24"/>
          </w:rPr>
          <w:delText>to acquire a comprehensive understanding of</w:delText>
        </w:r>
      </w:del>
      <w:ins w:id="254" w:author="Caitlin Jeffrey" w:date="2023-11-20T09:10:00Z">
        <w:r w:rsidR="00D27311">
          <w:rPr>
            <w:rFonts w:ascii="Times New Roman" w:hAnsi="Times New Roman" w:cs="Times New Roman"/>
            <w:sz w:val="24"/>
            <w:szCs w:val="24"/>
          </w:rPr>
          <w:t>which collected information about</w:t>
        </w:r>
      </w:ins>
      <w:r w:rsidRPr="00604EDE">
        <w:rPr>
          <w:rFonts w:ascii="Times New Roman" w:hAnsi="Times New Roman" w:cs="Times New Roman"/>
          <w:sz w:val="24"/>
          <w:szCs w:val="24"/>
        </w:rPr>
        <w:t xml:space="preserve"> housing and bedding management</w:t>
      </w:r>
      <w:r w:rsidR="004F71C6">
        <w:rPr>
          <w:rFonts w:ascii="Times New Roman" w:hAnsi="Times New Roman" w:cs="Times New Roman"/>
          <w:sz w:val="24"/>
          <w:szCs w:val="24"/>
        </w:rPr>
        <w:t>, as well as</w:t>
      </w:r>
      <w:r w:rsidRPr="00604EDE">
        <w:rPr>
          <w:rFonts w:ascii="Times New Roman" w:hAnsi="Times New Roman" w:cs="Times New Roman"/>
          <w:sz w:val="24"/>
          <w:szCs w:val="24"/>
        </w:rPr>
        <w:t xml:space="preserve"> </w:t>
      </w:r>
      <w:r w:rsidR="004F71C6">
        <w:rPr>
          <w:rFonts w:ascii="Times New Roman" w:hAnsi="Times New Roman" w:cs="Times New Roman"/>
          <w:sz w:val="24"/>
          <w:szCs w:val="24"/>
        </w:rPr>
        <w:t>other</w:t>
      </w:r>
      <w:r w:rsidR="004F71C6" w:rsidRPr="00604EDE">
        <w:rPr>
          <w:rFonts w:ascii="Times New Roman" w:hAnsi="Times New Roman" w:cs="Times New Roman"/>
          <w:sz w:val="24"/>
          <w:szCs w:val="24"/>
        </w:rPr>
        <w:t xml:space="preserve"> </w:t>
      </w:r>
      <w:r w:rsidRPr="00604EDE">
        <w:rPr>
          <w:rFonts w:ascii="Times New Roman" w:hAnsi="Times New Roman" w:cs="Times New Roman"/>
          <w:sz w:val="24"/>
          <w:szCs w:val="24"/>
        </w:rPr>
        <w:t>practices on the farm</w:t>
      </w:r>
      <w:r w:rsidR="009656D9">
        <w:rPr>
          <w:rFonts w:ascii="Times New Roman" w:hAnsi="Times New Roman" w:cs="Times New Roman"/>
          <w:sz w:val="24"/>
          <w:szCs w:val="24"/>
        </w:rPr>
        <w:t xml:space="preserve"> that could impact mastitis risk</w:t>
      </w:r>
      <w:ins w:id="255" w:author="Caitlin Jeffrey" w:date="2023-11-20T09:10:00Z">
        <w:r w:rsidR="00D27311">
          <w:rPr>
            <w:rFonts w:ascii="Times New Roman" w:hAnsi="Times New Roman" w:cs="Times New Roman"/>
            <w:sz w:val="24"/>
            <w:szCs w:val="24"/>
          </w:rPr>
          <w:t xml:space="preserve"> (</w:t>
        </w:r>
      </w:ins>
      <w:del w:id="256" w:author="Caitlin Jeffrey" w:date="2023-11-20T09:10:00Z">
        <w:r w:rsidRPr="00604EDE" w:rsidDel="00D27311">
          <w:rPr>
            <w:rFonts w:ascii="Times New Roman" w:hAnsi="Times New Roman" w:cs="Times New Roman"/>
            <w:sz w:val="24"/>
            <w:szCs w:val="24"/>
          </w:rPr>
          <w:delText>. The</w:delText>
        </w:r>
        <w:r w:rsidR="001610D9" w:rsidDel="00D27311">
          <w:rPr>
            <w:rFonts w:ascii="Times New Roman" w:hAnsi="Times New Roman" w:cs="Times New Roman"/>
            <w:sz w:val="24"/>
            <w:szCs w:val="24"/>
          </w:rPr>
          <w:delText xml:space="preserve"> </w:delText>
        </w:r>
        <w:r w:rsidR="00E816F6" w:rsidRPr="00E816F6" w:rsidDel="00D27311">
          <w:rPr>
            <w:rFonts w:ascii="Times New Roman" w:hAnsi="Times New Roman" w:cs="Times New Roman"/>
            <w:sz w:val="24"/>
            <w:szCs w:val="24"/>
          </w:rPr>
          <w:delText xml:space="preserve">questionnaire </w:delText>
        </w:r>
        <w:r w:rsidRPr="00604EDE" w:rsidDel="00D27311">
          <w:rPr>
            <w:rFonts w:ascii="Times New Roman" w:hAnsi="Times New Roman" w:cs="Times New Roman"/>
            <w:sz w:val="24"/>
            <w:szCs w:val="24"/>
          </w:rPr>
          <w:delText xml:space="preserve">is included in </w:delText>
        </w:r>
      </w:del>
      <w:r w:rsidRPr="00604EDE">
        <w:rPr>
          <w:rFonts w:ascii="Times New Roman" w:hAnsi="Times New Roman" w:cs="Times New Roman"/>
          <w:sz w:val="24"/>
          <w:szCs w:val="24"/>
        </w:rPr>
        <w:t xml:space="preserve">Supplemental Data </w:t>
      </w:r>
      <w:del w:id="257" w:author="Caitlin Jeffrey" w:date="2023-11-20T09:10:00Z">
        <w:r w:rsidRPr="00604EDE" w:rsidDel="00D27311">
          <w:rPr>
            <w:rFonts w:ascii="Times New Roman" w:hAnsi="Times New Roman" w:cs="Times New Roman"/>
            <w:sz w:val="24"/>
            <w:szCs w:val="24"/>
          </w:rPr>
          <w:delText>(</w:delText>
        </w:r>
      </w:del>
      <w:r w:rsidRPr="00604EDE">
        <w:rPr>
          <w:rFonts w:ascii="Times New Roman" w:hAnsi="Times New Roman" w:cs="Times New Roman"/>
          <w:sz w:val="24"/>
          <w:szCs w:val="24"/>
        </w:rPr>
        <w:t>XXX).</w:t>
      </w:r>
      <w:r w:rsidR="00D616C1">
        <w:rPr>
          <w:rFonts w:ascii="Times New Roman" w:hAnsi="Times New Roman" w:cs="Times New Roman"/>
          <w:sz w:val="24"/>
          <w:szCs w:val="24"/>
        </w:rPr>
        <w:t xml:space="preserve"> </w:t>
      </w:r>
      <w:ins w:id="258" w:author="Caitlin Jeffrey" w:date="2023-12-05T13:21:00Z">
        <w:r w:rsidR="004E16CE">
          <w:rPr>
            <w:rFonts w:ascii="Times New Roman" w:hAnsi="Times New Roman" w:cs="Times New Roman"/>
            <w:sz w:val="24"/>
            <w:szCs w:val="24"/>
          </w:rPr>
          <w:t xml:space="preserve"> </w:t>
        </w:r>
        <w:r w:rsidR="004E16CE" w:rsidRPr="004E16CE">
          <w:rPr>
            <w:rFonts w:ascii="Times New Roman" w:hAnsi="Times New Roman" w:cs="Times New Roman"/>
            <w:sz w:val="24"/>
            <w:szCs w:val="24"/>
          </w:rPr>
          <w:t xml:space="preserve">The study questionnaire was </w:t>
        </w:r>
      </w:ins>
      <w:ins w:id="259" w:author="Caitlin Jeffrey" w:date="2023-12-05T13:22:00Z">
        <w:r w:rsidR="00771338">
          <w:rPr>
            <w:rFonts w:ascii="Times New Roman" w:hAnsi="Times New Roman" w:cs="Times New Roman"/>
            <w:sz w:val="24"/>
            <w:szCs w:val="24"/>
          </w:rPr>
          <w:t xml:space="preserve">largely </w:t>
        </w:r>
      </w:ins>
      <w:ins w:id="260" w:author="Caitlin Jeffrey" w:date="2023-12-05T13:21:00Z">
        <w:r w:rsidR="004E16CE" w:rsidRPr="004E16CE">
          <w:rPr>
            <w:rFonts w:ascii="Times New Roman" w:hAnsi="Times New Roman" w:cs="Times New Roman"/>
            <w:sz w:val="24"/>
            <w:szCs w:val="24"/>
          </w:rPr>
          <w:t xml:space="preserve">adapted from </w:t>
        </w:r>
      </w:ins>
      <w:ins w:id="261" w:author="Caitlin Jeffrey" w:date="2023-12-05T13:22:00Z">
        <w:r w:rsidR="00771338">
          <w:rPr>
            <w:rFonts w:ascii="Times New Roman" w:hAnsi="Times New Roman" w:cs="Times New Roman"/>
            <w:sz w:val="24"/>
            <w:szCs w:val="24"/>
          </w:rPr>
          <w:t xml:space="preserve">a </w:t>
        </w:r>
      </w:ins>
      <w:ins w:id="262" w:author="Caitlin Jeffrey" w:date="2023-12-05T13:21:00Z">
        <w:r w:rsidR="004E16CE" w:rsidRPr="004E16CE">
          <w:rPr>
            <w:rFonts w:ascii="Times New Roman" w:hAnsi="Times New Roman" w:cs="Times New Roman"/>
            <w:sz w:val="24"/>
            <w:szCs w:val="24"/>
          </w:rPr>
          <w:t>previously published survey</w:t>
        </w:r>
      </w:ins>
      <w:ins w:id="263" w:author="Caitlin Jeffrey" w:date="2023-12-05T13:24:00Z">
        <w:r w:rsidR="004B78F5">
          <w:rPr>
            <w:rFonts w:ascii="Times New Roman" w:hAnsi="Times New Roman" w:cs="Times New Roman"/>
            <w:sz w:val="24"/>
            <w:szCs w:val="24"/>
          </w:rPr>
          <w:t xml:space="preserve"> </w:t>
        </w:r>
      </w:ins>
      <w:r w:rsidR="004B78F5">
        <w:rPr>
          <w:rFonts w:ascii="Times New Roman" w:hAnsi="Times New Roman" w:cs="Times New Roman"/>
          <w:sz w:val="24"/>
          <w:szCs w:val="24"/>
        </w:rPr>
        <w:fldChar w:fldCharType="begin"/>
      </w:r>
      <w:r w:rsidR="004B78F5">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4B78F5">
        <w:rPr>
          <w:rFonts w:ascii="Times New Roman" w:hAnsi="Times New Roman" w:cs="Times New Roman"/>
          <w:sz w:val="24"/>
          <w:szCs w:val="24"/>
        </w:rPr>
        <w:fldChar w:fldCharType="separate"/>
      </w:r>
      <w:r w:rsidR="004B78F5">
        <w:rPr>
          <w:rFonts w:ascii="Times New Roman" w:hAnsi="Times New Roman" w:cs="Times New Roman"/>
          <w:noProof/>
          <w:sz w:val="24"/>
          <w:szCs w:val="24"/>
        </w:rPr>
        <w:t>(Stiglbauer et al., 2013)</w:t>
      </w:r>
      <w:r w:rsidR="004B78F5">
        <w:rPr>
          <w:rFonts w:ascii="Times New Roman" w:hAnsi="Times New Roman" w:cs="Times New Roman"/>
          <w:sz w:val="24"/>
          <w:szCs w:val="24"/>
        </w:rPr>
        <w:fldChar w:fldCharType="end"/>
      </w:r>
      <w:ins w:id="264" w:author="Caitlin Jeffrey" w:date="2023-12-05T13:24:00Z">
        <w:r w:rsidR="004B78F5">
          <w:rPr>
            <w:rFonts w:ascii="Times New Roman" w:hAnsi="Times New Roman" w:cs="Times New Roman"/>
            <w:sz w:val="24"/>
            <w:szCs w:val="24"/>
          </w:rPr>
          <w:t>,</w:t>
        </w:r>
      </w:ins>
      <w:ins w:id="265" w:author="Caitlin Jeffrey" w:date="2023-12-05T13:23:00Z">
        <w:r w:rsidR="003C4865">
          <w:rPr>
            <w:rFonts w:ascii="Times New Roman" w:hAnsi="Times New Roman" w:cs="Times New Roman"/>
            <w:sz w:val="24"/>
            <w:szCs w:val="24"/>
          </w:rPr>
          <w:t xml:space="preserve"> with additional questions </w:t>
        </w:r>
      </w:ins>
      <w:ins w:id="266" w:author="Caitlin Jeffrey" w:date="2023-12-05T13:24:00Z">
        <w:r w:rsidR="004B78F5">
          <w:rPr>
            <w:rFonts w:ascii="Times New Roman" w:hAnsi="Times New Roman" w:cs="Times New Roman"/>
            <w:sz w:val="24"/>
            <w:szCs w:val="24"/>
          </w:rPr>
          <w:t>specific to the current study.</w:t>
        </w:r>
      </w:ins>
      <w:ins w:id="267" w:author="Caitlin Jeffrey" w:date="2023-12-05T13:25:00Z">
        <w:r w:rsidR="00E1148F">
          <w:rPr>
            <w:rFonts w:ascii="Times New Roman" w:hAnsi="Times New Roman" w:cs="Times New Roman"/>
            <w:sz w:val="24"/>
            <w:szCs w:val="24"/>
          </w:rPr>
          <w:t xml:space="preserve"> </w:t>
        </w:r>
      </w:ins>
      <w:ins w:id="268" w:author="Caitlin Jeffrey" w:date="2023-12-05T13:26:00Z">
        <w:r w:rsidR="001F3DF7">
          <w:rPr>
            <w:rFonts w:ascii="Times New Roman" w:hAnsi="Times New Roman" w:cs="Times New Roman"/>
            <w:sz w:val="24"/>
            <w:szCs w:val="24"/>
          </w:rPr>
          <w:t>The questionnaire</w:t>
        </w:r>
      </w:ins>
      <w:ins w:id="269" w:author="Caitlin Jeffrey" w:date="2023-12-05T13:21:00Z">
        <w:r w:rsidR="004E16CE" w:rsidRPr="004E16CE">
          <w:rPr>
            <w:rFonts w:ascii="Times New Roman" w:hAnsi="Times New Roman" w:cs="Times New Roman"/>
            <w:sz w:val="24"/>
            <w:szCs w:val="24"/>
          </w:rPr>
          <w:t xml:space="preserve"> was reviewed by </w:t>
        </w:r>
      </w:ins>
      <w:ins w:id="270" w:author="Caitlin Jeffrey" w:date="2023-12-05T13:26:00Z">
        <w:r w:rsidR="001F3DF7">
          <w:rPr>
            <w:rFonts w:ascii="Times New Roman" w:hAnsi="Times New Roman" w:cs="Times New Roman"/>
            <w:sz w:val="24"/>
            <w:szCs w:val="24"/>
          </w:rPr>
          <w:t>a social scientist</w:t>
        </w:r>
      </w:ins>
      <w:ins w:id="271" w:author="Caitlin Jeffrey" w:date="2023-12-05T13:27:00Z">
        <w:r w:rsidR="00C72A0C">
          <w:rPr>
            <w:rFonts w:ascii="Times New Roman" w:hAnsi="Times New Roman" w:cs="Times New Roman"/>
            <w:sz w:val="24"/>
            <w:szCs w:val="24"/>
          </w:rPr>
          <w:t xml:space="preserve"> experience</w:t>
        </w:r>
        <w:r w:rsidR="00F15903">
          <w:rPr>
            <w:rFonts w:ascii="Times New Roman" w:hAnsi="Times New Roman" w:cs="Times New Roman"/>
            <w:sz w:val="24"/>
            <w:szCs w:val="24"/>
          </w:rPr>
          <w:t>d</w:t>
        </w:r>
        <w:r w:rsidR="00C72A0C">
          <w:rPr>
            <w:rFonts w:ascii="Times New Roman" w:hAnsi="Times New Roman" w:cs="Times New Roman"/>
            <w:sz w:val="24"/>
            <w:szCs w:val="24"/>
          </w:rPr>
          <w:t xml:space="preserve"> </w:t>
        </w:r>
        <w:r w:rsidR="00F15903">
          <w:rPr>
            <w:rFonts w:ascii="Times New Roman" w:hAnsi="Times New Roman" w:cs="Times New Roman"/>
            <w:sz w:val="24"/>
            <w:szCs w:val="24"/>
          </w:rPr>
          <w:t>in</w:t>
        </w:r>
        <w:r w:rsidR="00C72A0C">
          <w:rPr>
            <w:rFonts w:ascii="Times New Roman" w:hAnsi="Times New Roman" w:cs="Times New Roman"/>
            <w:sz w:val="24"/>
            <w:szCs w:val="24"/>
          </w:rPr>
          <w:t xml:space="preserve"> gathering qualitative data</w:t>
        </w:r>
      </w:ins>
      <w:ins w:id="272" w:author="Caitlin Jeffrey" w:date="2023-12-05T13:28:00Z">
        <w:r w:rsidR="00F15903">
          <w:rPr>
            <w:rFonts w:ascii="Times New Roman" w:hAnsi="Times New Roman" w:cs="Times New Roman"/>
            <w:sz w:val="24"/>
            <w:szCs w:val="24"/>
          </w:rPr>
          <w:t xml:space="preserve"> and </w:t>
        </w:r>
      </w:ins>
      <w:ins w:id="273" w:author="Caitlin Jeffrey" w:date="2023-12-05T13:21:00Z">
        <w:r w:rsidR="004E16CE" w:rsidRPr="004E16CE">
          <w:rPr>
            <w:rFonts w:ascii="Times New Roman" w:hAnsi="Times New Roman" w:cs="Times New Roman"/>
            <w:sz w:val="24"/>
            <w:szCs w:val="24"/>
          </w:rPr>
          <w:t xml:space="preserve">tested before use with </w:t>
        </w:r>
      </w:ins>
      <w:ins w:id="274" w:author="Caitlin Jeffrey" w:date="2023-12-05T13:30:00Z">
        <w:r w:rsidR="00644E45">
          <w:rPr>
            <w:rFonts w:ascii="Times New Roman" w:hAnsi="Times New Roman" w:cs="Times New Roman"/>
            <w:sz w:val="24"/>
            <w:szCs w:val="24"/>
          </w:rPr>
          <w:t>herd managers</w:t>
        </w:r>
      </w:ins>
      <w:ins w:id="275" w:author="Caitlin Jeffrey" w:date="2023-12-05T13:21:00Z">
        <w:r w:rsidR="004E16CE" w:rsidRPr="004E16CE">
          <w:rPr>
            <w:rFonts w:ascii="Times New Roman" w:hAnsi="Times New Roman" w:cs="Times New Roman"/>
            <w:sz w:val="24"/>
            <w:szCs w:val="24"/>
          </w:rPr>
          <w:t xml:space="preserve"> </w:t>
        </w:r>
      </w:ins>
      <w:ins w:id="276" w:author="Caitlin Jeffrey" w:date="2023-12-05T13:28:00Z">
        <w:r w:rsidR="00890FF1">
          <w:rPr>
            <w:rFonts w:ascii="Times New Roman" w:hAnsi="Times New Roman" w:cs="Times New Roman"/>
            <w:sz w:val="24"/>
            <w:szCs w:val="24"/>
          </w:rPr>
          <w:t xml:space="preserve">at the </w:t>
        </w:r>
      </w:ins>
      <w:ins w:id="277" w:author="Caitlin Jeffrey" w:date="2023-12-05T13:29:00Z">
        <w:r w:rsidR="00526EF5">
          <w:rPr>
            <w:rFonts w:ascii="Times New Roman" w:hAnsi="Times New Roman" w:cs="Times New Roman"/>
            <w:sz w:val="24"/>
            <w:szCs w:val="24"/>
          </w:rPr>
          <w:t>University of Vermont teaching</w:t>
        </w:r>
      </w:ins>
      <w:ins w:id="278" w:author="Caitlin Jeffrey" w:date="2023-12-05T13:28:00Z">
        <w:r w:rsidR="00890FF1">
          <w:rPr>
            <w:rFonts w:ascii="Times New Roman" w:hAnsi="Times New Roman" w:cs="Times New Roman"/>
            <w:sz w:val="24"/>
            <w:szCs w:val="24"/>
          </w:rPr>
          <w:t xml:space="preserve"> </w:t>
        </w:r>
      </w:ins>
      <w:ins w:id="279" w:author="Caitlin Jeffrey" w:date="2023-12-05T13:30:00Z">
        <w:r w:rsidR="00967786">
          <w:rPr>
            <w:rFonts w:ascii="Times New Roman" w:hAnsi="Times New Roman" w:cs="Times New Roman"/>
            <w:sz w:val="24"/>
            <w:szCs w:val="24"/>
          </w:rPr>
          <w:t>dairy</w:t>
        </w:r>
      </w:ins>
      <w:ins w:id="280" w:author="Caitlin Jeffrey" w:date="2023-12-05T13:21:00Z">
        <w:r w:rsidR="004E16CE" w:rsidRPr="004E16CE">
          <w:rPr>
            <w:rFonts w:ascii="Times New Roman" w:hAnsi="Times New Roman" w:cs="Times New Roman"/>
            <w:sz w:val="24"/>
            <w:szCs w:val="24"/>
          </w:rPr>
          <w:t xml:space="preserve">. </w:t>
        </w:r>
      </w:ins>
      <w:del w:id="281" w:author="Caitlin Jeffrey" w:date="2023-11-20T09:10:00Z">
        <w:r w:rsidR="00C16CCD" w:rsidDel="00115309">
          <w:rPr>
            <w:rFonts w:ascii="Times New Roman" w:hAnsi="Times New Roman" w:cs="Times New Roman"/>
            <w:sz w:val="24"/>
            <w:szCs w:val="24"/>
          </w:rPr>
          <w:delText>Survey and interview pro</w:delText>
        </w:r>
        <w:r w:rsidR="001A6936" w:rsidDel="00115309">
          <w:rPr>
            <w:rFonts w:ascii="Times New Roman" w:hAnsi="Times New Roman" w:cs="Times New Roman"/>
            <w:sz w:val="24"/>
            <w:szCs w:val="24"/>
          </w:rPr>
          <w:delText>tocols were registered with the University of Vermont Institutional Review Board (IRB certification</w:delText>
        </w:r>
        <w:r w:rsidR="00FC1A8F" w:rsidDel="00115309">
          <w:rPr>
            <w:rFonts w:ascii="Times New Roman" w:hAnsi="Times New Roman" w:cs="Times New Roman"/>
            <w:sz w:val="24"/>
            <w:szCs w:val="24"/>
          </w:rPr>
          <w:delText xml:space="preserve"> </w:delText>
        </w:r>
        <w:r w:rsidR="001A6936" w:rsidRPr="00D616C1" w:rsidDel="00115309">
          <w:rPr>
            <w:rFonts w:ascii="Times New Roman" w:hAnsi="Times New Roman" w:cs="Times New Roman"/>
            <w:sz w:val="24"/>
            <w:szCs w:val="24"/>
          </w:rPr>
          <w:delText>19-0057</w:delText>
        </w:r>
        <w:r w:rsidR="001A6936" w:rsidDel="00115309">
          <w:rPr>
            <w:rFonts w:ascii="Times New Roman" w:hAnsi="Times New Roman" w:cs="Times New Roman"/>
            <w:sz w:val="24"/>
            <w:szCs w:val="24"/>
          </w:rPr>
          <w:delText>)</w:delText>
        </w:r>
        <w:r w:rsidR="003A3E61" w:rsidDel="00115309">
          <w:rPr>
            <w:rFonts w:ascii="Times New Roman" w:hAnsi="Times New Roman" w:cs="Times New Roman"/>
            <w:sz w:val="24"/>
            <w:szCs w:val="24"/>
          </w:rPr>
          <w:delText>.</w:delText>
        </w:r>
        <w:r w:rsidRPr="00604EDE" w:rsidDel="00115309">
          <w:rPr>
            <w:rFonts w:ascii="Times New Roman" w:hAnsi="Times New Roman" w:cs="Times New Roman"/>
            <w:sz w:val="24"/>
            <w:szCs w:val="24"/>
          </w:rPr>
          <w:delText xml:space="preserve"> </w:delText>
        </w:r>
      </w:del>
      <w:moveFromRangeStart w:id="282" w:author="Caitlin Jeffrey" w:date="2023-11-20T09:11:00Z" w:name="move151363893"/>
      <w:moveFrom w:id="283" w:author="Caitlin Jeffrey" w:date="2023-11-20T09:11:00Z">
        <w:r w:rsidRPr="00604EDE" w:rsidDel="00115309">
          <w:rPr>
            <w:rFonts w:ascii="Times New Roman" w:hAnsi="Times New Roman" w:cs="Times New Roman"/>
            <w:sz w:val="24"/>
            <w:szCs w:val="24"/>
          </w:rPr>
          <w:t xml:space="preserve">The </w:t>
        </w:r>
        <w:r w:rsidR="00E816F6" w:rsidRPr="00E816F6" w:rsidDel="00115309">
          <w:rPr>
            <w:rFonts w:ascii="Times New Roman" w:hAnsi="Times New Roman" w:cs="Times New Roman"/>
            <w:sz w:val="24"/>
            <w:szCs w:val="24"/>
          </w:rPr>
          <w:t>questionnaire</w:t>
        </w:r>
        <w:r w:rsidRPr="00604EDE" w:rsidDel="00115309">
          <w:rPr>
            <w:rFonts w:ascii="Times New Roman" w:hAnsi="Times New Roman" w:cs="Times New Roman"/>
            <w:sz w:val="24"/>
            <w:szCs w:val="24"/>
          </w:rPr>
          <w:t xml:space="preserve"> was created and administered on a tablet using KoboCollect software</w:t>
        </w:r>
        <w:r w:rsidR="00B97B45" w:rsidDel="00115309">
          <w:rPr>
            <w:rFonts w:ascii="Times New Roman" w:hAnsi="Times New Roman" w:cs="Times New Roman"/>
            <w:sz w:val="24"/>
            <w:szCs w:val="24"/>
          </w:rPr>
          <w:t xml:space="preserve"> </w:t>
        </w:r>
        <w:r w:rsidRPr="00604EDE" w:rsidDel="00115309">
          <w:rPr>
            <w:rFonts w:ascii="Times New Roman" w:hAnsi="Times New Roman" w:cs="Times New Roman"/>
            <w:sz w:val="24"/>
            <w:szCs w:val="24"/>
          </w:rPr>
          <w:t xml:space="preserve">(http://www.kobotoolbox.org). </w:t>
        </w:r>
      </w:moveFrom>
      <w:moveFromRangeEnd w:id="282"/>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w:t>
      </w:r>
      <w:r w:rsidRPr="00604EDE">
        <w:rPr>
          <w:rFonts w:ascii="Times New Roman" w:hAnsi="Times New Roman" w:cs="Times New Roman"/>
          <w:sz w:val="24"/>
          <w:szCs w:val="24"/>
        </w:rPr>
        <w:lastRenderedPageBreak/>
        <w:t xml:space="preserve">lactating, dry, and youngstock; breed; record-keeping systems). </w:t>
      </w:r>
      <w:ins w:id="284" w:author="Caitlin Jeffrey" w:date="2023-11-20T09:12:00Z">
        <w:r w:rsidR="00115309">
          <w:rPr>
            <w:rFonts w:ascii="Times New Roman" w:hAnsi="Times New Roman" w:cs="Times New Roman"/>
            <w:sz w:val="24"/>
            <w:szCs w:val="24"/>
          </w:rPr>
          <w:t xml:space="preserve">Farms </w:t>
        </w:r>
        <w:r w:rsidR="00115309" w:rsidRPr="00604EDE">
          <w:rPr>
            <w:rFonts w:ascii="Times New Roman" w:hAnsi="Times New Roman" w:cs="Times New Roman"/>
            <w:sz w:val="24"/>
            <w:szCs w:val="24"/>
          </w:rPr>
          <w:t>us</w:t>
        </w:r>
        <w:r w:rsidR="00115309">
          <w:rPr>
            <w:rFonts w:ascii="Times New Roman" w:hAnsi="Times New Roman" w:cs="Times New Roman"/>
            <w:sz w:val="24"/>
            <w:szCs w:val="24"/>
          </w:rPr>
          <w:t xml:space="preserve">ing </w:t>
        </w:r>
        <w:r w:rsidR="00115309" w:rsidRPr="00604EDE">
          <w:rPr>
            <w:rFonts w:ascii="Times New Roman" w:hAnsi="Times New Roman" w:cs="Times New Roman"/>
            <w:sz w:val="24"/>
            <w:szCs w:val="24"/>
          </w:rPr>
          <w:t xml:space="preserve">bedded pack systems </w:t>
        </w:r>
        <w:r w:rsidR="00115309">
          <w:rPr>
            <w:rFonts w:ascii="Times New Roman" w:hAnsi="Times New Roman" w:cs="Times New Roman"/>
            <w:sz w:val="24"/>
            <w:szCs w:val="24"/>
          </w:rPr>
          <w:t>were asked</w:t>
        </w:r>
        <w:r w:rsidR="00115309" w:rsidRPr="00604EDE">
          <w:rPr>
            <w:rFonts w:ascii="Times New Roman" w:hAnsi="Times New Roman" w:cs="Times New Roman"/>
            <w:sz w:val="24"/>
            <w:szCs w:val="24"/>
          </w:rPr>
          <w:t xml:space="preserve"> additional questions to gather detailed information about </w:t>
        </w:r>
        <w:r w:rsidR="00115309">
          <w:rPr>
            <w:rFonts w:ascii="Times New Roman" w:hAnsi="Times New Roman" w:cs="Times New Roman"/>
            <w:sz w:val="24"/>
            <w:szCs w:val="24"/>
          </w:rPr>
          <w:t xml:space="preserve">bedded pack construction, </w:t>
        </w:r>
        <w:r w:rsidR="00115309" w:rsidRPr="00604EDE">
          <w:rPr>
            <w:rFonts w:ascii="Times New Roman" w:hAnsi="Times New Roman" w:cs="Times New Roman"/>
            <w:sz w:val="24"/>
            <w:szCs w:val="24"/>
          </w:rPr>
          <w:t>management, monitoring</w:t>
        </w:r>
        <w:r w:rsidR="00115309">
          <w:rPr>
            <w:rFonts w:ascii="Times New Roman" w:hAnsi="Times New Roman" w:cs="Times New Roman"/>
            <w:sz w:val="24"/>
            <w:szCs w:val="24"/>
          </w:rPr>
          <w:t xml:space="preserve"> practices</w:t>
        </w:r>
        <w:r w:rsidR="00115309" w:rsidRPr="00604EDE">
          <w:rPr>
            <w:rFonts w:ascii="Times New Roman" w:hAnsi="Times New Roman" w:cs="Times New Roman"/>
            <w:sz w:val="24"/>
            <w:szCs w:val="24"/>
          </w:rPr>
          <w:t xml:space="preserve">, </w:t>
        </w:r>
        <w:r w:rsidR="00115309">
          <w:rPr>
            <w:rFonts w:ascii="Times New Roman" w:hAnsi="Times New Roman" w:cs="Times New Roman"/>
            <w:sz w:val="24"/>
            <w:szCs w:val="24"/>
          </w:rPr>
          <w:t>and perceptions</w:t>
        </w:r>
        <w:r w:rsidR="00115309" w:rsidRPr="00604EDE">
          <w:rPr>
            <w:rFonts w:ascii="Times New Roman" w:hAnsi="Times New Roman" w:cs="Times New Roman"/>
            <w:sz w:val="24"/>
            <w:szCs w:val="24"/>
          </w:rPr>
          <w:t xml:space="preserve"> comparing </w:t>
        </w:r>
        <w:r w:rsidR="00115309">
          <w:rPr>
            <w:rFonts w:ascii="Times New Roman" w:hAnsi="Times New Roman" w:cs="Times New Roman"/>
            <w:sz w:val="24"/>
            <w:szCs w:val="24"/>
          </w:rPr>
          <w:t>bedded packs</w:t>
        </w:r>
        <w:r w:rsidR="00115309" w:rsidRPr="00604EDE">
          <w:rPr>
            <w:rFonts w:ascii="Times New Roman" w:hAnsi="Times New Roman" w:cs="Times New Roman"/>
            <w:sz w:val="24"/>
            <w:szCs w:val="24"/>
          </w:rPr>
          <w:t xml:space="preserve"> to </w:t>
        </w:r>
        <w:r w:rsidR="00115309">
          <w:rPr>
            <w:rFonts w:ascii="Times New Roman" w:hAnsi="Times New Roman" w:cs="Times New Roman"/>
            <w:sz w:val="24"/>
            <w:szCs w:val="24"/>
          </w:rPr>
          <w:t xml:space="preserve">any </w:t>
        </w:r>
        <w:r w:rsidR="00115309" w:rsidRPr="00604EDE">
          <w:rPr>
            <w:rFonts w:ascii="Times New Roman" w:hAnsi="Times New Roman" w:cs="Times New Roman"/>
            <w:sz w:val="24"/>
            <w:szCs w:val="24"/>
          </w:rPr>
          <w:t>previously used systems.</w:t>
        </w:r>
      </w:ins>
      <w:del w:id="285" w:author="Caitlin Jeffrey" w:date="2023-11-20T09:12:00Z">
        <w:r w:rsidRPr="00604EDE" w:rsidDel="00115309">
          <w:rPr>
            <w:rFonts w:ascii="Times New Roman" w:hAnsi="Times New Roman" w:cs="Times New Roman"/>
            <w:sz w:val="24"/>
            <w:szCs w:val="24"/>
          </w:rPr>
          <w:delText xml:space="preserve">As the focus of this study was the use of bedded pack systems by organic dairy producers in Vermont, additional questions were asked of these farms to gather more detailed information about </w:delText>
        </w:r>
        <w:r w:rsidR="00743EFC" w:rsidDel="00115309">
          <w:rPr>
            <w:rFonts w:ascii="Times New Roman" w:hAnsi="Times New Roman" w:cs="Times New Roman"/>
            <w:sz w:val="24"/>
            <w:szCs w:val="24"/>
          </w:rPr>
          <w:delText xml:space="preserve">bedded pack construction, </w:delText>
        </w:r>
        <w:r w:rsidRPr="00604EDE" w:rsidDel="00115309">
          <w:rPr>
            <w:rFonts w:ascii="Times New Roman" w:hAnsi="Times New Roman" w:cs="Times New Roman"/>
            <w:sz w:val="24"/>
            <w:szCs w:val="24"/>
          </w:rPr>
          <w:delText>management, monitoring</w:delText>
        </w:r>
        <w:r w:rsidR="0083590B" w:rsidDel="00115309">
          <w:rPr>
            <w:rFonts w:ascii="Times New Roman" w:hAnsi="Times New Roman" w:cs="Times New Roman"/>
            <w:sz w:val="24"/>
            <w:szCs w:val="24"/>
          </w:rPr>
          <w:delText xml:space="preserve"> practices</w:delText>
        </w:r>
        <w:r w:rsidRPr="00604EDE" w:rsidDel="00115309">
          <w:rPr>
            <w:rFonts w:ascii="Times New Roman" w:hAnsi="Times New Roman" w:cs="Times New Roman"/>
            <w:sz w:val="24"/>
            <w:szCs w:val="24"/>
          </w:rPr>
          <w:delText xml:space="preserve">, </w:delText>
        </w:r>
        <w:r w:rsidR="00400FAB" w:rsidDel="00115309">
          <w:rPr>
            <w:rFonts w:ascii="Times New Roman" w:hAnsi="Times New Roman" w:cs="Times New Roman"/>
            <w:sz w:val="24"/>
            <w:szCs w:val="24"/>
          </w:rPr>
          <w:delText xml:space="preserve">and </w:delText>
        </w:r>
        <w:r w:rsidR="00D632A8" w:rsidDel="00115309">
          <w:rPr>
            <w:rFonts w:ascii="Times New Roman" w:hAnsi="Times New Roman" w:cs="Times New Roman"/>
            <w:sz w:val="24"/>
            <w:szCs w:val="24"/>
          </w:rPr>
          <w:delText>per</w:delText>
        </w:r>
        <w:r w:rsidR="004703C3" w:rsidDel="00115309">
          <w:rPr>
            <w:rFonts w:ascii="Times New Roman" w:hAnsi="Times New Roman" w:cs="Times New Roman"/>
            <w:sz w:val="24"/>
            <w:szCs w:val="24"/>
          </w:rPr>
          <w:delText>ceptions</w:delText>
        </w:r>
        <w:r w:rsidR="00D632A8" w:rsidRPr="00604EDE" w:rsidDel="00115309">
          <w:rPr>
            <w:rFonts w:ascii="Times New Roman" w:hAnsi="Times New Roman" w:cs="Times New Roman"/>
            <w:sz w:val="24"/>
            <w:szCs w:val="24"/>
          </w:rPr>
          <w:delText xml:space="preserve"> </w:delText>
        </w:r>
        <w:r w:rsidRPr="00604EDE" w:rsidDel="00115309">
          <w:rPr>
            <w:rFonts w:ascii="Times New Roman" w:hAnsi="Times New Roman" w:cs="Times New Roman"/>
            <w:sz w:val="24"/>
            <w:szCs w:val="24"/>
          </w:rPr>
          <w:delText xml:space="preserve">comparing </w:delText>
        </w:r>
        <w:r w:rsidR="004703C3" w:rsidDel="00115309">
          <w:rPr>
            <w:rFonts w:ascii="Times New Roman" w:hAnsi="Times New Roman" w:cs="Times New Roman"/>
            <w:sz w:val="24"/>
            <w:szCs w:val="24"/>
          </w:rPr>
          <w:delText>bedded packs</w:delText>
        </w:r>
        <w:r w:rsidR="004703C3" w:rsidRPr="00604EDE" w:rsidDel="00115309">
          <w:rPr>
            <w:rFonts w:ascii="Times New Roman" w:hAnsi="Times New Roman" w:cs="Times New Roman"/>
            <w:sz w:val="24"/>
            <w:szCs w:val="24"/>
          </w:rPr>
          <w:delText xml:space="preserve"> </w:delText>
        </w:r>
        <w:r w:rsidRPr="00604EDE" w:rsidDel="00115309">
          <w:rPr>
            <w:rFonts w:ascii="Times New Roman" w:hAnsi="Times New Roman" w:cs="Times New Roman"/>
            <w:sz w:val="24"/>
            <w:szCs w:val="24"/>
          </w:rPr>
          <w:delText xml:space="preserve">to </w:delText>
        </w:r>
        <w:r w:rsidR="0083590B" w:rsidDel="00115309">
          <w:rPr>
            <w:rFonts w:ascii="Times New Roman" w:hAnsi="Times New Roman" w:cs="Times New Roman"/>
            <w:sz w:val="24"/>
            <w:szCs w:val="24"/>
          </w:rPr>
          <w:delText xml:space="preserve">any </w:delText>
        </w:r>
        <w:r w:rsidRPr="00604EDE" w:rsidDel="00115309">
          <w:rPr>
            <w:rFonts w:ascii="Times New Roman" w:hAnsi="Times New Roman" w:cs="Times New Roman"/>
            <w:sz w:val="24"/>
            <w:szCs w:val="24"/>
          </w:rPr>
          <w:delText>previously used systems.</w:delText>
        </w:r>
      </w:del>
      <w:r w:rsidRPr="00604EDE">
        <w:rPr>
          <w:rFonts w:ascii="Times New Roman" w:hAnsi="Times New Roman" w:cs="Times New Roman"/>
          <w:sz w:val="24"/>
          <w:szCs w:val="24"/>
        </w:rPr>
        <w:t xml:space="preserve"> </w:t>
      </w:r>
      <w:ins w:id="286" w:author="Caitlin Jeffrey" w:date="2023-11-20T09:13:00Z">
        <w:r w:rsidR="00DB4BAB" w:rsidRPr="00604EDE">
          <w:rPr>
            <w:rFonts w:ascii="Times New Roman" w:hAnsi="Times New Roman" w:cs="Times New Roman"/>
            <w:sz w:val="24"/>
            <w:szCs w:val="24"/>
          </w:rPr>
          <w:t xml:space="preserve">Completion of the </w:t>
        </w:r>
      </w:ins>
      <w:ins w:id="287" w:author="Caitlin Jeffrey" w:date="2023-11-22T11:34:00Z">
        <w:r w:rsidR="00012125">
          <w:rPr>
            <w:rFonts w:ascii="Times New Roman" w:hAnsi="Times New Roman" w:cs="Times New Roman"/>
            <w:sz w:val="24"/>
            <w:szCs w:val="24"/>
          </w:rPr>
          <w:t>questionnaire</w:t>
        </w:r>
      </w:ins>
      <w:ins w:id="288" w:author="Caitlin Jeffrey" w:date="2023-11-20T09:13:00Z">
        <w:r w:rsidR="00DB4BAB" w:rsidRPr="00604EDE">
          <w:rPr>
            <w:rFonts w:ascii="Times New Roman" w:hAnsi="Times New Roman" w:cs="Times New Roman"/>
            <w:sz w:val="24"/>
            <w:szCs w:val="24"/>
          </w:rPr>
          <w:t xml:space="preserve"> </w:t>
        </w:r>
        <w:r w:rsidR="00DB4BAB">
          <w:rPr>
            <w:rFonts w:ascii="Times New Roman" w:hAnsi="Times New Roman" w:cs="Times New Roman"/>
            <w:sz w:val="24"/>
            <w:szCs w:val="24"/>
          </w:rPr>
          <w:t>required</w:t>
        </w:r>
        <w:r w:rsidR="00DB4BAB" w:rsidRPr="00604EDE">
          <w:rPr>
            <w:rFonts w:ascii="Times New Roman" w:hAnsi="Times New Roman" w:cs="Times New Roman"/>
            <w:sz w:val="24"/>
            <w:szCs w:val="24"/>
          </w:rPr>
          <w:t xml:space="preserve"> 45 minutes on average, rang</w:t>
        </w:r>
        <w:r w:rsidR="00DB4BAB">
          <w:rPr>
            <w:rFonts w:ascii="Times New Roman" w:hAnsi="Times New Roman" w:cs="Times New Roman"/>
            <w:sz w:val="24"/>
            <w:szCs w:val="24"/>
          </w:rPr>
          <w:t>ing</w:t>
        </w:r>
        <w:r w:rsidR="00DB4BAB" w:rsidRPr="00604EDE">
          <w:rPr>
            <w:rFonts w:ascii="Times New Roman" w:hAnsi="Times New Roman" w:cs="Times New Roman"/>
            <w:sz w:val="24"/>
            <w:szCs w:val="24"/>
          </w:rPr>
          <w:t xml:space="preserve"> from</w:t>
        </w:r>
        <w:r w:rsidR="00DB4BAB">
          <w:rPr>
            <w:rFonts w:ascii="Times New Roman" w:hAnsi="Times New Roman" w:cs="Times New Roman"/>
            <w:sz w:val="24"/>
            <w:szCs w:val="24"/>
          </w:rPr>
          <w:t xml:space="preserve"> about</w:t>
        </w:r>
        <w:r w:rsidR="00DB4BAB" w:rsidRPr="00604EDE">
          <w:rPr>
            <w:rFonts w:ascii="Times New Roman" w:hAnsi="Times New Roman" w:cs="Times New Roman"/>
            <w:sz w:val="24"/>
            <w:szCs w:val="24"/>
          </w:rPr>
          <w:t xml:space="preserve"> 30 minutes to 1.5 hours. </w:t>
        </w:r>
      </w:ins>
      <w:ins w:id="289" w:author="Caitlin Jeffrey" w:date="2023-11-22T11:34:00Z">
        <w:r w:rsidR="00DF4DEF">
          <w:rPr>
            <w:rFonts w:ascii="Times New Roman" w:hAnsi="Times New Roman" w:cs="Times New Roman"/>
            <w:sz w:val="24"/>
            <w:szCs w:val="24"/>
          </w:rPr>
          <w:t>The questionnaire</w:t>
        </w:r>
      </w:ins>
      <w:ins w:id="290" w:author="Caitlin Jeffrey" w:date="2023-11-20T09:13:00Z">
        <w:r w:rsidR="00DB4BAB">
          <w:rPr>
            <w:rFonts w:ascii="Times New Roman" w:hAnsi="Times New Roman" w:cs="Times New Roman"/>
            <w:sz w:val="24"/>
            <w:szCs w:val="24"/>
          </w:rPr>
          <w:t xml:space="preserve"> and interview protocols were registered with the University of Vermont Institutional Review Board (IRB certification </w:t>
        </w:r>
        <w:r w:rsidR="00DB4BAB" w:rsidRPr="00D616C1">
          <w:rPr>
            <w:rFonts w:ascii="Times New Roman" w:hAnsi="Times New Roman" w:cs="Times New Roman"/>
            <w:sz w:val="24"/>
            <w:szCs w:val="24"/>
          </w:rPr>
          <w:t>19-0057</w:t>
        </w:r>
        <w:r w:rsidR="00DB4BAB">
          <w:rPr>
            <w:rFonts w:ascii="Times New Roman" w:hAnsi="Times New Roman" w:cs="Times New Roman"/>
            <w:sz w:val="24"/>
            <w:szCs w:val="24"/>
          </w:rPr>
          <w:t>).</w:t>
        </w:r>
        <w:r w:rsidR="00DB4BAB" w:rsidRPr="00604EDE">
          <w:rPr>
            <w:rFonts w:ascii="Times New Roman" w:hAnsi="Times New Roman" w:cs="Times New Roman"/>
            <w:sz w:val="24"/>
            <w:szCs w:val="24"/>
          </w:rPr>
          <w:t xml:space="preserve"> The </w:t>
        </w:r>
        <w:r w:rsidR="00DB4BAB" w:rsidRPr="00E816F6">
          <w:rPr>
            <w:rFonts w:ascii="Times New Roman" w:hAnsi="Times New Roman" w:cs="Times New Roman"/>
            <w:sz w:val="24"/>
            <w:szCs w:val="24"/>
          </w:rPr>
          <w:t>questionnaire</w:t>
        </w:r>
        <w:r w:rsidR="00DB4BAB" w:rsidRPr="00604EDE">
          <w:rPr>
            <w:rFonts w:ascii="Times New Roman" w:hAnsi="Times New Roman" w:cs="Times New Roman"/>
            <w:sz w:val="24"/>
            <w:szCs w:val="24"/>
          </w:rPr>
          <w:t xml:space="preserve"> was created and administered on a tablet using </w:t>
        </w:r>
        <w:proofErr w:type="spellStart"/>
        <w:r w:rsidR="00DB4BAB" w:rsidRPr="00604EDE">
          <w:rPr>
            <w:rFonts w:ascii="Times New Roman" w:hAnsi="Times New Roman" w:cs="Times New Roman"/>
            <w:sz w:val="24"/>
            <w:szCs w:val="24"/>
          </w:rPr>
          <w:t>KoboCollect</w:t>
        </w:r>
        <w:proofErr w:type="spellEnd"/>
        <w:r w:rsidR="00DB4BAB" w:rsidRPr="00604EDE">
          <w:rPr>
            <w:rFonts w:ascii="Times New Roman" w:hAnsi="Times New Roman" w:cs="Times New Roman"/>
            <w:sz w:val="24"/>
            <w:szCs w:val="24"/>
          </w:rPr>
          <w:t xml:space="preserve"> software</w:t>
        </w:r>
        <w:r w:rsidR="00DB4BAB">
          <w:rPr>
            <w:rFonts w:ascii="Times New Roman" w:hAnsi="Times New Roman" w:cs="Times New Roman"/>
            <w:sz w:val="24"/>
            <w:szCs w:val="24"/>
          </w:rPr>
          <w:t xml:space="preserve"> </w:t>
        </w:r>
      </w:ins>
      <w:ins w:id="291" w:author="Caitlin Jeffrey" w:date="2023-11-21T12:12:00Z">
        <w:r w:rsidR="0063522C">
          <w:rPr>
            <w:rFonts w:ascii="Times New Roman" w:hAnsi="Times New Roman" w:cs="Times New Roman"/>
            <w:sz w:val="24"/>
            <w:szCs w:val="24"/>
          </w:rPr>
          <w:t>(</w:t>
        </w:r>
        <w:proofErr w:type="spellStart"/>
        <w:r w:rsidR="0063522C">
          <w:rPr>
            <w:rFonts w:ascii="Times New Roman" w:hAnsi="Times New Roman" w:cs="Times New Roman"/>
            <w:sz w:val="24"/>
            <w:szCs w:val="24"/>
          </w:rPr>
          <w:t>Kobo</w:t>
        </w:r>
      </w:ins>
      <w:ins w:id="292" w:author="Caitlin Jeffrey" w:date="2023-11-21T12:13:00Z">
        <w:r w:rsidR="00E8726D">
          <w:rPr>
            <w:rFonts w:ascii="Times New Roman" w:hAnsi="Times New Roman" w:cs="Times New Roman"/>
            <w:sz w:val="24"/>
            <w:szCs w:val="24"/>
          </w:rPr>
          <w:t>Collect</w:t>
        </w:r>
        <w:proofErr w:type="spellEnd"/>
        <w:r w:rsidR="00E8726D">
          <w:rPr>
            <w:rFonts w:ascii="Times New Roman" w:hAnsi="Times New Roman" w:cs="Times New Roman"/>
            <w:sz w:val="24"/>
            <w:szCs w:val="24"/>
          </w:rPr>
          <w:t>, 2019)</w:t>
        </w:r>
      </w:ins>
      <w:r w:rsidR="00974340">
        <w:rPr>
          <w:rFonts w:ascii="Times New Roman" w:hAnsi="Times New Roman" w:cs="Times New Roman"/>
          <w:sz w:val="24"/>
          <w:szCs w:val="24"/>
        </w:rPr>
        <w:t xml:space="preserve"> </w:t>
      </w:r>
      <w:r w:rsidR="00974340">
        <w:rPr>
          <w:rFonts w:ascii="Times New Roman" w:hAnsi="Times New Roman" w:cs="Times New Roman"/>
          <w:sz w:val="24"/>
          <w:szCs w:val="24"/>
        </w:rPr>
        <w:fldChar w:fldCharType="begin"/>
      </w:r>
      <w:r w:rsidR="00974340">
        <w:rPr>
          <w:rFonts w:ascii="Times New Roman" w:hAnsi="Times New Roman" w:cs="Times New Roman"/>
          <w:sz w:val="24"/>
          <w:szCs w:val="24"/>
        </w:rPr>
        <w:instrText xml:space="preserve"> ADDIN EN.CITE &lt;EndNote&gt;&lt;Cite ExcludeAuth="1" ExcludeYear="1" Hidden="1"&gt;&lt;RecNum&gt;564&lt;/RecNum&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00000000">
        <w:rPr>
          <w:rFonts w:ascii="Times New Roman" w:hAnsi="Times New Roman" w:cs="Times New Roman"/>
          <w:sz w:val="24"/>
          <w:szCs w:val="24"/>
        </w:rPr>
        <w:fldChar w:fldCharType="separate"/>
      </w:r>
      <w:r w:rsidR="00974340">
        <w:rPr>
          <w:rFonts w:ascii="Times New Roman" w:hAnsi="Times New Roman" w:cs="Times New Roman"/>
          <w:sz w:val="24"/>
          <w:szCs w:val="24"/>
        </w:rPr>
        <w:fldChar w:fldCharType="end"/>
      </w:r>
      <w:ins w:id="293" w:author="Caitlin Jeffrey" w:date="2023-11-21T13:20:00Z">
        <w:r w:rsidR="00251480">
          <w:rPr>
            <w:rFonts w:ascii="Times New Roman" w:hAnsi="Times New Roman" w:cs="Times New Roman"/>
            <w:sz w:val="24"/>
            <w:szCs w:val="24"/>
          </w:rPr>
          <w:t>.</w:t>
        </w:r>
      </w:ins>
      <w:del w:id="294" w:author="Caitlin Jeffrey" w:date="2023-11-21T13:20:00Z">
        <w:r w:rsidR="00251480" w:rsidDel="00251480">
          <w:rPr>
            <w:rFonts w:ascii="Times New Roman" w:hAnsi="Times New Roman" w:cs="Times New Roman"/>
            <w:sz w:val="24"/>
            <w:szCs w:val="24"/>
          </w:rPr>
          <w:fldChar w:fldCharType="begin"/>
        </w:r>
        <w:r w:rsidR="00251480" w:rsidDel="00251480">
          <w:rPr>
            <w:rFonts w:ascii="Times New Roman" w:hAnsi="Times New Roman" w:cs="Times New Roman"/>
            <w:sz w:val="24"/>
            <w:szCs w:val="24"/>
          </w:rPr>
          <w:delInstrText xml:space="preserve"> ADDIN EN.CITE &lt;EndNote&gt;&lt;Cite ExcludeAuth="1" ExcludeYear="1" Hidden="1"&gt;&lt;RecNum&gt;564&lt;/RecNum&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delInstrText>
        </w:r>
        <w:r w:rsidR="00000000">
          <w:rPr>
            <w:rFonts w:ascii="Times New Roman" w:hAnsi="Times New Roman" w:cs="Times New Roman"/>
            <w:sz w:val="24"/>
            <w:szCs w:val="24"/>
          </w:rPr>
          <w:fldChar w:fldCharType="separate"/>
        </w:r>
        <w:r w:rsidR="00251480" w:rsidDel="00251480">
          <w:rPr>
            <w:rFonts w:ascii="Times New Roman" w:hAnsi="Times New Roman" w:cs="Times New Roman"/>
            <w:sz w:val="24"/>
            <w:szCs w:val="24"/>
          </w:rPr>
          <w:fldChar w:fldCharType="end"/>
        </w:r>
      </w:del>
      <w:del w:id="295" w:author="Caitlin Jeffrey" w:date="2023-11-20T09:13:00Z">
        <w:r w:rsidRPr="00604EDE" w:rsidDel="00DB4BAB">
          <w:rPr>
            <w:rFonts w:ascii="Times New Roman" w:hAnsi="Times New Roman" w:cs="Times New Roman"/>
            <w:sz w:val="24"/>
            <w:szCs w:val="24"/>
          </w:rPr>
          <w:delText xml:space="preserve">Completion of the survey took about 45 minutes on average, </w:delText>
        </w:r>
        <w:r w:rsidR="00420CCD" w:rsidRPr="00604EDE" w:rsidDel="00DB4BAB">
          <w:rPr>
            <w:rFonts w:ascii="Times New Roman" w:hAnsi="Times New Roman" w:cs="Times New Roman"/>
            <w:sz w:val="24"/>
            <w:szCs w:val="24"/>
          </w:rPr>
          <w:delText>rang</w:delText>
        </w:r>
        <w:r w:rsidR="00420CCD" w:rsidDel="00DB4BAB">
          <w:rPr>
            <w:rFonts w:ascii="Times New Roman" w:hAnsi="Times New Roman" w:cs="Times New Roman"/>
            <w:sz w:val="24"/>
            <w:szCs w:val="24"/>
          </w:rPr>
          <w:delText>ing</w:delText>
        </w:r>
        <w:r w:rsidR="00420CCD" w:rsidRPr="00604EDE" w:rsidDel="00DB4BAB">
          <w:rPr>
            <w:rFonts w:ascii="Times New Roman" w:hAnsi="Times New Roman" w:cs="Times New Roman"/>
            <w:sz w:val="24"/>
            <w:szCs w:val="24"/>
          </w:rPr>
          <w:delText xml:space="preserve"> </w:delText>
        </w:r>
        <w:r w:rsidRPr="00604EDE" w:rsidDel="00DB4BAB">
          <w:rPr>
            <w:rFonts w:ascii="Times New Roman" w:hAnsi="Times New Roman" w:cs="Times New Roman"/>
            <w:sz w:val="24"/>
            <w:szCs w:val="24"/>
          </w:rPr>
          <w:delText>from</w:delText>
        </w:r>
        <w:r w:rsidR="002C7316" w:rsidDel="00DB4BAB">
          <w:rPr>
            <w:rFonts w:ascii="Times New Roman" w:hAnsi="Times New Roman" w:cs="Times New Roman"/>
            <w:sz w:val="24"/>
            <w:szCs w:val="24"/>
          </w:rPr>
          <w:delText xml:space="preserve"> about</w:delText>
        </w:r>
        <w:r w:rsidRPr="00604EDE" w:rsidDel="00DB4BAB">
          <w:rPr>
            <w:rFonts w:ascii="Times New Roman" w:hAnsi="Times New Roman" w:cs="Times New Roman"/>
            <w:sz w:val="24"/>
            <w:szCs w:val="24"/>
          </w:rPr>
          <w:delText xml:space="preserve"> 30 minutes to 1.5 hours. </w:delText>
        </w:r>
      </w:del>
      <w:moveToRangeStart w:id="296" w:author="Caitlin Jeffrey" w:date="2023-11-20T09:11:00Z" w:name="move151363893"/>
      <w:moveTo w:id="297" w:author="Caitlin Jeffrey" w:date="2023-11-20T09:11:00Z">
        <w:del w:id="298" w:author="Caitlin Jeffrey" w:date="2023-11-20T09:13:00Z">
          <w:r w:rsidR="00115309" w:rsidRPr="00604EDE" w:rsidDel="00DB4BAB">
            <w:rPr>
              <w:rFonts w:ascii="Times New Roman" w:hAnsi="Times New Roman" w:cs="Times New Roman"/>
              <w:sz w:val="24"/>
              <w:szCs w:val="24"/>
            </w:rPr>
            <w:delText xml:space="preserve">The </w:delText>
          </w:r>
          <w:r w:rsidR="00115309" w:rsidRPr="00E816F6" w:rsidDel="00DB4BAB">
            <w:rPr>
              <w:rFonts w:ascii="Times New Roman" w:hAnsi="Times New Roman" w:cs="Times New Roman"/>
              <w:sz w:val="24"/>
              <w:szCs w:val="24"/>
            </w:rPr>
            <w:delText>questionnaire</w:delText>
          </w:r>
          <w:r w:rsidR="00115309" w:rsidRPr="00604EDE" w:rsidDel="00DB4BAB">
            <w:rPr>
              <w:rFonts w:ascii="Times New Roman" w:hAnsi="Times New Roman" w:cs="Times New Roman"/>
              <w:sz w:val="24"/>
              <w:szCs w:val="24"/>
            </w:rPr>
            <w:delText xml:space="preserve"> was created and administered on a tablet using KoboCollect software</w:delText>
          </w:r>
          <w:r w:rsidR="00115309" w:rsidDel="00DB4BAB">
            <w:rPr>
              <w:rFonts w:ascii="Times New Roman" w:hAnsi="Times New Roman" w:cs="Times New Roman"/>
              <w:sz w:val="24"/>
              <w:szCs w:val="24"/>
            </w:rPr>
            <w:delText xml:space="preserve"> </w:delText>
          </w:r>
          <w:r w:rsidR="00115309" w:rsidRPr="00604EDE" w:rsidDel="00DB4BAB">
            <w:rPr>
              <w:rFonts w:ascii="Times New Roman" w:hAnsi="Times New Roman" w:cs="Times New Roman"/>
              <w:sz w:val="24"/>
              <w:szCs w:val="24"/>
            </w:rPr>
            <w:delText>(http://www.kobotoolbox.org).</w:delText>
          </w:r>
        </w:del>
      </w:moveTo>
      <w:moveToRangeEnd w:id="296"/>
    </w:p>
    <w:p w14:paraId="02DB4598" w14:textId="47519F21" w:rsidR="006238BB"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del w:id="299" w:author="Caitlin Jeffrey" w:date="2023-11-20T09:13:00Z">
        <w:r w:rsidR="00F27966" w:rsidDel="00F42DA4">
          <w:rPr>
            <w:rFonts w:ascii="Times New Roman" w:hAnsi="Times New Roman" w:cs="Times New Roman"/>
            <w:sz w:val="24"/>
            <w:szCs w:val="24"/>
          </w:rPr>
          <w:delText>a co-author (TA)</w:delText>
        </w:r>
        <w:r w:rsidR="006238BB" w:rsidRPr="00604EDE" w:rsidDel="00F42DA4">
          <w:rPr>
            <w:rFonts w:ascii="Times New Roman" w:hAnsi="Times New Roman" w:cs="Times New Roman"/>
            <w:sz w:val="24"/>
            <w:szCs w:val="24"/>
          </w:rPr>
          <w:delText xml:space="preserve"> collected </w:delText>
        </w:r>
      </w:del>
      <w:r w:rsidR="006238BB" w:rsidRPr="00604EDE">
        <w:rPr>
          <w:rFonts w:ascii="Times New Roman" w:hAnsi="Times New Roman" w:cs="Times New Roman"/>
          <w:sz w:val="24"/>
          <w:szCs w:val="24"/>
        </w:rPr>
        <w:t xml:space="preserve">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ins w:id="300" w:author="Caitlin Jeffrey" w:date="2023-11-20T09:13:00Z">
        <w:r w:rsidR="00F42DA4">
          <w:rPr>
            <w:rFonts w:ascii="Times New Roman" w:hAnsi="Times New Roman" w:cs="Times New Roman"/>
            <w:sz w:val="24"/>
            <w:szCs w:val="24"/>
          </w:rPr>
          <w:t xml:space="preserve"> and </w:t>
        </w:r>
      </w:ins>
      <w:del w:id="301" w:author="Caitlin Jeffrey" w:date="2023-11-20T09:13:00Z">
        <w:r w:rsidR="009C254A" w:rsidDel="00F42DA4">
          <w:rPr>
            <w:rFonts w:ascii="Times New Roman" w:hAnsi="Times New Roman" w:cs="Times New Roman"/>
            <w:sz w:val="24"/>
            <w:szCs w:val="24"/>
          </w:rPr>
          <w:delText xml:space="preserve">, </w:delText>
        </w:r>
      </w:del>
      <w:r w:rsidR="009C254A">
        <w:rPr>
          <w:rFonts w:ascii="Times New Roman" w:hAnsi="Times New Roman" w:cs="Times New Roman"/>
          <w:sz w:val="24"/>
          <w:szCs w:val="24"/>
        </w:rPr>
        <w:t>bedding</w:t>
      </w:r>
      <w:ins w:id="302" w:author="Caitlin Jeffrey" w:date="2023-11-20T09:14:00Z">
        <w:r w:rsidR="00F42DA4">
          <w:rPr>
            <w:rFonts w:ascii="Times New Roman" w:hAnsi="Times New Roman" w:cs="Times New Roman"/>
            <w:sz w:val="24"/>
            <w:szCs w:val="24"/>
          </w:rPr>
          <w:t xml:space="preserve"> samples</w:t>
        </w:r>
      </w:ins>
      <w:r w:rsidR="009C254A">
        <w:rPr>
          <w:rFonts w:ascii="Times New Roman" w:hAnsi="Times New Roman" w:cs="Times New Roman"/>
          <w:sz w:val="24"/>
          <w:szCs w:val="24"/>
        </w:rPr>
        <w:t xml:space="preserve"> </w:t>
      </w:r>
      <w:ins w:id="303" w:author="Caitlin Jeffrey" w:date="2023-11-20T09:13:00Z">
        <w:r w:rsidR="00F42DA4">
          <w:rPr>
            <w:rFonts w:ascii="Times New Roman" w:hAnsi="Times New Roman" w:cs="Times New Roman"/>
            <w:sz w:val="24"/>
            <w:szCs w:val="24"/>
          </w:rPr>
          <w:t>were collected</w:t>
        </w:r>
      </w:ins>
      <w:del w:id="304" w:author="Caitlin Jeffrey" w:date="2023-11-20T09:14:00Z">
        <w:r w:rsidR="009C254A" w:rsidDel="00F42DA4">
          <w:rPr>
            <w:rFonts w:ascii="Times New Roman" w:hAnsi="Times New Roman" w:cs="Times New Roman"/>
            <w:sz w:val="24"/>
            <w:szCs w:val="24"/>
          </w:rPr>
          <w:delText>samples</w:delText>
        </w:r>
        <w:r w:rsidR="009444CC" w:rsidDel="00F42DA4">
          <w:rPr>
            <w:rFonts w:ascii="Times New Roman" w:hAnsi="Times New Roman" w:cs="Times New Roman"/>
            <w:sz w:val="24"/>
            <w:szCs w:val="24"/>
          </w:rPr>
          <w:delText>,</w:delText>
        </w:r>
        <w:r w:rsidR="00AE4E78" w:rsidDel="00F42DA4">
          <w:rPr>
            <w:rFonts w:ascii="Times New Roman" w:hAnsi="Times New Roman" w:cs="Times New Roman"/>
            <w:sz w:val="24"/>
            <w:szCs w:val="24"/>
          </w:rPr>
          <w:delText xml:space="preserve"> and co</w:delText>
        </w:r>
        <w:r w:rsidDel="00F42DA4">
          <w:rPr>
            <w:rFonts w:ascii="Times New Roman" w:hAnsi="Times New Roman" w:cs="Times New Roman"/>
            <w:sz w:val="24"/>
            <w:szCs w:val="24"/>
          </w:rPr>
          <w:delText>nducted</w:delText>
        </w:r>
        <w:r w:rsidR="00AE4E78" w:rsidDel="00F42DA4">
          <w:rPr>
            <w:rFonts w:ascii="Times New Roman" w:hAnsi="Times New Roman" w:cs="Times New Roman"/>
            <w:sz w:val="24"/>
            <w:szCs w:val="24"/>
          </w:rPr>
          <w:delText xml:space="preserve"> </w:delText>
        </w:r>
        <w:r w:rsidR="00EF6376" w:rsidDel="00F42DA4">
          <w:rPr>
            <w:rFonts w:ascii="Times New Roman" w:hAnsi="Times New Roman" w:cs="Times New Roman"/>
            <w:sz w:val="24"/>
            <w:szCs w:val="24"/>
          </w:rPr>
          <w:delText xml:space="preserve">a facility </w:delText>
        </w:r>
        <w:r w:rsidR="00655E1E" w:rsidDel="00F42DA4">
          <w:rPr>
            <w:rFonts w:ascii="Times New Roman" w:hAnsi="Times New Roman" w:cs="Times New Roman"/>
            <w:sz w:val="24"/>
            <w:szCs w:val="24"/>
          </w:rPr>
          <w:delText>inspection</w:delText>
        </w:r>
      </w:del>
      <w:r w:rsidR="00655E1E">
        <w:rPr>
          <w:rFonts w:ascii="Times New Roman" w:hAnsi="Times New Roman" w:cs="Times New Roman"/>
          <w:sz w:val="24"/>
          <w:szCs w:val="24"/>
        </w:rPr>
        <w:t>.</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del w:id="305" w:author="Caitlin Jeffrey" w:date="2023-11-20T09:15:00Z">
        <w:r w:rsidR="00E90883" w:rsidDel="00C679CF">
          <w:rPr>
            <w:rFonts w:ascii="Times New Roman" w:hAnsi="Times New Roman" w:cs="Times New Roman"/>
            <w:sz w:val="24"/>
            <w:szCs w:val="24"/>
          </w:rPr>
          <w:delText xml:space="preserve">The facility inspection </w:delText>
        </w:r>
        <w:r w:rsidR="006238BB" w:rsidRPr="00604EDE" w:rsidDel="00C679CF">
          <w:rPr>
            <w:rFonts w:ascii="Times New Roman" w:hAnsi="Times New Roman" w:cs="Times New Roman"/>
            <w:sz w:val="24"/>
            <w:szCs w:val="24"/>
          </w:rPr>
          <w:delText>collected i</w:delText>
        </w:r>
        <w:r w:rsidR="006238BB" w:rsidRPr="00604EDE" w:rsidDel="0078391C">
          <w:rPr>
            <w:rFonts w:ascii="Times New Roman" w:hAnsi="Times New Roman" w:cs="Times New Roman"/>
            <w:sz w:val="24"/>
            <w:szCs w:val="24"/>
          </w:rPr>
          <w:delText>nformation about the bulk tank, cow identification,</w:delText>
        </w:r>
        <w:r w:rsidR="000007CD" w:rsidDel="0078391C">
          <w:rPr>
            <w:rFonts w:ascii="Times New Roman" w:hAnsi="Times New Roman" w:cs="Times New Roman"/>
            <w:sz w:val="24"/>
            <w:szCs w:val="24"/>
          </w:rPr>
          <w:delText xml:space="preserve"> a subjective assessment of</w:delText>
        </w:r>
        <w:r w:rsidR="006238BB" w:rsidRPr="00604EDE" w:rsidDel="0078391C">
          <w:rPr>
            <w:rFonts w:ascii="Times New Roman" w:hAnsi="Times New Roman" w:cs="Times New Roman"/>
            <w:sz w:val="24"/>
            <w:szCs w:val="24"/>
          </w:rPr>
          <w:delText xml:space="preserve"> air quality, and any outdoor exercise area</w:delText>
        </w:r>
        <w:r w:rsidR="006023F9" w:rsidDel="0078391C">
          <w:rPr>
            <w:rFonts w:ascii="Times New Roman" w:hAnsi="Times New Roman" w:cs="Times New Roman"/>
            <w:sz w:val="24"/>
            <w:szCs w:val="24"/>
          </w:rPr>
          <w:delText>.</w:delText>
        </w:r>
        <w:r w:rsidR="0038193C" w:rsidDel="0078391C">
          <w:rPr>
            <w:rFonts w:ascii="Times New Roman" w:hAnsi="Times New Roman" w:cs="Times New Roman"/>
            <w:sz w:val="24"/>
            <w:szCs w:val="24"/>
          </w:rPr>
          <w:delText xml:space="preserve"> </w:delText>
        </w:r>
      </w:del>
      <w:ins w:id="306" w:author="Caitlin Jeffrey" w:date="2023-11-20T09:15:00Z">
        <w:r w:rsidR="0078391C">
          <w:rPr>
            <w:rFonts w:ascii="Times New Roman" w:hAnsi="Times New Roman" w:cs="Times New Roman"/>
            <w:sz w:val="24"/>
            <w:szCs w:val="24"/>
          </w:rPr>
          <w:t>A</w:t>
        </w:r>
      </w:ins>
      <w:del w:id="307" w:author="Caitlin Jeffrey" w:date="2023-11-20T09:15:00Z">
        <w:r w:rsidR="006023F9" w:rsidRPr="00604EDE" w:rsidDel="0078391C">
          <w:rPr>
            <w:rFonts w:ascii="Times New Roman" w:hAnsi="Times New Roman" w:cs="Times New Roman"/>
            <w:sz w:val="24"/>
            <w:szCs w:val="24"/>
          </w:rPr>
          <w:delText>The</w:delText>
        </w:r>
        <w:r w:rsidR="006023F9" w:rsidDel="0078391C">
          <w:rPr>
            <w:rFonts w:ascii="Times New Roman" w:hAnsi="Times New Roman" w:cs="Times New Roman"/>
            <w:sz w:val="24"/>
            <w:szCs w:val="24"/>
          </w:rPr>
          <w:delText xml:space="preserve"> o</w:delText>
        </w:r>
      </w:del>
      <w:r w:rsidR="006023F9">
        <w:rPr>
          <w:rFonts w:ascii="Times New Roman" w:hAnsi="Times New Roman" w:cs="Times New Roman"/>
          <w:sz w:val="24"/>
          <w:szCs w:val="24"/>
        </w:rPr>
        <w:t>n-farm observation sheet</w:t>
      </w:r>
      <w:ins w:id="308" w:author="Caitlin Jeffrey" w:date="2023-11-20T09:15:00Z">
        <w:r w:rsidR="0078391C">
          <w:rPr>
            <w:rFonts w:ascii="Times New Roman" w:hAnsi="Times New Roman" w:cs="Times New Roman"/>
            <w:sz w:val="24"/>
            <w:szCs w:val="24"/>
          </w:rPr>
          <w:t xml:space="preserve"> was completed, which collected information </w:t>
        </w:r>
      </w:ins>
      <w:del w:id="309" w:author="Caitlin Jeffrey" w:date="2023-11-20T09:16:00Z">
        <w:r w:rsidR="006023F9" w:rsidDel="003374FB">
          <w:rPr>
            <w:rFonts w:ascii="Times New Roman" w:hAnsi="Times New Roman" w:cs="Times New Roman"/>
            <w:sz w:val="24"/>
            <w:szCs w:val="24"/>
          </w:rPr>
          <w:delText xml:space="preserve"> </w:delText>
        </w:r>
      </w:del>
      <w:del w:id="310" w:author="Caitlin Jeffrey" w:date="2023-11-20T09:15:00Z">
        <w:r w:rsidR="006023F9" w:rsidDel="0078391C">
          <w:rPr>
            <w:rFonts w:ascii="Times New Roman" w:hAnsi="Times New Roman" w:cs="Times New Roman"/>
            <w:sz w:val="24"/>
            <w:szCs w:val="24"/>
          </w:rPr>
          <w:delText xml:space="preserve">is </w:delText>
        </w:r>
        <w:r w:rsidR="006023F9" w:rsidRPr="00604EDE" w:rsidDel="0078391C">
          <w:rPr>
            <w:rFonts w:ascii="Times New Roman" w:hAnsi="Times New Roman" w:cs="Times New Roman"/>
            <w:sz w:val="24"/>
            <w:szCs w:val="24"/>
          </w:rPr>
          <w:delText>included in Supplemental Data (XXX).</w:delText>
        </w:r>
        <w:r w:rsidR="006023F9" w:rsidDel="0078391C">
          <w:rPr>
            <w:rFonts w:ascii="Times New Roman" w:hAnsi="Times New Roman" w:cs="Times New Roman"/>
            <w:sz w:val="24"/>
            <w:szCs w:val="24"/>
          </w:rPr>
          <w:delText xml:space="preserve"> </w:delText>
        </w:r>
      </w:del>
      <w:ins w:id="311" w:author="Caitlin Jeffrey" w:date="2023-11-20T09:15:00Z">
        <w:r w:rsidR="0078391C" w:rsidRPr="00604EDE">
          <w:rPr>
            <w:rFonts w:ascii="Times New Roman" w:hAnsi="Times New Roman" w:cs="Times New Roman"/>
            <w:sz w:val="24"/>
            <w:szCs w:val="24"/>
          </w:rPr>
          <w:t>about the bulk tank, cow identification,</w:t>
        </w:r>
        <w:r w:rsidR="0078391C">
          <w:rPr>
            <w:rFonts w:ascii="Times New Roman" w:hAnsi="Times New Roman" w:cs="Times New Roman"/>
            <w:sz w:val="24"/>
            <w:szCs w:val="24"/>
          </w:rPr>
          <w:t xml:space="preserve"> a subjective assessment of</w:t>
        </w:r>
        <w:r w:rsidR="0078391C" w:rsidRPr="00604EDE">
          <w:rPr>
            <w:rFonts w:ascii="Times New Roman" w:hAnsi="Times New Roman" w:cs="Times New Roman"/>
            <w:sz w:val="24"/>
            <w:szCs w:val="24"/>
          </w:rPr>
          <w:t xml:space="preserve"> air </w:t>
        </w:r>
        <w:r w:rsidR="0078391C" w:rsidRPr="00604EDE">
          <w:rPr>
            <w:rFonts w:ascii="Times New Roman" w:hAnsi="Times New Roman" w:cs="Times New Roman"/>
            <w:sz w:val="24"/>
            <w:szCs w:val="24"/>
          </w:rPr>
          <w:lastRenderedPageBreak/>
          <w:t>quality, and any outdoor exercise area</w:t>
        </w:r>
        <w:r w:rsidR="0078391C">
          <w:rPr>
            <w:rFonts w:ascii="Times New Roman" w:hAnsi="Times New Roman" w:cs="Times New Roman"/>
            <w:sz w:val="24"/>
            <w:szCs w:val="24"/>
          </w:rPr>
          <w:t xml:space="preserve"> </w:t>
        </w:r>
      </w:ins>
      <w:ins w:id="312" w:author="Caitlin Jeffrey" w:date="2023-11-20T09:16:00Z">
        <w:r w:rsidR="0078391C">
          <w:rPr>
            <w:rFonts w:ascii="Times New Roman" w:hAnsi="Times New Roman" w:cs="Times New Roman"/>
            <w:sz w:val="24"/>
            <w:szCs w:val="24"/>
          </w:rPr>
          <w:t>(</w:t>
        </w:r>
      </w:ins>
      <w:ins w:id="313" w:author="Caitlin Jeffrey" w:date="2023-11-20T09:15:00Z">
        <w:r w:rsidR="0078391C" w:rsidRPr="00604EDE">
          <w:rPr>
            <w:rFonts w:ascii="Times New Roman" w:hAnsi="Times New Roman" w:cs="Times New Roman"/>
            <w:sz w:val="24"/>
            <w:szCs w:val="24"/>
          </w:rPr>
          <w:t>Supplemental Data XXX)</w:t>
        </w:r>
        <w:r w:rsidR="0078391C">
          <w:rPr>
            <w:rFonts w:ascii="Times New Roman" w:hAnsi="Times New Roman" w:cs="Times New Roman"/>
            <w:sz w:val="24"/>
            <w:szCs w:val="24"/>
          </w:rPr>
          <w:t xml:space="preserve">. </w:t>
        </w:r>
      </w:ins>
      <w:ins w:id="314" w:author="Caitlin Jeffrey" w:date="2023-11-20T09:16:00Z">
        <w:r w:rsidR="003374FB">
          <w:rPr>
            <w:rFonts w:ascii="Times New Roman" w:hAnsi="Times New Roman" w:cs="Times New Roman"/>
            <w:sz w:val="24"/>
            <w:szCs w:val="24"/>
          </w:rPr>
          <w:t xml:space="preserve">Additionally, </w:t>
        </w:r>
      </w:ins>
      <w:del w:id="315" w:author="Caitlin Jeffrey" w:date="2023-11-20T09:16:00Z">
        <w:r w:rsidR="002C7316" w:rsidDel="003374FB">
          <w:rPr>
            <w:rFonts w:ascii="Times New Roman" w:hAnsi="Times New Roman" w:cs="Times New Roman"/>
            <w:sz w:val="24"/>
            <w:szCs w:val="24"/>
          </w:rPr>
          <w:delText>M</w:delText>
        </w:r>
      </w:del>
      <w:ins w:id="316" w:author="Caitlin Jeffrey" w:date="2023-11-20T09:16:00Z">
        <w:r w:rsidR="003374FB">
          <w:rPr>
            <w:rFonts w:ascii="Times New Roman" w:hAnsi="Times New Roman" w:cs="Times New Roman"/>
            <w:sz w:val="24"/>
            <w:szCs w:val="24"/>
          </w:rPr>
          <w:t>m</w:t>
        </w:r>
      </w:ins>
      <w:r w:rsidR="006238BB" w:rsidRPr="00604EDE">
        <w:rPr>
          <w:rFonts w:ascii="Times New Roman" w:hAnsi="Times New Roman" w:cs="Times New Roman"/>
          <w:sz w:val="24"/>
          <w:szCs w:val="24"/>
        </w:rPr>
        <w:t xml:space="preserve">easurements of the housing facilities were recorded for </w:t>
      </w:r>
      <w:proofErr w:type="spellStart"/>
      <w:r w:rsidR="006238BB" w:rsidRPr="00604EDE">
        <w:rPr>
          <w:rFonts w:ascii="Times New Roman" w:hAnsi="Times New Roman" w:cs="Times New Roman"/>
          <w:sz w:val="24"/>
          <w:szCs w:val="24"/>
        </w:rPr>
        <w:t>freestalls</w:t>
      </w:r>
      <w:proofErr w:type="spellEnd"/>
      <w:r w:rsidR="006238BB" w:rsidRPr="00604EDE">
        <w:rPr>
          <w:rFonts w:ascii="Times New Roman" w:hAnsi="Times New Roman" w:cs="Times New Roman"/>
          <w:sz w:val="24"/>
          <w:szCs w:val="24"/>
        </w:rPr>
        <w:t xml:space="preserve"> and </w:t>
      </w:r>
      <w:proofErr w:type="spellStart"/>
      <w:r w:rsidR="006238BB" w:rsidRPr="00604EDE">
        <w:rPr>
          <w:rFonts w:ascii="Times New Roman" w:hAnsi="Times New Roman" w:cs="Times New Roman"/>
          <w:sz w:val="24"/>
          <w:szCs w:val="24"/>
        </w:rPr>
        <w:t>tiestalls</w:t>
      </w:r>
      <w:proofErr w:type="spellEnd"/>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w:t>
      </w:r>
      <w:r w:rsidR="00B0578E">
        <w:rPr>
          <w:rFonts w:ascii="Times New Roman" w:hAnsi="Times New Roman" w:cs="Times New Roman"/>
          <w:sz w:val="24"/>
          <w:szCs w:val="24"/>
        </w:rPr>
        <w:t xml:space="preserve"> </w:t>
      </w:r>
      <w:r w:rsidR="00EC4B9B">
        <w:rPr>
          <w:rFonts w:ascii="Times New Roman" w:hAnsi="Times New Roman" w:cs="Times New Roman"/>
          <w:sz w:val="24"/>
          <w:szCs w:val="24"/>
        </w:rPr>
        <w:t xml:space="preserve">If multiple pens were present (e.g. </w:t>
      </w:r>
      <w:proofErr w:type="spellStart"/>
      <w:r w:rsidR="00EC4B9B">
        <w:rPr>
          <w:rFonts w:ascii="Times New Roman" w:hAnsi="Times New Roman" w:cs="Times New Roman"/>
          <w:sz w:val="24"/>
          <w:szCs w:val="24"/>
        </w:rPr>
        <w:t>freestall</w:t>
      </w:r>
      <w:proofErr w:type="spellEnd"/>
      <w:r w:rsidR="00EC4B9B">
        <w:rPr>
          <w:rFonts w:ascii="Times New Roman" w:hAnsi="Times New Roman" w:cs="Times New Roman"/>
          <w:sz w:val="24"/>
          <w:szCs w:val="24"/>
        </w:rPr>
        <w:t xml:space="preserve"> barn),</w:t>
      </w:r>
      <w:r w:rsidR="00C61F54">
        <w:rPr>
          <w:rFonts w:ascii="Times New Roman" w:hAnsi="Times New Roman" w:cs="Times New Roman"/>
          <w:sz w:val="24"/>
          <w:szCs w:val="24"/>
        </w:rPr>
        <w:t xml:space="preserve"> used</w:t>
      </w:r>
      <w:r w:rsidR="00EC4B9B">
        <w:rPr>
          <w:rFonts w:ascii="Times New Roman" w:hAnsi="Times New Roman" w:cs="Times New Roman"/>
          <w:sz w:val="24"/>
          <w:szCs w:val="24"/>
        </w:rPr>
        <w:t xml:space="preserve"> bedding </w:t>
      </w:r>
      <w:r w:rsidR="00B0578E" w:rsidRPr="00B0578E">
        <w:rPr>
          <w:rFonts w:ascii="Times New Roman" w:hAnsi="Times New Roman" w:cs="Times New Roman"/>
          <w:sz w:val="24"/>
          <w:szCs w:val="24"/>
        </w:rPr>
        <w:t>sample</w:t>
      </w:r>
      <w:r w:rsidR="00EC4B9B">
        <w:rPr>
          <w:rFonts w:ascii="Times New Roman" w:hAnsi="Times New Roman" w:cs="Times New Roman"/>
          <w:sz w:val="24"/>
          <w:szCs w:val="24"/>
        </w:rPr>
        <w:t>s were collected</w:t>
      </w:r>
      <w:r w:rsidR="00B0578E" w:rsidRPr="00B0578E">
        <w:rPr>
          <w:rFonts w:ascii="Times New Roman" w:hAnsi="Times New Roman" w:cs="Times New Roman"/>
          <w:sz w:val="24"/>
          <w:szCs w:val="24"/>
        </w:rPr>
        <w:t xml:space="preserve"> from </w:t>
      </w:r>
      <w:r w:rsidR="00F45E95">
        <w:rPr>
          <w:rFonts w:ascii="Times New Roman" w:hAnsi="Times New Roman" w:cs="Times New Roman"/>
          <w:sz w:val="24"/>
          <w:szCs w:val="24"/>
        </w:rPr>
        <w:t xml:space="preserve">the </w:t>
      </w:r>
      <w:r w:rsidR="00B0578E" w:rsidRPr="00B0578E">
        <w:rPr>
          <w:rFonts w:ascii="Times New Roman" w:hAnsi="Times New Roman" w:cs="Times New Roman"/>
          <w:sz w:val="24"/>
          <w:szCs w:val="24"/>
        </w:rPr>
        <w:t>pen containing</w:t>
      </w:r>
      <w:r w:rsidR="00F45E95">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largest group of lactating cows, or from</w:t>
      </w:r>
      <w:r w:rsidR="00C61F54">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high</w:t>
      </w:r>
      <w:r w:rsidR="00C61F54">
        <w:rPr>
          <w:rFonts w:ascii="Times New Roman" w:hAnsi="Times New Roman" w:cs="Times New Roman"/>
          <w:sz w:val="24"/>
          <w:szCs w:val="24"/>
        </w:rPr>
        <w:t>est</w:t>
      </w:r>
      <w:r w:rsidR="00B0578E" w:rsidRPr="00B0578E">
        <w:rPr>
          <w:rFonts w:ascii="Times New Roman" w:hAnsi="Times New Roman" w:cs="Times New Roman"/>
          <w:sz w:val="24"/>
          <w:szCs w:val="24"/>
        </w:rPr>
        <w:t xml:space="preserve"> producing group</w:t>
      </w:r>
      <w:r w:rsidR="00C61F54">
        <w:rPr>
          <w:rFonts w:ascii="Times New Roman" w:hAnsi="Times New Roman" w:cs="Times New Roman"/>
          <w:sz w:val="24"/>
          <w:szCs w:val="24"/>
        </w:rPr>
        <w:t xml:space="preserve"> </w:t>
      </w:r>
      <w:r w:rsidR="000B6B12">
        <w:rPr>
          <w:rFonts w:ascii="Times New Roman" w:hAnsi="Times New Roman" w:cs="Times New Roman"/>
          <w:sz w:val="24"/>
          <w:szCs w:val="24"/>
        </w:rPr>
        <w:t>o</w:t>
      </w:r>
      <w:r w:rsidR="00C61F54">
        <w:rPr>
          <w:rFonts w:ascii="Times New Roman" w:hAnsi="Times New Roman" w:cs="Times New Roman"/>
          <w:sz w:val="24"/>
          <w:szCs w:val="24"/>
        </w:rPr>
        <w:t>f animals</w:t>
      </w:r>
      <w:r w:rsidR="000122E7">
        <w:rPr>
          <w:rFonts w:ascii="Times New Roman" w:hAnsi="Times New Roman" w:cs="Times New Roman"/>
          <w:sz w:val="24"/>
          <w:szCs w:val="24"/>
        </w:rPr>
        <w:t xml:space="preserve"> </w:t>
      </w:r>
      <w:r w:rsidR="000122E7" w:rsidRPr="00B0578E">
        <w:rPr>
          <w:rFonts w:ascii="Times New Roman" w:hAnsi="Times New Roman" w:cs="Times New Roman"/>
          <w:sz w:val="24"/>
          <w:szCs w:val="24"/>
        </w:rPr>
        <w:t xml:space="preserve">if </w:t>
      </w:r>
      <w:r w:rsidR="000122E7">
        <w:rPr>
          <w:rFonts w:ascii="Times New Roman" w:hAnsi="Times New Roman" w:cs="Times New Roman"/>
          <w:sz w:val="24"/>
          <w:szCs w:val="24"/>
        </w:rPr>
        <w:t xml:space="preserve">there were </w:t>
      </w:r>
      <w:r w:rsidR="000122E7" w:rsidRPr="00B0578E">
        <w:rPr>
          <w:rFonts w:ascii="Times New Roman" w:hAnsi="Times New Roman" w:cs="Times New Roman"/>
          <w:sz w:val="24"/>
          <w:szCs w:val="24"/>
        </w:rPr>
        <w:t>multiple pens of equal size</w:t>
      </w:r>
      <w:r w:rsidR="00C61F54">
        <w:rPr>
          <w:rFonts w:ascii="Times New Roman" w:hAnsi="Times New Roman" w:cs="Times New Roman"/>
          <w:sz w:val="24"/>
          <w:szCs w:val="24"/>
        </w:rPr>
        <w:t>.</w:t>
      </w:r>
      <w:r w:rsidR="006238BB" w:rsidRPr="00604EDE">
        <w:rPr>
          <w:rFonts w:ascii="Times New Roman" w:hAnsi="Times New Roman" w:cs="Times New Roman"/>
          <w:sz w:val="24"/>
          <w:szCs w:val="24"/>
        </w:rPr>
        <w:t xml:space="preserve"> </w:t>
      </w:r>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w:t>
      </w:r>
      <w:proofErr w:type="spellStart"/>
      <w:r w:rsidR="0068449E">
        <w:rPr>
          <w:rFonts w:ascii="Times New Roman" w:hAnsi="Times New Roman" w:cs="Times New Roman"/>
          <w:sz w:val="24"/>
          <w:szCs w:val="24"/>
        </w:rPr>
        <w:t>freestalls</w:t>
      </w:r>
      <w:proofErr w:type="spellEnd"/>
      <w:r w:rsidR="0068449E">
        <w:rPr>
          <w:rFonts w:ascii="Times New Roman" w:hAnsi="Times New Roman" w:cs="Times New Roman"/>
          <w:sz w:val="24"/>
          <w:szCs w:val="24"/>
        </w:rPr>
        <w:t xml:space="preserve"> and </w:t>
      </w:r>
      <w:proofErr w:type="spellStart"/>
      <w:r w:rsidR="0068449E">
        <w:rPr>
          <w:rFonts w:ascii="Times New Roman" w:hAnsi="Times New Roman" w:cs="Times New Roman"/>
          <w:sz w:val="24"/>
          <w:szCs w:val="24"/>
        </w:rPr>
        <w:t>tiestalls</w:t>
      </w:r>
      <w:proofErr w:type="spellEnd"/>
      <w:r w:rsidR="0068449E">
        <w:rPr>
          <w:rFonts w:ascii="Times New Roman" w:hAnsi="Times New Roman" w:cs="Times New Roman"/>
          <w:sz w:val="24"/>
          <w:szCs w:val="24"/>
        </w:rPr>
        <w:t xml:space="preserve">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w:t>
      </w:r>
      <w:ins w:id="317" w:author="Caitlin Jeffrey" w:date="2023-11-20T09:18:00Z">
        <w:r w:rsidR="00896F2C">
          <w:rPr>
            <w:rFonts w:ascii="Times New Roman" w:hAnsi="Times New Roman" w:cs="Times New Roman"/>
            <w:sz w:val="24"/>
            <w:szCs w:val="24"/>
          </w:rPr>
          <w:t xml:space="preserve">the same researcher at all farms </w:t>
        </w:r>
      </w:ins>
      <w:del w:id="318" w:author="Caitlin Jeffrey" w:date="2023-11-20T09:17:00Z">
        <w:r w:rsidR="00776F2D" w:rsidDel="000B13AD">
          <w:rPr>
            <w:rFonts w:ascii="Times New Roman" w:hAnsi="Times New Roman" w:cs="Times New Roman"/>
            <w:sz w:val="24"/>
            <w:szCs w:val="24"/>
          </w:rPr>
          <w:delText>co-author</w:delText>
        </w:r>
        <w:r w:rsidR="006238BB" w:rsidRPr="00604EDE" w:rsidDel="000B13AD">
          <w:rPr>
            <w:rFonts w:ascii="Times New Roman" w:hAnsi="Times New Roman" w:cs="Times New Roman"/>
            <w:sz w:val="24"/>
            <w:szCs w:val="24"/>
          </w:rPr>
          <w:delText xml:space="preserve"> </w:delText>
        </w:r>
        <w:r w:rsidR="007820F8" w:rsidDel="000B13AD">
          <w:rPr>
            <w:rFonts w:ascii="Times New Roman" w:hAnsi="Times New Roman" w:cs="Times New Roman"/>
            <w:sz w:val="24"/>
            <w:szCs w:val="24"/>
          </w:rPr>
          <w:delText xml:space="preserve">(TA) </w:delText>
        </w:r>
      </w:del>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w:t>
      </w:r>
      <w:ins w:id="319" w:author="Caitlin Jeffrey" w:date="2023-11-20T09:18:00Z">
        <w:r w:rsidR="009328A8">
          <w:rPr>
            <w:rFonts w:ascii="Times New Roman" w:hAnsi="Times New Roman" w:cs="Times New Roman"/>
            <w:sz w:val="24"/>
            <w:szCs w:val="24"/>
          </w:rPr>
          <w:t>.</w:t>
        </w:r>
      </w:ins>
      <w:ins w:id="320" w:author="Caitlin Jeffrey" w:date="2023-11-20T09:19:00Z">
        <w:r w:rsidR="009328A8">
          <w:rPr>
            <w:rFonts w:ascii="Times New Roman" w:hAnsi="Times New Roman" w:cs="Times New Roman"/>
            <w:sz w:val="24"/>
            <w:szCs w:val="24"/>
          </w:rPr>
          <w:t xml:space="preserve"> Udder hygiene </w:t>
        </w:r>
        <w:r w:rsidR="008638B7">
          <w:rPr>
            <w:rFonts w:ascii="Times New Roman" w:hAnsi="Times New Roman" w:cs="Times New Roman"/>
            <w:sz w:val="24"/>
            <w:szCs w:val="24"/>
          </w:rPr>
          <w:t>scores were taken from cows</w:t>
        </w:r>
      </w:ins>
      <w:r w:rsidR="006238BB" w:rsidRPr="00604EDE">
        <w:rPr>
          <w:rFonts w:ascii="Times New Roman" w:hAnsi="Times New Roman" w:cs="Times New Roman"/>
          <w:sz w:val="24"/>
          <w:szCs w:val="24"/>
        </w:rPr>
        <w:t xml:space="preserve"> housed in the same pens from which used bedding samples were collected.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w:t>
      </w:r>
      <w:del w:id="321" w:author="Caitlin Jeffrey" w:date="2023-11-20T12:10:00Z">
        <w:r w:rsidR="006238BB" w:rsidRPr="00604EDE" w:rsidDel="00C82BCF">
          <w:rPr>
            <w:rFonts w:ascii="Times New Roman" w:hAnsi="Times New Roman" w:cs="Times New Roman"/>
            <w:sz w:val="24"/>
            <w:szCs w:val="24"/>
          </w:rPr>
          <w:delText xml:space="preserve">Materials were left with producers to record and collect milk samples of cows with clinical mastitis in the 30 days following the farm visit, but </w:delText>
        </w:r>
        <w:r w:rsidR="008F4ADE" w:rsidDel="00C82BCF">
          <w:rPr>
            <w:rFonts w:ascii="Times New Roman" w:hAnsi="Times New Roman" w:cs="Times New Roman"/>
            <w:sz w:val="24"/>
            <w:szCs w:val="24"/>
          </w:rPr>
          <w:delText>producer compliance</w:delText>
        </w:r>
        <w:r w:rsidR="008F4ADE" w:rsidRPr="00604EDE" w:rsidDel="00C82BCF">
          <w:rPr>
            <w:rFonts w:ascii="Times New Roman" w:hAnsi="Times New Roman" w:cs="Times New Roman"/>
            <w:sz w:val="24"/>
            <w:szCs w:val="24"/>
          </w:rPr>
          <w:delText xml:space="preserve"> </w:delText>
        </w:r>
        <w:r w:rsidR="006238BB" w:rsidRPr="00604EDE" w:rsidDel="00C82BCF">
          <w:rPr>
            <w:rFonts w:ascii="Times New Roman" w:hAnsi="Times New Roman" w:cs="Times New Roman"/>
            <w:sz w:val="24"/>
            <w:szCs w:val="24"/>
          </w:rPr>
          <w:delText xml:space="preserve">in this aspect of the study was </w:delText>
        </w:r>
        <w:r w:rsidR="00557A82" w:rsidDel="00C82BCF">
          <w:rPr>
            <w:rFonts w:ascii="Times New Roman" w:hAnsi="Times New Roman" w:cs="Times New Roman"/>
            <w:sz w:val="24"/>
            <w:szCs w:val="24"/>
          </w:rPr>
          <w:delText>inconsistent and not</w:delText>
        </w:r>
        <w:r w:rsidR="006238BB" w:rsidRPr="00604EDE" w:rsidDel="00C82BCF">
          <w:rPr>
            <w:rFonts w:ascii="Times New Roman" w:hAnsi="Times New Roman" w:cs="Times New Roman"/>
            <w:sz w:val="24"/>
            <w:szCs w:val="24"/>
          </w:rPr>
          <w:delText xml:space="preserve"> include</w:delText>
        </w:r>
        <w:r w:rsidR="00557A82" w:rsidDel="00C82BCF">
          <w:rPr>
            <w:rFonts w:ascii="Times New Roman" w:hAnsi="Times New Roman" w:cs="Times New Roman"/>
            <w:sz w:val="24"/>
            <w:szCs w:val="24"/>
          </w:rPr>
          <w:delText>d</w:delText>
        </w:r>
        <w:r w:rsidR="006238BB" w:rsidRPr="00604EDE" w:rsidDel="00C82BCF">
          <w:rPr>
            <w:rFonts w:ascii="Times New Roman" w:hAnsi="Times New Roman" w:cs="Times New Roman"/>
            <w:sz w:val="24"/>
            <w:szCs w:val="24"/>
          </w:rPr>
          <w:delText xml:space="preserve"> in any analyses.</w:delText>
        </w:r>
        <w:r w:rsidR="00122B6A" w:rsidDel="00C82BCF">
          <w:rPr>
            <w:rFonts w:ascii="Times New Roman" w:hAnsi="Times New Roman" w:cs="Times New Roman"/>
            <w:sz w:val="24"/>
            <w:szCs w:val="24"/>
          </w:rPr>
          <w:delText xml:space="preserve"> </w:delText>
        </w:r>
      </w:del>
      <w:r w:rsidR="00122B6A">
        <w:rPr>
          <w:rFonts w:ascii="Times New Roman" w:hAnsi="Times New Roman" w:cs="Times New Roman"/>
          <w:sz w:val="24"/>
          <w:szCs w:val="24"/>
        </w:rPr>
        <w:t xml:space="preserve">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r w:rsidR="00122B6A" w:rsidRPr="00D616C1">
        <w:rPr>
          <w:rFonts w:ascii="Times New Roman" w:hAnsi="Times New Roman" w:cs="Times New Roman"/>
          <w:sz w:val="24"/>
          <w:szCs w:val="24"/>
        </w:rPr>
        <w:t>PROTO202000089</w:t>
      </w:r>
      <w:r w:rsidR="00687938">
        <w:rPr>
          <w:rFonts w:ascii="Times New Roman" w:hAnsi="Times New Roman" w:cs="Times New Roman"/>
          <w:sz w:val="24"/>
          <w:szCs w:val="24"/>
        </w:rPr>
        <w:t>).</w:t>
      </w:r>
    </w:p>
    <w:p w14:paraId="4067BD75" w14:textId="77777777" w:rsidR="00554C53" w:rsidRPr="00604EDE" w:rsidRDefault="00554C53" w:rsidP="00554C53">
      <w:pPr>
        <w:pStyle w:val="ListParagraph"/>
        <w:numPr>
          <w:ilvl w:val="0"/>
          <w:numId w:val="12"/>
        </w:numPr>
        <w:spacing w:line="480" w:lineRule="auto"/>
        <w:rPr>
          <w:b/>
          <w:bCs/>
        </w:rPr>
      </w:pPr>
      <w:r w:rsidRPr="00604EDE">
        <w:rPr>
          <w:b/>
          <w:bCs/>
        </w:rPr>
        <w:t>Herd-level udder health measurements</w:t>
      </w:r>
    </w:p>
    <w:p w14:paraId="4DFF2C89" w14:textId="506E7CB8" w:rsidR="00554C53" w:rsidRPr="00604EDE" w:rsidRDefault="00554C53" w:rsidP="004C1B0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Herd-level DHIA test results for the test day closest in </w:t>
      </w:r>
      <w:r>
        <w:rPr>
          <w:rFonts w:ascii="Times New Roman" w:hAnsi="Times New Roman" w:cs="Times New Roman"/>
          <w:sz w:val="24"/>
          <w:szCs w:val="24"/>
        </w:rPr>
        <w:t>time</w:t>
      </w:r>
      <w:r w:rsidRPr="00604EDE">
        <w:rPr>
          <w:rFonts w:ascii="Times New Roman" w:hAnsi="Times New Roman" w:cs="Times New Roman"/>
          <w:sz w:val="24"/>
          <w:szCs w:val="24"/>
        </w:rPr>
        <w:t xml:space="preserve"> to the farm visit </w:t>
      </w:r>
      <w:r w:rsidR="00A4182B">
        <w:rPr>
          <w:rFonts w:ascii="Times New Roman" w:hAnsi="Times New Roman" w:cs="Times New Roman"/>
          <w:sz w:val="24"/>
          <w:szCs w:val="24"/>
        </w:rPr>
        <w:t>(</w:t>
      </w:r>
      <w:r w:rsidR="00B10474">
        <w:rPr>
          <w:rFonts w:ascii="Times New Roman" w:hAnsi="Times New Roman" w:cs="Times New Roman"/>
          <w:sz w:val="24"/>
          <w:szCs w:val="24"/>
        </w:rPr>
        <w:t>either preceding or following</w:t>
      </w:r>
      <w:r w:rsidR="00470E98">
        <w:rPr>
          <w:rFonts w:ascii="Times New Roman" w:hAnsi="Times New Roman" w:cs="Times New Roman"/>
          <w:sz w:val="24"/>
          <w:szCs w:val="24"/>
        </w:rPr>
        <w:t xml:space="preserve"> day of farm visit, whichever was shorter</w:t>
      </w:r>
      <w:r w:rsidRPr="00604EDE">
        <w:rPr>
          <w:rFonts w:ascii="Times New Roman" w:hAnsi="Times New Roman" w:cs="Times New Roman"/>
          <w:sz w:val="24"/>
          <w:szCs w:val="24"/>
        </w:rPr>
        <w:t xml:space="preserve">) were captured from the record processing center working with each herd (Lancaster DHIA, Manheim, PA; Dairy One Co-Op. </w:t>
      </w:r>
      <w:r w:rsidRPr="00604EDE">
        <w:rPr>
          <w:rFonts w:ascii="Times New Roman" w:hAnsi="Times New Roman" w:cs="Times New Roman"/>
          <w:sz w:val="24"/>
          <w:szCs w:val="24"/>
        </w:rPr>
        <w:lastRenderedPageBreak/>
        <w:t>Inc., Ithaca, NY). Information captured included test date, number of lactating cows, standardized 150-day milk production</w:t>
      </w:r>
      <w:r>
        <w:rPr>
          <w:rFonts w:ascii="Times New Roman" w:hAnsi="Times New Roman" w:cs="Times New Roman"/>
          <w:sz w:val="24"/>
          <w:szCs w:val="24"/>
        </w:rPr>
        <w:t xml:space="preserve"> (STD 150-day milk)</w:t>
      </w:r>
      <w:r w:rsidRPr="00604EDE">
        <w:rPr>
          <w:rFonts w:ascii="Times New Roman" w:hAnsi="Times New Roman" w:cs="Times New Roman"/>
          <w:sz w:val="24"/>
          <w:szCs w:val="24"/>
        </w:rPr>
        <w:t xml:space="preserve">, and test-day average cow-level </w:t>
      </w:r>
      <w:r>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 SCC ≥200,000 cells/mL on most recent test day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Pr>
          <w:rFonts w:ascii="Times New Roman" w:hAnsi="Times New Roman" w:cs="Times New Roman"/>
          <w:sz w:val="24"/>
          <w:szCs w:val="24"/>
        </w:rPr>
        <w:t xml:space="preserve">elevated SCS </w:t>
      </w:r>
      <w:r w:rsidRPr="00604EDE">
        <w:rPr>
          <w:rFonts w:ascii="Times New Roman" w:hAnsi="Times New Roman" w:cs="Times New Roman"/>
          <w:sz w:val="24"/>
          <w:szCs w:val="24"/>
        </w:rPr>
        <w:t xml:space="preserve">was defined as a </w:t>
      </w:r>
      <w:r>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4.0; the proportion of cows with a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which was defined as a </w:t>
      </w:r>
      <w:r>
        <w:rPr>
          <w:rFonts w:ascii="Times New Roman" w:hAnsi="Times New Roman" w:cs="Times New Roman"/>
          <w:sz w:val="24"/>
          <w:szCs w:val="24"/>
        </w:rPr>
        <w:t>SCS</w:t>
      </w:r>
      <w:r w:rsidRPr="00604EDE">
        <w:rPr>
          <w:rFonts w:ascii="Times New Roman" w:hAnsi="Times New Roman" w:cs="Times New Roman"/>
          <w:sz w:val="24"/>
          <w:szCs w:val="24"/>
        </w:rPr>
        <w:t xml:space="preserve"> changing from &lt;4.0 to </w:t>
      </w:r>
      <w:r>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ally</w:t>
      </w:r>
      <w:r w:rsidR="00737613">
        <w:rPr>
          <w:rFonts w:ascii="Times New Roman" w:hAnsi="Times New Roman" w:cs="Times New Roman"/>
          <w:sz w:val="24"/>
          <w:szCs w:val="24"/>
        </w:rPr>
        <w:t xml:space="preserve"> </w:t>
      </w:r>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hich was defined as having a </w:t>
      </w:r>
      <w:r>
        <w:rPr>
          <w:rFonts w:ascii="Times New Roman" w:hAnsi="Times New Roman" w:cs="Times New Roman"/>
          <w:sz w:val="24"/>
          <w:szCs w:val="24"/>
        </w:rPr>
        <w:t xml:space="preserve">SCS </w:t>
      </w:r>
      <w:r w:rsidRPr="00604EDE">
        <w:rPr>
          <w:rFonts w:ascii="Times New Roman" w:hAnsi="Times New Roman" w:cs="Times New Roman"/>
          <w:sz w:val="24"/>
          <w:szCs w:val="24"/>
        </w:rPr>
        <w:t xml:space="preserve"> ≥4.0 on the last two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kken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75C9811F" w14:textId="39B37B9B"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r w:rsidR="00A053C6">
        <w:rPr>
          <w:b/>
          <w:bCs/>
        </w:rPr>
        <w:t xml:space="preserve">bulk tank </w:t>
      </w:r>
      <w:r w:rsidR="00BE349A">
        <w:rPr>
          <w:b/>
          <w:bCs/>
        </w:rPr>
        <w:t xml:space="preserve">somatic cell count </w:t>
      </w:r>
      <w:proofErr w:type="gramStart"/>
      <w:r w:rsidR="00A053C6">
        <w:rPr>
          <w:b/>
          <w:bCs/>
        </w:rPr>
        <w:t>measures</w:t>
      </w:r>
      <w:proofErr w:type="gramEnd"/>
    </w:p>
    <w:p w14:paraId="12B0BADB" w14:textId="3599BE34" w:rsidR="00BE349A" w:rsidRPr="00503350" w:rsidRDefault="0028139A" w:rsidP="00503350">
      <w:pPr>
        <w:pStyle w:val="ListParagraph"/>
        <w:spacing w:line="480" w:lineRule="auto"/>
        <w:ind w:left="0" w:firstLine="720"/>
        <w:rPr>
          <w:i/>
          <w:iCs/>
        </w:rPr>
      </w:pPr>
      <w:r>
        <w:t>A</w:t>
      </w:r>
      <w:r w:rsidR="006F46EE">
        <w:t xml:space="preserve">n aliquot of </w:t>
      </w:r>
      <w:r w:rsidR="00D609B5">
        <w:t xml:space="preserve">the </w:t>
      </w:r>
      <w:r w:rsidR="006F46EE">
        <w:t xml:space="preserve">bulk tank milk </w:t>
      </w:r>
      <w:r w:rsidR="00D609B5">
        <w:t xml:space="preserve">sample </w:t>
      </w:r>
      <w:r w:rsidR="006F46EE">
        <w:t xml:space="preserve">was stored </w:t>
      </w:r>
      <w:r w:rsidR="000645A8">
        <w:t>at -4</w:t>
      </w:r>
      <w:r w:rsidR="000645A8" w:rsidRPr="00604EDE">
        <w:t>°C</w:t>
      </w:r>
      <w:r w:rsidR="00537CB3">
        <w:t xml:space="preserve"> until it could be </w:t>
      </w:r>
      <w:r w:rsidR="00A053C6">
        <w:t xml:space="preserve">transported </w:t>
      </w:r>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 xml:space="preserve">Streptococcus </w:t>
      </w:r>
      <w:r w:rsidRPr="00604EDE">
        <w:rPr>
          <w:rFonts w:ascii="Times New Roman" w:hAnsi="Times New Roman" w:cs="Times New Roman"/>
          <w:i/>
          <w:iCs/>
          <w:sz w:val="24"/>
          <w:szCs w:val="24"/>
        </w:rPr>
        <w:lastRenderedPageBreak/>
        <w:t>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streptococci</w:t>
      </w:r>
      <w:proofErr w:type="gramEnd"/>
      <w:r w:rsidRPr="00604EDE">
        <w:rPr>
          <w:rFonts w:ascii="Times New Roman" w:hAnsi="Times New Roman" w:cs="Times New Roman"/>
          <w:sz w:val="24"/>
          <w:szCs w:val="24"/>
        </w:rPr>
        <w:t xml:space="preserve">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0FA02AE9" w14:textId="42A12F5B" w:rsidR="006238BB" w:rsidRPr="00604EDE" w:rsidRDefault="006238BB" w:rsidP="00361820">
      <w:pPr>
        <w:pStyle w:val="ListParagraph"/>
        <w:numPr>
          <w:ilvl w:val="0"/>
          <w:numId w:val="12"/>
        </w:numPr>
        <w:spacing w:line="480" w:lineRule="auto"/>
        <w:rPr>
          <w:b/>
          <w:bCs/>
        </w:rPr>
      </w:pPr>
      <w:r w:rsidRPr="00604EDE">
        <w:rPr>
          <w:b/>
          <w:bCs/>
        </w:rPr>
        <w:t xml:space="preserve">Data management and </w:t>
      </w:r>
      <w:commentRangeStart w:id="322"/>
      <w:r w:rsidRPr="00604EDE">
        <w:rPr>
          <w:b/>
          <w:bCs/>
        </w:rPr>
        <w:t>analysis</w:t>
      </w:r>
      <w:commentRangeEnd w:id="322"/>
      <w:r w:rsidR="000C26E4">
        <w:rPr>
          <w:rStyle w:val="CommentReference"/>
          <w:rFonts w:asciiTheme="minorHAnsi" w:eastAsiaTheme="minorEastAsia" w:hAnsiTheme="minorHAnsi" w:cstheme="minorBidi"/>
        </w:rPr>
        <w:commentReference w:id="322"/>
      </w:r>
    </w:p>
    <w:p w14:paraId="3641F7EB" w14:textId="682B0FF5" w:rsidR="0011401F" w:rsidRPr="00604EDE" w:rsidRDefault="006238BB" w:rsidP="00F04247">
      <w:pPr>
        <w:spacing w:line="480" w:lineRule="auto"/>
        <w:ind w:firstLine="720"/>
        <w:rPr>
          <w:rFonts w:ascii="Times New Roman" w:hAnsi="Times New Roman" w:cs="Times New Roman"/>
          <w:sz w:val="24"/>
          <w:szCs w:val="24"/>
        </w:rPr>
      </w:pPr>
      <w:del w:id="323" w:author="Caitlin Jeffrey" w:date="2023-11-20T12:14:00Z">
        <w:r w:rsidRPr="00604EDE" w:rsidDel="00557A03">
          <w:rPr>
            <w:rFonts w:ascii="Times New Roman" w:hAnsi="Times New Roman" w:cs="Times New Roman"/>
            <w:sz w:val="24"/>
            <w:szCs w:val="24"/>
          </w:rPr>
          <w:delText xml:space="preserve">Survey </w:delText>
        </w:r>
      </w:del>
      <w:del w:id="324" w:author="Caitlin Jeffrey" w:date="2023-11-20T12:20:00Z">
        <w:r w:rsidRPr="00604EDE" w:rsidDel="00FB3762">
          <w:rPr>
            <w:rFonts w:ascii="Times New Roman" w:hAnsi="Times New Roman" w:cs="Times New Roman"/>
            <w:sz w:val="24"/>
            <w:szCs w:val="24"/>
          </w:rPr>
          <w:delText xml:space="preserve">data collected through KoboCollect software </w:delText>
        </w:r>
        <w:r w:rsidRPr="00604EDE" w:rsidDel="00FB3762">
          <w:rPr>
            <w:rFonts w:ascii="Times New Roman" w:hAnsi="Times New Roman" w:cs="Times New Roman"/>
            <w:sz w:val="24"/>
            <w:szCs w:val="24"/>
          </w:rPr>
          <w:fldChar w:fldCharType="begin"/>
        </w:r>
        <w:r w:rsidR="0095120C" w:rsidDel="00FB3762">
          <w:rPr>
            <w:rFonts w:ascii="Times New Roman" w:hAnsi="Times New Roman" w:cs="Times New Roman"/>
            <w:sz w:val="24"/>
            <w:szCs w:val="24"/>
          </w:rPr>
          <w:del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delInstrText>
        </w:r>
        <w:r w:rsidRPr="00604EDE" w:rsidDel="00FB3762">
          <w:rPr>
            <w:rFonts w:ascii="Times New Roman" w:hAnsi="Times New Roman" w:cs="Times New Roman"/>
            <w:sz w:val="24"/>
            <w:szCs w:val="24"/>
          </w:rPr>
          <w:fldChar w:fldCharType="separate"/>
        </w:r>
        <w:r w:rsidR="0095120C" w:rsidDel="00FB3762">
          <w:rPr>
            <w:rFonts w:ascii="Times New Roman" w:hAnsi="Times New Roman" w:cs="Times New Roman"/>
            <w:noProof/>
            <w:sz w:val="24"/>
            <w:szCs w:val="24"/>
          </w:rPr>
          <w:delText>(KoboCollect: Simple, Robust and Powerful Tools for Data Collection. 2019 http://www.kobotoolbox.org)</w:delText>
        </w:r>
        <w:r w:rsidRPr="00604EDE" w:rsidDel="00FB3762">
          <w:rPr>
            <w:rFonts w:ascii="Times New Roman" w:hAnsi="Times New Roman" w:cs="Times New Roman"/>
            <w:sz w:val="24"/>
            <w:szCs w:val="24"/>
          </w:rPr>
          <w:fldChar w:fldCharType="end"/>
        </w:r>
        <w:r w:rsidRPr="00604EDE" w:rsidDel="00FB3762">
          <w:rPr>
            <w:rFonts w:ascii="Times New Roman" w:hAnsi="Times New Roman" w:cs="Times New Roman"/>
            <w:sz w:val="24"/>
            <w:szCs w:val="24"/>
          </w:rPr>
          <w:delText xml:space="preserve"> was downloaded as an Excel worksheet (Microsoft Corp., Redmond, WA), </w:delText>
        </w:r>
      </w:del>
      <w:del w:id="325" w:author="Caitlin Jeffrey" w:date="2023-11-20T12:15:00Z">
        <w:r w:rsidRPr="00604EDE" w:rsidDel="00557A03">
          <w:rPr>
            <w:rFonts w:ascii="Times New Roman" w:hAnsi="Times New Roman" w:cs="Times New Roman"/>
            <w:sz w:val="24"/>
            <w:szCs w:val="24"/>
          </w:rPr>
          <w:delText xml:space="preserve">which </w:delText>
        </w:r>
      </w:del>
      <w:del w:id="326" w:author="Caitlin Jeffrey" w:date="2023-11-20T12:20:00Z">
        <w:r w:rsidRPr="00604EDE" w:rsidDel="00FB3762">
          <w:rPr>
            <w:rFonts w:ascii="Times New Roman" w:hAnsi="Times New Roman" w:cs="Times New Roman"/>
            <w:sz w:val="24"/>
            <w:szCs w:val="24"/>
          </w:rPr>
          <w:delText>contain</w:delText>
        </w:r>
      </w:del>
      <w:del w:id="327" w:author="Caitlin Jeffrey" w:date="2023-11-20T12:15:00Z">
        <w:r w:rsidRPr="00604EDE" w:rsidDel="00557A03">
          <w:rPr>
            <w:rFonts w:ascii="Times New Roman" w:hAnsi="Times New Roman" w:cs="Times New Roman"/>
            <w:sz w:val="24"/>
            <w:szCs w:val="24"/>
          </w:rPr>
          <w:delText>ed the</w:delText>
        </w:r>
      </w:del>
      <w:del w:id="328" w:author="Caitlin Jeffrey" w:date="2023-11-20T12:20:00Z">
        <w:r w:rsidRPr="00604EDE" w:rsidDel="00FB3762">
          <w:rPr>
            <w:rFonts w:ascii="Times New Roman" w:hAnsi="Times New Roman" w:cs="Times New Roman"/>
            <w:sz w:val="24"/>
            <w:szCs w:val="24"/>
          </w:rPr>
          <w:delText xml:space="preserve"> information </w:delText>
        </w:r>
      </w:del>
      <w:del w:id="329" w:author="Caitlin Jeffrey" w:date="2023-11-20T12:15:00Z">
        <w:r w:rsidRPr="00604EDE" w:rsidDel="00557A03">
          <w:rPr>
            <w:rFonts w:ascii="Times New Roman" w:hAnsi="Times New Roman" w:cs="Times New Roman"/>
            <w:sz w:val="24"/>
            <w:szCs w:val="24"/>
          </w:rPr>
          <w:delText xml:space="preserve">from the questionnaire covering </w:delText>
        </w:r>
      </w:del>
      <w:del w:id="330" w:author="Caitlin Jeffrey" w:date="2023-11-20T12:20:00Z">
        <w:r w:rsidRPr="00604EDE" w:rsidDel="00FB3762">
          <w:rPr>
            <w:rFonts w:ascii="Times New Roman" w:hAnsi="Times New Roman" w:cs="Times New Roman"/>
            <w:sz w:val="24"/>
            <w:szCs w:val="24"/>
          </w:rPr>
          <w:delText xml:space="preserve">herd </w:delText>
        </w:r>
      </w:del>
      <w:del w:id="331" w:author="Caitlin Jeffrey" w:date="2023-11-20T12:13:00Z">
        <w:r w:rsidRPr="00604EDE" w:rsidDel="00BE5FAE">
          <w:rPr>
            <w:rFonts w:ascii="Times New Roman" w:hAnsi="Times New Roman" w:cs="Times New Roman"/>
            <w:sz w:val="24"/>
            <w:szCs w:val="24"/>
          </w:rPr>
          <w:delText>information</w:delText>
        </w:r>
      </w:del>
      <w:del w:id="332" w:author="Caitlin Jeffrey" w:date="2023-11-20T12:20:00Z">
        <w:r w:rsidRPr="00604EDE" w:rsidDel="00FB3762">
          <w:rPr>
            <w:rFonts w:ascii="Times New Roman" w:hAnsi="Times New Roman" w:cs="Times New Roman"/>
            <w:sz w:val="24"/>
            <w:szCs w:val="24"/>
          </w:rPr>
          <w:delText>, description of housing</w:delText>
        </w:r>
        <w:r w:rsidR="00772CA2" w:rsidDel="00FB3762">
          <w:rPr>
            <w:rFonts w:ascii="Times New Roman" w:hAnsi="Times New Roman" w:cs="Times New Roman"/>
            <w:sz w:val="24"/>
            <w:szCs w:val="24"/>
          </w:rPr>
          <w:delText xml:space="preserve"> </w:delText>
        </w:r>
        <w:r w:rsidRPr="00604EDE" w:rsidDel="00FB3762">
          <w:rPr>
            <w:rFonts w:ascii="Times New Roman" w:hAnsi="Times New Roman" w:cs="Times New Roman"/>
            <w:sz w:val="24"/>
            <w:szCs w:val="24"/>
          </w:rPr>
          <w:delText>and bedding management, milking hygiene</w:delText>
        </w:r>
        <w:r w:rsidR="00D12C7D" w:rsidDel="00FB3762">
          <w:rPr>
            <w:rFonts w:ascii="Times New Roman" w:hAnsi="Times New Roman" w:cs="Times New Roman"/>
            <w:sz w:val="24"/>
            <w:szCs w:val="24"/>
          </w:rPr>
          <w:delText>,</w:delText>
        </w:r>
        <w:r w:rsidRPr="00604EDE" w:rsidDel="00FB3762">
          <w:rPr>
            <w:rFonts w:ascii="Times New Roman" w:hAnsi="Times New Roman" w:cs="Times New Roman"/>
            <w:sz w:val="24"/>
            <w:szCs w:val="24"/>
          </w:rPr>
          <w:delText xml:space="preserve"> and mastitis control practices. </w:delText>
        </w:r>
      </w:del>
      <w:moveFromRangeStart w:id="333" w:author="Caitlin Jeffrey" w:date="2023-11-20T12:18:00Z" w:name="move151375151"/>
      <w:moveFrom w:id="334" w:author="Caitlin Jeffrey" w:date="2023-11-20T12:18:00Z">
        <w:r w:rsidRPr="00604EDE" w:rsidDel="008506B9">
          <w:rPr>
            <w:rFonts w:ascii="Times New Roman" w:hAnsi="Times New Roman" w:cs="Times New Roman"/>
            <w:sz w:val="24"/>
            <w:szCs w:val="24"/>
          </w:rPr>
          <w:t xml:space="preserve">Udder hygiene scores for individual cows </w:t>
        </w:r>
        <w:r w:rsidR="00E65121" w:rsidRPr="00604EDE" w:rsidDel="008506B9">
          <w:rPr>
            <w:rFonts w:ascii="Times New Roman" w:hAnsi="Times New Roman" w:cs="Times New Roman"/>
            <w:sz w:val="24"/>
            <w:szCs w:val="24"/>
          </w:rPr>
          <w:t>were used to calculate two farm-level udder hygiene measures:</w:t>
        </w:r>
        <w:r w:rsidR="00806E14" w:rsidRPr="00604EDE" w:rsidDel="008506B9">
          <w:rPr>
            <w:rFonts w:ascii="Times New Roman" w:hAnsi="Times New Roman" w:cs="Times New Roman"/>
            <w:sz w:val="24"/>
            <w:szCs w:val="24"/>
          </w:rPr>
          <w:t xml:space="preserve"> 1)</w:t>
        </w:r>
        <w:r w:rsidRPr="00604EDE" w:rsidDel="008506B9">
          <w:rPr>
            <w:rFonts w:ascii="Times New Roman" w:hAnsi="Times New Roman" w:cs="Times New Roman"/>
            <w:sz w:val="24"/>
            <w:szCs w:val="24"/>
          </w:rPr>
          <w:t xml:space="preserve"> mean udder hygiene score</w:t>
        </w:r>
        <w:r w:rsidR="00806E14" w:rsidRPr="00604EDE" w:rsidDel="008506B9">
          <w:rPr>
            <w:rFonts w:ascii="Times New Roman" w:hAnsi="Times New Roman" w:cs="Times New Roman"/>
            <w:sz w:val="24"/>
            <w:szCs w:val="24"/>
          </w:rPr>
          <w:t>,</w:t>
        </w:r>
        <w:r w:rsidR="009A7B73" w:rsidDel="008506B9">
          <w:rPr>
            <w:rFonts w:ascii="Times New Roman" w:hAnsi="Times New Roman" w:cs="Times New Roman"/>
            <w:sz w:val="24"/>
            <w:szCs w:val="24"/>
          </w:rPr>
          <w:t xml:space="preserve"> and</w:t>
        </w:r>
        <w:r w:rsidRPr="00604EDE" w:rsidDel="008506B9">
          <w:rPr>
            <w:rFonts w:ascii="Times New Roman" w:hAnsi="Times New Roman" w:cs="Times New Roman"/>
            <w:sz w:val="24"/>
            <w:szCs w:val="24"/>
          </w:rPr>
          <w:t xml:space="preserve"> </w:t>
        </w:r>
        <w:r w:rsidR="00806E14" w:rsidRPr="00604EDE" w:rsidDel="008506B9">
          <w:rPr>
            <w:rFonts w:ascii="Times New Roman" w:hAnsi="Times New Roman" w:cs="Times New Roman"/>
            <w:sz w:val="24"/>
            <w:szCs w:val="24"/>
          </w:rPr>
          <w:t xml:space="preserve">2) </w:t>
        </w:r>
        <w:r w:rsidRPr="00604EDE" w:rsidDel="008506B9">
          <w:rPr>
            <w:rFonts w:ascii="Times New Roman" w:hAnsi="Times New Roman" w:cs="Times New Roman"/>
            <w:sz w:val="24"/>
            <w:szCs w:val="24"/>
          </w:rPr>
          <w:t xml:space="preserve">proportion of cows with dirty udders (udder hygiene score ≥3). </w:t>
        </w:r>
      </w:moveFrom>
      <w:moveFromRangeEnd w:id="333"/>
      <w:r w:rsidRPr="00604EDE">
        <w:rPr>
          <w:rFonts w:ascii="Times New Roman" w:hAnsi="Times New Roman" w:cs="Times New Roman"/>
          <w:sz w:val="24"/>
          <w:szCs w:val="24"/>
        </w:rPr>
        <w:t xml:space="preserve">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 xml:space="preserve">DHIA test results, </w:t>
      </w:r>
      <w:del w:id="335" w:author="Caitlin Jeffrey" w:date="2023-11-20T12:21:00Z">
        <w:r w:rsidRPr="00604EDE" w:rsidDel="00270064">
          <w:rPr>
            <w:rFonts w:ascii="Times New Roman" w:hAnsi="Times New Roman" w:cs="Times New Roman"/>
            <w:sz w:val="24"/>
            <w:szCs w:val="24"/>
          </w:rPr>
          <w:delText xml:space="preserve">and </w:delText>
        </w:r>
      </w:del>
      <w:r w:rsidRPr="00604EDE">
        <w:rPr>
          <w:rFonts w:ascii="Times New Roman" w:hAnsi="Times New Roman" w:cs="Times New Roman"/>
          <w:sz w:val="24"/>
          <w:szCs w:val="24"/>
        </w:rPr>
        <w:t>farm-level udder hygiene outcomes</w:t>
      </w:r>
      <w:ins w:id="336" w:author="Caitlin Jeffrey" w:date="2023-11-20T12:21:00Z">
        <w:r w:rsidR="00270064">
          <w:rPr>
            <w:rFonts w:ascii="Times New Roman" w:hAnsi="Times New Roman" w:cs="Times New Roman"/>
            <w:sz w:val="24"/>
            <w:szCs w:val="24"/>
          </w:rPr>
          <w:t xml:space="preserve">, </w:t>
        </w:r>
      </w:ins>
      <w:ins w:id="337" w:author="Caitlin Jeffrey" w:date="2023-11-20T12:26:00Z">
        <w:r w:rsidR="00E4740C">
          <w:rPr>
            <w:rFonts w:ascii="Times New Roman" w:hAnsi="Times New Roman" w:cs="Times New Roman"/>
            <w:sz w:val="24"/>
            <w:szCs w:val="24"/>
          </w:rPr>
          <w:t xml:space="preserve">questionnaire </w:t>
        </w:r>
        <w:r w:rsidR="00E4740C" w:rsidRPr="00604EDE">
          <w:rPr>
            <w:rFonts w:ascii="Times New Roman" w:hAnsi="Times New Roman" w:cs="Times New Roman"/>
            <w:sz w:val="24"/>
            <w:szCs w:val="24"/>
          </w:rPr>
          <w:t>data</w:t>
        </w:r>
        <w:r w:rsidR="00E4740C">
          <w:rPr>
            <w:rFonts w:ascii="Times New Roman" w:hAnsi="Times New Roman" w:cs="Times New Roman"/>
            <w:sz w:val="24"/>
            <w:szCs w:val="24"/>
          </w:rPr>
          <w:t>,</w:t>
        </w:r>
        <w:r w:rsidR="00E4740C" w:rsidRPr="00604EDE">
          <w:rPr>
            <w:rFonts w:ascii="Times New Roman" w:hAnsi="Times New Roman" w:cs="Times New Roman"/>
            <w:sz w:val="24"/>
            <w:szCs w:val="24"/>
          </w:rPr>
          <w:t xml:space="preserve"> </w:t>
        </w:r>
      </w:ins>
      <w:ins w:id="338" w:author="Caitlin Jeffrey" w:date="2023-11-20T12:21:00Z">
        <w:r w:rsidR="00270064">
          <w:rPr>
            <w:rFonts w:ascii="Times New Roman" w:hAnsi="Times New Roman" w:cs="Times New Roman"/>
            <w:sz w:val="24"/>
            <w:szCs w:val="24"/>
          </w:rPr>
          <w:t xml:space="preserve">and farm </w:t>
        </w:r>
        <w:r w:rsidR="00270064">
          <w:rPr>
            <w:rFonts w:ascii="Times New Roman" w:hAnsi="Times New Roman" w:cs="Times New Roman"/>
            <w:sz w:val="24"/>
            <w:szCs w:val="24"/>
          </w:rPr>
          <w:lastRenderedPageBreak/>
          <w:t>observations</w:t>
        </w:r>
      </w:ins>
      <w:r w:rsidRPr="00604EDE">
        <w:rPr>
          <w:rFonts w:ascii="Times New Roman" w:hAnsi="Times New Roman" w:cs="Times New Roman"/>
          <w:sz w:val="24"/>
          <w:szCs w:val="24"/>
        </w:rPr>
        <w:t xml:space="preserve"> were </w:t>
      </w:r>
      <w:del w:id="339" w:author="Caitlin Jeffrey" w:date="2023-11-20T12:19:00Z">
        <w:r w:rsidRPr="00604EDE" w:rsidDel="00A95DE5">
          <w:rPr>
            <w:rFonts w:ascii="Times New Roman" w:hAnsi="Times New Roman" w:cs="Times New Roman"/>
            <w:sz w:val="24"/>
            <w:szCs w:val="24"/>
          </w:rPr>
          <w:delText xml:space="preserve">entered </w:delText>
        </w:r>
      </w:del>
      <w:ins w:id="340" w:author="Caitlin Jeffrey" w:date="2023-11-20T12:20:00Z">
        <w:r w:rsidR="00FB3762">
          <w:rPr>
            <w:rFonts w:ascii="Times New Roman" w:hAnsi="Times New Roman" w:cs="Times New Roman"/>
            <w:sz w:val="24"/>
            <w:szCs w:val="24"/>
          </w:rPr>
          <w:t>entered</w:t>
        </w:r>
      </w:ins>
      <w:ins w:id="341" w:author="Caitlin Jeffrey" w:date="2023-11-20T12:19:00Z">
        <w:r w:rsidR="00A95DE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into </w:t>
      </w:r>
      <w:ins w:id="342" w:author="Caitlin Jeffrey" w:date="2023-11-20T12:20:00Z">
        <w:r w:rsidR="00FB3762">
          <w:rPr>
            <w:rFonts w:ascii="Times New Roman" w:hAnsi="Times New Roman" w:cs="Times New Roman"/>
            <w:sz w:val="24"/>
            <w:szCs w:val="24"/>
          </w:rPr>
          <w:t>an</w:t>
        </w:r>
      </w:ins>
      <w:del w:id="343" w:author="Caitlin Jeffrey" w:date="2023-11-20T12:19:00Z">
        <w:r w:rsidRPr="00604EDE" w:rsidDel="000D746A">
          <w:rPr>
            <w:rFonts w:ascii="Times New Roman" w:hAnsi="Times New Roman" w:cs="Times New Roman"/>
            <w:sz w:val="24"/>
            <w:szCs w:val="24"/>
          </w:rPr>
          <w:delText>an</w:delText>
        </w:r>
      </w:del>
      <w:r w:rsidRPr="00604EDE">
        <w:rPr>
          <w:rFonts w:ascii="Times New Roman" w:hAnsi="Times New Roman" w:cs="Times New Roman"/>
          <w:sz w:val="24"/>
          <w:szCs w:val="24"/>
        </w:rPr>
        <w:t xml:space="preserve"> Excel database</w:t>
      </w:r>
      <w:ins w:id="344" w:author="Caitlin Jeffrey" w:date="2023-11-20T12:26:00Z">
        <w:r w:rsidR="0051428C">
          <w:rPr>
            <w:rFonts w:ascii="Times New Roman" w:hAnsi="Times New Roman" w:cs="Times New Roman"/>
            <w:sz w:val="24"/>
            <w:szCs w:val="24"/>
          </w:rPr>
          <w:t xml:space="preserve"> </w:t>
        </w:r>
        <w:r w:rsidR="0051428C" w:rsidRPr="00604EDE">
          <w:rPr>
            <w:rFonts w:ascii="Times New Roman" w:hAnsi="Times New Roman" w:cs="Times New Roman"/>
            <w:sz w:val="24"/>
            <w:szCs w:val="24"/>
          </w:rPr>
          <w:t>(Microsoft Corp., Redmond, WA)</w:t>
        </w:r>
      </w:ins>
      <w:del w:id="345" w:author="Caitlin Jeffrey" w:date="2023-11-20T12:21:00Z">
        <w:r w:rsidR="00995498" w:rsidDel="00270064">
          <w:rPr>
            <w:rFonts w:ascii="Times New Roman" w:hAnsi="Times New Roman" w:cs="Times New Roman"/>
            <w:sz w:val="24"/>
            <w:szCs w:val="24"/>
          </w:rPr>
          <w:delText xml:space="preserve"> that included the </w:delText>
        </w:r>
        <w:r w:rsidRPr="00604EDE" w:rsidDel="00270064">
          <w:rPr>
            <w:rFonts w:ascii="Times New Roman" w:hAnsi="Times New Roman" w:cs="Times New Roman"/>
            <w:sz w:val="24"/>
            <w:szCs w:val="24"/>
          </w:rPr>
          <w:delText>accompanying data for each farm from the questionnaire</w:delText>
        </w:r>
        <w:r w:rsidR="00995498" w:rsidDel="00270064">
          <w:rPr>
            <w:rFonts w:ascii="Times New Roman" w:hAnsi="Times New Roman" w:cs="Times New Roman"/>
            <w:sz w:val="24"/>
            <w:szCs w:val="24"/>
          </w:rPr>
          <w:delText xml:space="preserve"> and</w:delText>
        </w:r>
      </w:del>
      <w:del w:id="346" w:author="Caitlin Jeffrey" w:date="2023-11-20T12:20:00Z">
        <w:r w:rsidR="00995498" w:rsidDel="00270064">
          <w:rPr>
            <w:rFonts w:ascii="Times New Roman" w:hAnsi="Times New Roman" w:cs="Times New Roman"/>
            <w:sz w:val="24"/>
            <w:szCs w:val="24"/>
          </w:rPr>
          <w:delText xml:space="preserve"> farm </w:delText>
        </w:r>
        <w:r w:rsidR="001A4DDE" w:rsidDel="00270064">
          <w:rPr>
            <w:rFonts w:ascii="Times New Roman" w:hAnsi="Times New Roman" w:cs="Times New Roman"/>
            <w:sz w:val="24"/>
            <w:szCs w:val="24"/>
          </w:rPr>
          <w:delText>observations</w:delText>
        </w:r>
      </w:del>
      <w:r w:rsidR="00995498">
        <w:rPr>
          <w:rFonts w:ascii="Times New Roman" w:hAnsi="Times New Roman" w:cs="Times New Roman"/>
          <w:sz w:val="24"/>
          <w:szCs w:val="24"/>
        </w:rPr>
        <w:t xml:space="preserve">. </w:t>
      </w:r>
      <w:moveToRangeStart w:id="347" w:author="Caitlin Jeffrey" w:date="2023-11-20T12:18:00Z" w:name="move151375151"/>
      <w:moveTo w:id="348" w:author="Caitlin Jeffrey" w:date="2023-11-20T12:18:00Z">
        <w:r w:rsidR="008506B9" w:rsidRPr="00604EDE">
          <w:rPr>
            <w:rFonts w:ascii="Times New Roman" w:hAnsi="Times New Roman" w:cs="Times New Roman"/>
            <w:sz w:val="24"/>
            <w:szCs w:val="24"/>
          </w:rPr>
          <w:t>Udder hygiene scores for individual cows were used to calculate two farm-level udder hygiene measures: 1) mean udder hygiene score,</w:t>
        </w:r>
        <w:r w:rsidR="008506B9">
          <w:rPr>
            <w:rFonts w:ascii="Times New Roman" w:hAnsi="Times New Roman" w:cs="Times New Roman"/>
            <w:sz w:val="24"/>
            <w:szCs w:val="24"/>
          </w:rPr>
          <w:t xml:space="preserve"> and</w:t>
        </w:r>
        <w:r w:rsidR="008506B9" w:rsidRPr="00604EDE">
          <w:rPr>
            <w:rFonts w:ascii="Times New Roman" w:hAnsi="Times New Roman" w:cs="Times New Roman"/>
            <w:sz w:val="24"/>
            <w:szCs w:val="24"/>
          </w:rPr>
          <w:t xml:space="preserve"> 2) proportion of cows with dirty udders (udder hygiene score ≥3)</w:t>
        </w:r>
      </w:moveTo>
      <w:ins w:id="349" w:author="Caitlin Jeffrey" w:date="2023-11-20T12:22:00Z">
        <w:r w:rsidR="00895B31">
          <w:rPr>
            <w:rFonts w:ascii="Times New Roman" w:hAnsi="Times New Roman" w:cs="Times New Roman"/>
            <w:sz w:val="24"/>
            <w:szCs w:val="24"/>
          </w:rPr>
          <w:t xml:space="preserve">, </w:t>
        </w:r>
      </w:ins>
      <w:ins w:id="350" w:author="Caitlin Jeffrey" w:date="2023-11-20T12:24:00Z">
        <w:r w:rsidR="00060D04">
          <w:rPr>
            <w:rFonts w:ascii="Times New Roman" w:hAnsi="Times New Roman" w:cs="Times New Roman"/>
            <w:sz w:val="24"/>
            <w:szCs w:val="24"/>
          </w:rPr>
          <w:t>which were</w:t>
        </w:r>
      </w:ins>
      <w:ins w:id="351" w:author="Caitlin Jeffrey" w:date="2023-11-20T12:23:00Z">
        <w:r w:rsidR="00F425CA">
          <w:rPr>
            <w:rFonts w:ascii="Times New Roman" w:hAnsi="Times New Roman" w:cs="Times New Roman"/>
            <w:sz w:val="24"/>
            <w:szCs w:val="24"/>
          </w:rPr>
          <w:t xml:space="preserve"> incorporated</w:t>
        </w:r>
      </w:ins>
      <w:ins w:id="352" w:author="Caitlin Jeffrey" w:date="2023-11-20T12:24:00Z">
        <w:r w:rsidR="00060D04">
          <w:rPr>
            <w:rFonts w:ascii="Times New Roman" w:hAnsi="Times New Roman" w:cs="Times New Roman"/>
            <w:sz w:val="24"/>
            <w:szCs w:val="24"/>
          </w:rPr>
          <w:t xml:space="preserve"> into the database</w:t>
        </w:r>
      </w:ins>
      <w:moveTo w:id="353" w:author="Caitlin Jeffrey" w:date="2023-11-20T12:18:00Z">
        <w:r w:rsidR="008506B9" w:rsidRPr="00604EDE">
          <w:rPr>
            <w:rFonts w:ascii="Times New Roman" w:hAnsi="Times New Roman" w:cs="Times New Roman"/>
            <w:sz w:val="24"/>
            <w:szCs w:val="24"/>
          </w:rPr>
          <w:t xml:space="preserve">. </w:t>
        </w:r>
      </w:moveTo>
      <w:moveToRangeEnd w:id="347"/>
      <w:r w:rsidRPr="00604EDE">
        <w:rPr>
          <w:rFonts w:ascii="Times New Roman" w:hAnsi="Times New Roman" w:cs="Times New Roman"/>
          <w:sz w:val="24"/>
          <w:szCs w:val="24"/>
        </w:rPr>
        <w:t>This Excel database was then imported into the R Statistical Programming Environment</w:t>
      </w:r>
      <w:ins w:id="354" w:author="Caitlin Jeffrey" w:date="2023-12-06T09:46:00Z">
        <w:r w:rsidR="006775A5">
          <w:rPr>
            <w:rFonts w:ascii="Times New Roman" w:hAnsi="Times New Roman" w:cs="Times New Roman"/>
            <w:sz w:val="24"/>
            <w:szCs w:val="24"/>
          </w:rPr>
          <w:t xml:space="preserve"> </w:t>
        </w:r>
      </w:ins>
      <w:r w:rsidR="00EF5F2E">
        <w:rPr>
          <w:rFonts w:ascii="Times New Roman" w:hAnsi="Times New Roman" w:cs="Times New Roman"/>
          <w:sz w:val="24"/>
          <w:szCs w:val="24"/>
        </w:rPr>
        <w:fldChar w:fldCharType="begin"/>
      </w:r>
      <w:r w:rsidR="00B82F79">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EF5F2E">
        <w:rPr>
          <w:rFonts w:ascii="Times New Roman" w:hAnsi="Times New Roman" w:cs="Times New Roman"/>
          <w:sz w:val="24"/>
          <w:szCs w:val="24"/>
        </w:rPr>
        <w:fldChar w:fldCharType="separate"/>
      </w:r>
      <w:r w:rsidR="00B82F79">
        <w:rPr>
          <w:rFonts w:ascii="Times New Roman" w:hAnsi="Times New Roman" w:cs="Times New Roman"/>
          <w:noProof/>
          <w:sz w:val="24"/>
          <w:szCs w:val="24"/>
        </w:rPr>
        <w:t>(R Development Core Team, 2023)</w:t>
      </w:r>
      <w:r w:rsidR="00EF5F2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del w:id="355" w:author="Caitlin Jeffrey" w:date="2023-12-06T09:50:00Z">
        <w:r w:rsidRPr="00604EDE" w:rsidDel="00B82F79">
          <w:rPr>
            <w:rFonts w:ascii="Times New Roman" w:hAnsi="Times New Roman" w:cs="Times New Roman"/>
            <w:sz w:val="24"/>
            <w:szCs w:val="24"/>
          </w:rPr>
          <w:delText xml:space="preserve">(R Core Team, 2023) </w:delText>
        </w:r>
      </w:del>
      <w:r w:rsidRPr="00604EDE">
        <w:rPr>
          <w:rFonts w:ascii="Times New Roman" w:hAnsi="Times New Roman" w:cs="Times New Roman"/>
          <w:sz w:val="24"/>
          <w:szCs w:val="24"/>
        </w:rPr>
        <w:t>for data cleaning, checking, and statistical analysis. The distribution of outcome variables was assessed to check for normality</w:t>
      </w:r>
      <w:r w:rsidR="00091211">
        <w:rPr>
          <w:rFonts w:ascii="Times New Roman" w:hAnsi="Times New Roman" w:cs="Times New Roman"/>
          <w:sz w:val="24"/>
          <w:szCs w:val="24"/>
        </w:rPr>
        <w:t xml:space="preserve"> </w:t>
      </w:r>
      <w:r w:rsidR="003B08B4">
        <w:rPr>
          <w:rFonts w:ascii="Times New Roman" w:hAnsi="Times New Roman" w:cs="Times New Roman"/>
          <w:sz w:val="24"/>
          <w:szCs w:val="24"/>
        </w:rPr>
        <w:t xml:space="preserve">using a </w:t>
      </w:r>
      <w:r w:rsidR="00091211" w:rsidRPr="00604EDE">
        <w:rPr>
          <w:rFonts w:ascii="Times New Roman" w:hAnsi="Times New Roman" w:cs="Times New Roman"/>
          <w:sz w:val="24"/>
          <w:szCs w:val="24"/>
        </w:rPr>
        <w:t>Shapiro-Wilk test</w:t>
      </w:r>
      <w:r w:rsidR="00091211">
        <w:rPr>
          <w:rFonts w:ascii="Times New Roman" w:hAnsi="Times New Roman" w:cs="Times New Roman"/>
          <w:sz w:val="24"/>
          <w:szCs w:val="24"/>
        </w:rPr>
        <w:t xml:space="preserve"> with </w:t>
      </w:r>
      <w:r w:rsidR="008E2EE4">
        <w:rPr>
          <w:rFonts w:ascii="Times New Roman" w:hAnsi="Times New Roman" w:cs="Times New Roman"/>
          <w:sz w:val="24"/>
          <w:szCs w:val="24"/>
        </w:rPr>
        <w:t xml:space="preserve">significance set at </w:t>
      </w:r>
      <w:r w:rsidR="008E2EE4">
        <w:rPr>
          <w:rFonts w:ascii="Times New Roman" w:hAnsi="Times New Roman" w:cs="Times New Roman"/>
          <w:i/>
          <w:iCs/>
          <w:sz w:val="24"/>
          <w:szCs w:val="24"/>
        </w:rPr>
        <w:t>P</w:t>
      </w:r>
      <w:r w:rsidR="008E2EE4" w:rsidRPr="00604EDE">
        <w:rPr>
          <w:rFonts w:ascii="Times New Roman" w:hAnsi="Times New Roman" w:cs="Times New Roman"/>
          <w:sz w:val="24"/>
          <w:szCs w:val="24"/>
        </w:rPr>
        <w:t xml:space="preserve"> ≤0.05</w:t>
      </w:r>
      <w:r w:rsidRPr="00604EDE">
        <w:rPr>
          <w:rFonts w:ascii="Times New Roman" w:hAnsi="Times New Roman" w:cs="Times New Roman"/>
          <w:sz w:val="24"/>
          <w:szCs w:val="24"/>
        </w:rPr>
        <w:t>,</w:t>
      </w:r>
      <w:r w:rsidR="00CF3D74">
        <w:rPr>
          <w:rFonts w:ascii="Times New Roman" w:hAnsi="Times New Roman" w:cs="Times New Roman"/>
          <w:sz w:val="24"/>
          <w:szCs w:val="24"/>
        </w:rPr>
        <w:t xml:space="preserve"> </w:t>
      </w:r>
      <w:r w:rsidR="00CF3D74" w:rsidRPr="00604EDE">
        <w:rPr>
          <w:rFonts w:ascii="Times New Roman" w:hAnsi="Times New Roman" w:cs="Times New Roman"/>
          <w:sz w:val="24"/>
          <w:szCs w:val="24"/>
        </w:rPr>
        <w:t xml:space="preserve">visual assessment of </w:t>
      </w:r>
      <w:r w:rsidR="00CF3D74">
        <w:rPr>
          <w:rFonts w:ascii="Times New Roman" w:hAnsi="Times New Roman" w:cs="Times New Roman"/>
          <w:sz w:val="24"/>
          <w:szCs w:val="24"/>
        </w:rPr>
        <w:t xml:space="preserve">distribution and </w:t>
      </w:r>
      <w:r w:rsidR="00CF3D74" w:rsidRPr="00604EDE">
        <w:rPr>
          <w:rFonts w:ascii="Times New Roman" w:hAnsi="Times New Roman" w:cs="Times New Roman"/>
          <w:sz w:val="24"/>
          <w:szCs w:val="24"/>
        </w:rPr>
        <w:t>residuals</w:t>
      </w:r>
      <w:r w:rsidR="003B08B4">
        <w:rPr>
          <w:rFonts w:ascii="Times New Roman" w:hAnsi="Times New Roman" w:cs="Times New Roman"/>
          <w:sz w:val="24"/>
          <w:szCs w:val="24"/>
        </w:rPr>
        <w:t xml:space="preserve">, </w:t>
      </w:r>
      <w:r w:rsidR="000D04C0">
        <w:rPr>
          <w:rFonts w:ascii="Times New Roman" w:hAnsi="Times New Roman" w:cs="Times New Roman"/>
          <w:sz w:val="24"/>
          <w:szCs w:val="24"/>
        </w:rPr>
        <w:t>skewness</w:t>
      </w:r>
      <w:r w:rsidR="000C4272">
        <w:rPr>
          <w:rFonts w:ascii="Times New Roman" w:hAnsi="Times New Roman" w:cs="Times New Roman"/>
          <w:sz w:val="24"/>
          <w:szCs w:val="24"/>
        </w:rPr>
        <w:t>, and comparison of the median and mean values.</w:t>
      </w:r>
      <w:ins w:id="356" w:author="Caitlin Jeffrey" w:date="2023-11-20T12:28:00Z">
        <w:r w:rsidR="00186F37">
          <w:rPr>
            <w:rFonts w:ascii="Times New Roman" w:hAnsi="Times New Roman" w:cs="Times New Roman"/>
            <w:sz w:val="24"/>
            <w:szCs w:val="24"/>
          </w:rPr>
          <w:t xml:space="preserve"> </w:t>
        </w:r>
      </w:ins>
      <w:moveToRangeStart w:id="357" w:author="Caitlin Jeffrey" w:date="2023-11-20T12:28:00Z" w:name="move151375722"/>
      <w:moveTo w:id="358" w:author="Caitlin Jeffrey" w:date="2023-11-20T12:28:00Z">
        <w:r w:rsidR="00186F37">
          <w:rPr>
            <w:rFonts w:ascii="Times New Roman" w:hAnsi="Times New Roman" w:cs="Times New Roman"/>
            <w:sz w:val="24"/>
            <w:szCs w:val="24"/>
          </w:rPr>
          <w:t>R</w:t>
        </w:r>
        <w:r w:rsidR="00186F37" w:rsidRPr="00604EDE">
          <w:rPr>
            <w:rFonts w:ascii="Times New Roman" w:hAnsi="Times New Roman" w:cs="Times New Roman"/>
            <w:sz w:val="24"/>
            <w:szCs w:val="24"/>
          </w:rPr>
          <w:t xml:space="preserve">aw </w:t>
        </w:r>
        <w:r w:rsidR="00186F37">
          <w:rPr>
            <w:rFonts w:ascii="Times New Roman" w:hAnsi="Times New Roman" w:cs="Times New Roman"/>
            <w:sz w:val="24"/>
            <w:szCs w:val="24"/>
          </w:rPr>
          <w:t xml:space="preserve">bulk tank </w:t>
        </w:r>
        <w:r w:rsidR="00186F37" w:rsidRPr="00604EDE">
          <w:rPr>
            <w:rFonts w:ascii="Times New Roman" w:hAnsi="Times New Roman" w:cs="Times New Roman"/>
            <w:sz w:val="24"/>
            <w:szCs w:val="24"/>
          </w:rPr>
          <w:t>somatic cell count (</w:t>
        </w:r>
        <w:r w:rsidR="00186F37">
          <w:rPr>
            <w:rFonts w:ascii="Times New Roman" w:hAnsi="Times New Roman" w:cs="Times New Roman"/>
            <w:sz w:val="24"/>
            <w:szCs w:val="24"/>
          </w:rPr>
          <w:t>BT</w:t>
        </w:r>
        <w:r w:rsidR="00186F37" w:rsidRPr="00604EDE">
          <w:rPr>
            <w:rFonts w:ascii="Times New Roman" w:hAnsi="Times New Roman" w:cs="Times New Roman"/>
            <w:sz w:val="24"/>
            <w:szCs w:val="24"/>
          </w:rPr>
          <w:t>SCC) data</w:t>
        </w:r>
        <w:r w:rsidR="00186F37">
          <w:rPr>
            <w:rFonts w:ascii="Times New Roman" w:hAnsi="Times New Roman" w:cs="Times New Roman"/>
            <w:sz w:val="24"/>
            <w:szCs w:val="24"/>
          </w:rPr>
          <w:t xml:space="preserve"> was</w:t>
        </w:r>
        <w:r w:rsidR="00186F37" w:rsidRPr="00604EDE">
          <w:rPr>
            <w:rFonts w:ascii="Times New Roman" w:hAnsi="Times New Roman" w:cs="Times New Roman"/>
            <w:sz w:val="24"/>
            <w:szCs w:val="24"/>
          </w:rPr>
          <w:t xml:space="preserve"> log</w:t>
        </w:r>
        <w:r w:rsidR="00186F37" w:rsidRPr="008D649A">
          <w:rPr>
            <w:rFonts w:ascii="Times New Roman" w:hAnsi="Times New Roman" w:cs="Times New Roman"/>
            <w:sz w:val="24"/>
            <w:szCs w:val="24"/>
            <w:vertAlign w:val="subscript"/>
          </w:rPr>
          <w:t>10</w:t>
        </w:r>
        <w:r w:rsidR="00186F37" w:rsidRPr="00604EDE">
          <w:rPr>
            <w:rFonts w:ascii="Times New Roman" w:hAnsi="Times New Roman" w:cs="Times New Roman"/>
            <w:sz w:val="24"/>
            <w:szCs w:val="24"/>
          </w:rPr>
          <w:t xml:space="preserve"> transformed</w:t>
        </w:r>
        <w:r w:rsidR="00186F37">
          <w:rPr>
            <w:rFonts w:ascii="Times New Roman" w:hAnsi="Times New Roman" w:cs="Times New Roman"/>
            <w:sz w:val="24"/>
            <w:szCs w:val="24"/>
          </w:rPr>
          <w:t xml:space="preserve"> for analyses.</w:t>
        </w:r>
        <w:r w:rsidR="00186F37" w:rsidRPr="00604EDE">
          <w:rPr>
            <w:rFonts w:ascii="Times New Roman" w:hAnsi="Times New Roman" w:cs="Times New Roman"/>
            <w:sz w:val="24"/>
            <w:szCs w:val="24"/>
          </w:rPr>
          <w:t xml:space="preserve"> </w:t>
        </w:r>
      </w:moveTo>
      <w:moveToRangeEnd w:id="357"/>
      <w:del w:id="359" w:author="Caitlin Jeffrey" w:date="2023-11-20T12:28:00Z">
        <w:r w:rsidRPr="00604EDE" w:rsidDel="00186F37">
          <w:rPr>
            <w:rFonts w:ascii="Times New Roman" w:hAnsi="Times New Roman" w:cs="Times New Roman"/>
            <w:sz w:val="24"/>
            <w:szCs w:val="24"/>
          </w:rPr>
          <w:delText xml:space="preserve"> </w:delText>
        </w:r>
      </w:del>
      <w:r w:rsidR="000C4272">
        <w:rPr>
          <w:rFonts w:ascii="Times New Roman" w:hAnsi="Times New Roman" w:cs="Times New Roman"/>
          <w:sz w:val="24"/>
          <w:szCs w:val="24"/>
        </w:rPr>
        <w:t>D</w:t>
      </w:r>
      <w:r w:rsidRPr="00604EDE">
        <w:rPr>
          <w:rFonts w:ascii="Times New Roman" w:hAnsi="Times New Roman" w:cs="Times New Roman"/>
          <w:sz w:val="24"/>
          <w:szCs w:val="24"/>
        </w:rPr>
        <w:t xml:space="preserve">escriptive statistics </w:t>
      </w:r>
      <w:del w:id="360" w:author="Caitlin Jeffrey" w:date="2023-11-20T12:29:00Z">
        <w:r w:rsidRPr="00604EDE" w:rsidDel="00406624">
          <w:rPr>
            <w:rFonts w:ascii="Times New Roman" w:hAnsi="Times New Roman" w:cs="Times New Roman"/>
            <w:sz w:val="24"/>
            <w:szCs w:val="24"/>
          </w:rPr>
          <w:delText xml:space="preserve">(means, variances, </w:delText>
        </w:r>
        <w:r w:rsidR="00E3023B" w:rsidDel="00406624">
          <w:rPr>
            <w:rFonts w:ascii="Times New Roman" w:hAnsi="Times New Roman" w:cs="Times New Roman"/>
            <w:sz w:val="24"/>
            <w:szCs w:val="24"/>
          </w:rPr>
          <w:delText xml:space="preserve">and </w:delText>
        </w:r>
        <w:r w:rsidRPr="00604EDE" w:rsidDel="00406624">
          <w:rPr>
            <w:rFonts w:ascii="Times New Roman" w:hAnsi="Times New Roman" w:cs="Times New Roman"/>
            <w:sz w:val="24"/>
            <w:szCs w:val="24"/>
          </w:rPr>
          <w:delText>percentiles for numeric continuous variables</w:delText>
        </w:r>
        <w:r w:rsidR="00E3023B" w:rsidDel="00406624">
          <w:rPr>
            <w:rFonts w:ascii="Times New Roman" w:hAnsi="Times New Roman" w:cs="Times New Roman"/>
            <w:sz w:val="24"/>
            <w:szCs w:val="24"/>
          </w:rPr>
          <w:delText>;</w:delText>
        </w:r>
        <w:r w:rsidRPr="00604EDE" w:rsidDel="00406624">
          <w:rPr>
            <w:rFonts w:ascii="Times New Roman" w:hAnsi="Times New Roman" w:cs="Times New Roman"/>
            <w:sz w:val="24"/>
            <w:szCs w:val="24"/>
          </w:rPr>
          <w:delText xml:space="preserve"> frequencies tabulations and percentages for categorical variables)</w:delText>
        </w:r>
        <w:r w:rsidR="00780F76" w:rsidRPr="00780F76" w:rsidDel="00406624">
          <w:delText xml:space="preserve"> </w:delText>
        </w:r>
      </w:del>
      <w:r w:rsidR="00780F76" w:rsidRPr="00780F76">
        <w:rPr>
          <w:rFonts w:ascii="Times New Roman" w:hAnsi="Times New Roman" w:cs="Times New Roman"/>
          <w:sz w:val="24"/>
          <w:szCs w:val="24"/>
        </w:rPr>
        <w:t xml:space="preserve">were calculated to evaluate the distribution </w:t>
      </w:r>
      <w:ins w:id="361" w:author="Caitlin Jeffrey" w:date="2023-12-05T12:01:00Z">
        <w:r w:rsidR="003B1C2C">
          <w:rPr>
            <w:rFonts w:ascii="Times New Roman" w:hAnsi="Times New Roman" w:cs="Times New Roman"/>
            <w:sz w:val="24"/>
            <w:szCs w:val="24"/>
          </w:rPr>
          <w:t>of data,</w:t>
        </w:r>
      </w:ins>
      <w:del w:id="362" w:author="Caitlin Jeffrey" w:date="2023-12-05T12:01:00Z">
        <w:r w:rsidR="00780F76" w:rsidRPr="00780F76" w:rsidDel="003B1C2C">
          <w:rPr>
            <w:rFonts w:ascii="Times New Roman" w:hAnsi="Times New Roman" w:cs="Times New Roman"/>
            <w:sz w:val="24"/>
            <w:szCs w:val="24"/>
          </w:rPr>
          <w:delText>and</w:delText>
        </w:r>
      </w:del>
      <w:r w:rsidR="00780F76" w:rsidRPr="00780F76">
        <w:rPr>
          <w:rFonts w:ascii="Times New Roman" w:hAnsi="Times New Roman" w:cs="Times New Roman"/>
          <w:sz w:val="24"/>
          <w:szCs w:val="24"/>
        </w:rPr>
        <w:t xml:space="preserve"> data integrity</w:t>
      </w:r>
      <w:ins w:id="363" w:author="Caitlin Jeffrey" w:date="2023-12-05T12:01:00Z">
        <w:r w:rsidR="009E391A">
          <w:rPr>
            <w:rFonts w:ascii="Times New Roman" w:hAnsi="Times New Roman" w:cs="Times New Roman"/>
            <w:sz w:val="24"/>
            <w:szCs w:val="24"/>
          </w:rPr>
          <w:t>,</w:t>
        </w:r>
      </w:ins>
      <w:r w:rsidR="00780F76" w:rsidRPr="00780F76">
        <w:rPr>
          <w:rFonts w:ascii="Times New Roman" w:hAnsi="Times New Roman" w:cs="Times New Roman"/>
          <w:sz w:val="24"/>
          <w:szCs w:val="24"/>
        </w:rPr>
        <w:t xml:space="preserve"> and to identify missing data</w:t>
      </w:r>
      <w:r w:rsidRPr="00604EDE">
        <w:rPr>
          <w:rFonts w:ascii="Times New Roman" w:hAnsi="Times New Roman" w:cs="Times New Roman"/>
          <w:sz w:val="24"/>
          <w:szCs w:val="24"/>
        </w:rPr>
        <w:t xml:space="preserve">. </w:t>
      </w:r>
      <w:moveFromRangeStart w:id="364" w:author="Caitlin Jeffrey" w:date="2023-11-20T12:28:00Z" w:name="move151375722"/>
      <w:moveFrom w:id="365" w:author="Caitlin Jeffrey" w:date="2023-11-20T12:28:00Z">
        <w:r w:rsidR="00C94924" w:rsidDel="00186F37">
          <w:rPr>
            <w:rFonts w:ascii="Times New Roman" w:hAnsi="Times New Roman" w:cs="Times New Roman"/>
            <w:sz w:val="24"/>
            <w:szCs w:val="24"/>
          </w:rPr>
          <w:t>R</w:t>
        </w:r>
        <w:r w:rsidR="00C94924" w:rsidRPr="00604EDE" w:rsidDel="00186F37">
          <w:rPr>
            <w:rFonts w:ascii="Times New Roman" w:hAnsi="Times New Roman" w:cs="Times New Roman"/>
            <w:sz w:val="24"/>
            <w:szCs w:val="24"/>
          </w:rPr>
          <w:t xml:space="preserve">aw </w:t>
        </w:r>
        <w:r w:rsidR="00C94924" w:rsidDel="00186F37">
          <w:rPr>
            <w:rFonts w:ascii="Times New Roman" w:hAnsi="Times New Roman" w:cs="Times New Roman"/>
            <w:sz w:val="24"/>
            <w:szCs w:val="24"/>
          </w:rPr>
          <w:t xml:space="preserve">bulk tank </w:t>
        </w:r>
        <w:r w:rsidR="00C94924" w:rsidRPr="00604EDE" w:rsidDel="00186F37">
          <w:rPr>
            <w:rFonts w:ascii="Times New Roman" w:hAnsi="Times New Roman" w:cs="Times New Roman"/>
            <w:sz w:val="24"/>
            <w:szCs w:val="24"/>
          </w:rPr>
          <w:t>somatic cell count (</w:t>
        </w:r>
        <w:r w:rsidR="00C94924" w:rsidDel="00186F37">
          <w:rPr>
            <w:rFonts w:ascii="Times New Roman" w:hAnsi="Times New Roman" w:cs="Times New Roman"/>
            <w:sz w:val="24"/>
            <w:szCs w:val="24"/>
          </w:rPr>
          <w:t>BT</w:t>
        </w:r>
        <w:r w:rsidR="00C94924" w:rsidRPr="00604EDE" w:rsidDel="00186F37">
          <w:rPr>
            <w:rFonts w:ascii="Times New Roman" w:hAnsi="Times New Roman" w:cs="Times New Roman"/>
            <w:sz w:val="24"/>
            <w:szCs w:val="24"/>
          </w:rPr>
          <w:t>SCC) data</w:t>
        </w:r>
        <w:r w:rsidR="00C94924" w:rsidDel="00186F37">
          <w:rPr>
            <w:rFonts w:ascii="Times New Roman" w:hAnsi="Times New Roman" w:cs="Times New Roman"/>
            <w:sz w:val="24"/>
            <w:szCs w:val="24"/>
          </w:rPr>
          <w:t xml:space="preserve"> was</w:t>
        </w:r>
        <w:r w:rsidR="00C94924" w:rsidRPr="00604EDE" w:rsidDel="00186F37">
          <w:rPr>
            <w:rFonts w:ascii="Times New Roman" w:hAnsi="Times New Roman" w:cs="Times New Roman"/>
            <w:sz w:val="24"/>
            <w:szCs w:val="24"/>
          </w:rPr>
          <w:t xml:space="preserve"> log</w:t>
        </w:r>
        <w:r w:rsidR="00C94924" w:rsidRPr="008D649A" w:rsidDel="00186F37">
          <w:rPr>
            <w:rFonts w:ascii="Times New Roman" w:hAnsi="Times New Roman" w:cs="Times New Roman"/>
            <w:sz w:val="24"/>
            <w:szCs w:val="24"/>
            <w:vertAlign w:val="subscript"/>
          </w:rPr>
          <w:t>10</w:t>
        </w:r>
        <w:r w:rsidR="00C94924" w:rsidRPr="00604EDE" w:rsidDel="00186F37">
          <w:rPr>
            <w:rFonts w:ascii="Times New Roman" w:hAnsi="Times New Roman" w:cs="Times New Roman"/>
            <w:sz w:val="24"/>
            <w:szCs w:val="24"/>
          </w:rPr>
          <w:t xml:space="preserve"> transformed</w:t>
        </w:r>
        <w:r w:rsidR="006B0A50" w:rsidDel="00186F37">
          <w:rPr>
            <w:rFonts w:ascii="Times New Roman" w:hAnsi="Times New Roman" w:cs="Times New Roman"/>
            <w:sz w:val="24"/>
            <w:szCs w:val="24"/>
          </w:rPr>
          <w:t xml:space="preserve"> </w:t>
        </w:r>
        <w:r w:rsidR="009453A8" w:rsidDel="00186F37">
          <w:rPr>
            <w:rFonts w:ascii="Times New Roman" w:hAnsi="Times New Roman" w:cs="Times New Roman"/>
            <w:sz w:val="24"/>
            <w:szCs w:val="24"/>
          </w:rPr>
          <w:t>for analyses.</w:t>
        </w:r>
        <w:r w:rsidR="00C94924" w:rsidRPr="00604EDE" w:rsidDel="00186F37">
          <w:rPr>
            <w:rFonts w:ascii="Times New Roman" w:hAnsi="Times New Roman" w:cs="Times New Roman"/>
            <w:sz w:val="24"/>
            <w:szCs w:val="24"/>
          </w:rPr>
          <w:t xml:space="preserve"> </w:t>
        </w:r>
      </w:moveFrom>
      <w:moveFromRangeEnd w:id="364"/>
      <w:r w:rsidRPr="00604EDE">
        <w:rPr>
          <w:rFonts w:ascii="Times New Roman" w:hAnsi="Times New Roman" w:cs="Times New Roman"/>
          <w:sz w:val="24"/>
          <w:szCs w:val="24"/>
        </w:rPr>
        <w:t xml:space="preserve">Descriptive statistics </w:t>
      </w:r>
      <w:r w:rsidR="008505E7">
        <w:rPr>
          <w:rFonts w:ascii="Times New Roman" w:hAnsi="Times New Roman" w:cs="Times New Roman"/>
          <w:sz w:val="24"/>
          <w:szCs w:val="24"/>
        </w:rPr>
        <w:t xml:space="preserve">generated </w:t>
      </w:r>
      <w:r w:rsidRPr="00604EDE">
        <w:rPr>
          <w:rFonts w:ascii="Times New Roman" w:hAnsi="Times New Roman" w:cs="Times New Roman"/>
          <w:sz w:val="24"/>
          <w:szCs w:val="24"/>
        </w:rPr>
        <w:t>included description of general herd characteristics</w:t>
      </w:r>
      <w:r w:rsidR="00A17124">
        <w:rPr>
          <w:rFonts w:ascii="Times New Roman" w:hAnsi="Times New Roman" w:cs="Times New Roman"/>
          <w:sz w:val="24"/>
          <w:szCs w:val="24"/>
        </w:rPr>
        <w:t xml:space="preserve"> and</w:t>
      </w:r>
      <w:ins w:id="366" w:author="Caitlin Jeffrey" w:date="2023-11-10T18:51:00Z">
        <w:r w:rsidR="00A17124">
          <w:rPr>
            <w:rFonts w:ascii="Times New Roman" w:hAnsi="Times New Roman" w:cs="Times New Roman"/>
            <w:sz w:val="24"/>
            <w:szCs w:val="24"/>
          </w:rPr>
          <w:t xml:space="preserve"> </w:t>
        </w:r>
      </w:ins>
      <w:r w:rsidRPr="00604EDE">
        <w:rPr>
          <w:rFonts w:ascii="Times New Roman" w:hAnsi="Times New Roman" w:cs="Times New Roman"/>
          <w:sz w:val="24"/>
          <w:szCs w:val="24"/>
        </w:rPr>
        <w:t>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w:t>
      </w:r>
      <w:del w:id="367" w:author="Caitlin Jeffrey" w:date="2023-11-20T12:40:00Z">
        <w:r w:rsidRPr="00604EDE" w:rsidDel="003F1F42">
          <w:rPr>
            <w:rFonts w:ascii="Times New Roman" w:hAnsi="Times New Roman" w:cs="Times New Roman"/>
            <w:sz w:val="24"/>
            <w:szCs w:val="24"/>
          </w:rPr>
          <w:delText xml:space="preserve"> </w:delText>
        </w:r>
      </w:del>
      <w:del w:id="368" w:author="Caitlin Jeffrey" w:date="2023-11-20T12:37:00Z">
        <w:r w:rsidRPr="00604EDE" w:rsidDel="00932168">
          <w:rPr>
            <w:rFonts w:ascii="Times New Roman" w:hAnsi="Times New Roman" w:cs="Times New Roman"/>
            <w:sz w:val="24"/>
            <w:szCs w:val="24"/>
          </w:rPr>
          <w:delText>Additionally, d</w:delText>
        </w:r>
      </w:del>
      <w:del w:id="369" w:author="Caitlin Jeffrey" w:date="2023-11-20T12:40:00Z">
        <w:r w:rsidRPr="00604EDE" w:rsidDel="003F1F42">
          <w:rPr>
            <w:rFonts w:ascii="Times New Roman" w:hAnsi="Times New Roman" w:cs="Times New Roman"/>
            <w:sz w:val="24"/>
            <w:szCs w:val="24"/>
          </w:rPr>
          <w:delText xml:space="preserve">escriptive statistics were </w:delText>
        </w:r>
      </w:del>
      <w:del w:id="370" w:author="Caitlin Jeffrey" w:date="2023-11-20T12:38:00Z">
        <w:r w:rsidRPr="00604EDE" w:rsidDel="0067521A">
          <w:rPr>
            <w:rFonts w:ascii="Times New Roman" w:hAnsi="Times New Roman" w:cs="Times New Roman"/>
            <w:sz w:val="24"/>
            <w:szCs w:val="24"/>
          </w:rPr>
          <w:delText xml:space="preserve">also </w:delText>
        </w:r>
      </w:del>
      <w:del w:id="371" w:author="Caitlin Jeffrey" w:date="2023-11-20T12:40:00Z">
        <w:r w:rsidRPr="00604EDE" w:rsidDel="003F1F42">
          <w:rPr>
            <w:rFonts w:ascii="Times New Roman" w:hAnsi="Times New Roman" w:cs="Times New Roman"/>
            <w:sz w:val="24"/>
            <w:szCs w:val="24"/>
          </w:rPr>
          <w:delText xml:space="preserve">produced to describe udder hygiene, bulk tank milk </w:delText>
        </w:r>
        <w:r w:rsidR="00FE1E78" w:rsidDel="003F1F42">
          <w:rPr>
            <w:rFonts w:ascii="Times New Roman" w:hAnsi="Times New Roman" w:cs="Times New Roman"/>
            <w:sz w:val="24"/>
            <w:szCs w:val="24"/>
          </w:rPr>
          <w:delText xml:space="preserve">quality and </w:delText>
        </w:r>
        <w:r w:rsidR="00C4092D" w:rsidDel="003F1F42">
          <w:rPr>
            <w:rFonts w:ascii="Times New Roman" w:hAnsi="Times New Roman" w:cs="Times New Roman"/>
            <w:sz w:val="24"/>
            <w:szCs w:val="24"/>
          </w:rPr>
          <w:delText>bacteriology</w:delText>
        </w:r>
        <w:r w:rsidRPr="00604EDE" w:rsidDel="003F1F42">
          <w:rPr>
            <w:rFonts w:ascii="Times New Roman" w:hAnsi="Times New Roman" w:cs="Times New Roman"/>
            <w:sz w:val="24"/>
            <w:szCs w:val="24"/>
          </w:rPr>
          <w:delText>, and DHIA udder health outcomes</w:delText>
        </w:r>
      </w:del>
      <w:del w:id="372" w:author="Caitlin Jeffrey" w:date="2023-11-20T12:38:00Z">
        <w:r w:rsidRPr="00604EDE" w:rsidDel="0067521A">
          <w:rPr>
            <w:rFonts w:ascii="Times New Roman" w:hAnsi="Times New Roman" w:cs="Times New Roman"/>
            <w:sz w:val="24"/>
            <w:szCs w:val="24"/>
          </w:rPr>
          <w:delText>,</w:delText>
        </w:r>
        <w:r w:rsidR="00610D32" w:rsidDel="0067521A">
          <w:rPr>
            <w:rFonts w:ascii="Times New Roman" w:hAnsi="Times New Roman" w:cs="Times New Roman"/>
            <w:sz w:val="24"/>
            <w:szCs w:val="24"/>
          </w:rPr>
          <w:delText xml:space="preserve"> both</w:delText>
        </w:r>
        <w:r w:rsidRPr="00604EDE" w:rsidDel="0067521A">
          <w:rPr>
            <w:rFonts w:ascii="Times New Roman" w:hAnsi="Times New Roman" w:cs="Times New Roman"/>
            <w:sz w:val="24"/>
            <w:szCs w:val="24"/>
          </w:rPr>
          <w:delText xml:space="preserve"> </w:delText>
        </w:r>
        <w:r w:rsidRPr="00604EDE" w:rsidDel="00F04247">
          <w:rPr>
            <w:rFonts w:ascii="Times New Roman" w:hAnsi="Times New Roman" w:cs="Times New Roman"/>
            <w:sz w:val="24"/>
            <w:szCs w:val="24"/>
          </w:rPr>
          <w:delText xml:space="preserve">for all herds (n = 21) and </w:delText>
        </w:r>
        <w:r w:rsidR="00BE26BE" w:rsidDel="00F04247">
          <w:rPr>
            <w:rFonts w:ascii="Times New Roman" w:hAnsi="Times New Roman" w:cs="Times New Roman"/>
            <w:sz w:val="24"/>
            <w:szCs w:val="24"/>
          </w:rPr>
          <w:delText xml:space="preserve">for herds </w:delText>
        </w:r>
        <w:r w:rsidRPr="00604EDE" w:rsidDel="00F04247">
          <w:rPr>
            <w:rFonts w:ascii="Times New Roman" w:hAnsi="Times New Roman" w:cs="Times New Roman"/>
            <w:sz w:val="24"/>
            <w:szCs w:val="24"/>
          </w:rPr>
          <w:delText xml:space="preserve">stratified by facility type (freestall, bedded pack, tiestall). </w:delText>
        </w:r>
      </w:del>
    </w:p>
    <w:p w14:paraId="1C9857B1" w14:textId="70C413D7" w:rsidR="0011401F" w:rsidRPr="00604EDE" w:rsidRDefault="003641C9" w:rsidP="0011401F">
      <w:pPr>
        <w:spacing w:line="480" w:lineRule="auto"/>
        <w:ind w:firstLine="720"/>
        <w:rPr>
          <w:rFonts w:ascii="Times New Roman" w:hAnsi="Times New Roman" w:cs="Times New Roman"/>
          <w:sz w:val="24"/>
          <w:szCs w:val="24"/>
        </w:rPr>
      </w:pPr>
      <w:r w:rsidRPr="008D649A">
        <w:rPr>
          <w:rFonts w:ascii="Times New Roman" w:hAnsi="Times New Roman" w:cs="Times New Roman"/>
          <w:i/>
          <w:iCs/>
          <w:sz w:val="24"/>
          <w:szCs w:val="24"/>
        </w:rPr>
        <w:t>Objective 1. Evaluation of relationships between housing system and measures of milk quality, udder health</w:t>
      </w:r>
      <w:r w:rsidR="0073047F" w:rsidRPr="008D649A">
        <w:rPr>
          <w:rFonts w:ascii="Times New Roman" w:hAnsi="Times New Roman" w:cs="Times New Roman"/>
          <w:i/>
          <w:iCs/>
          <w:sz w:val="24"/>
          <w:szCs w:val="24"/>
        </w:rPr>
        <w:t>,</w:t>
      </w:r>
      <w:r w:rsidRPr="008D649A">
        <w:rPr>
          <w:rFonts w:ascii="Times New Roman" w:hAnsi="Times New Roman" w:cs="Times New Roman"/>
          <w:i/>
          <w:iCs/>
          <w:sz w:val="24"/>
          <w:szCs w:val="24"/>
        </w:rPr>
        <w:t xml:space="preserve"> udder hygiene</w:t>
      </w:r>
      <w:r w:rsidR="0073047F" w:rsidRPr="008D649A">
        <w:rPr>
          <w:rFonts w:ascii="Times New Roman" w:hAnsi="Times New Roman" w:cs="Times New Roman"/>
          <w:i/>
          <w:iCs/>
          <w:sz w:val="24"/>
          <w:szCs w:val="24"/>
        </w:rPr>
        <w:t xml:space="preserve"> and milk production</w:t>
      </w:r>
      <w:r w:rsidRPr="008D649A">
        <w:rPr>
          <w:rFonts w:ascii="Times New Roman" w:hAnsi="Times New Roman" w:cs="Times New Roman"/>
          <w:i/>
          <w:iCs/>
          <w:sz w:val="24"/>
          <w:szCs w:val="24"/>
        </w:rPr>
        <w:t>.</w:t>
      </w:r>
      <w:r>
        <w:rPr>
          <w:rFonts w:ascii="Times New Roman" w:hAnsi="Times New Roman" w:cs="Times New Roman"/>
          <w:sz w:val="24"/>
          <w:szCs w:val="24"/>
        </w:rPr>
        <w:t xml:space="preserve"> </w:t>
      </w:r>
      <w:r w:rsidR="0011401F" w:rsidRPr="00604EDE">
        <w:rPr>
          <w:rFonts w:ascii="Times New Roman" w:hAnsi="Times New Roman" w:cs="Times New Roman"/>
          <w:sz w:val="24"/>
          <w:szCs w:val="24"/>
        </w:rPr>
        <w:t>As most measures of aerobic culture data were not normally distributed even after log transformation, a Kruskal-</w:t>
      </w:r>
      <w:proofErr w:type="gramStart"/>
      <w:r w:rsidR="0011401F" w:rsidRPr="00604EDE">
        <w:rPr>
          <w:rFonts w:ascii="Times New Roman" w:hAnsi="Times New Roman" w:cs="Times New Roman"/>
          <w:sz w:val="24"/>
          <w:szCs w:val="24"/>
        </w:rPr>
        <w:t>Wallis</w:t>
      </w:r>
      <w:proofErr w:type="gramEnd"/>
      <w:r w:rsidR="0011401F" w:rsidRPr="00604EDE">
        <w:rPr>
          <w:rFonts w:ascii="Times New Roman" w:hAnsi="Times New Roman" w:cs="Times New Roman"/>
          <w:sz w:val="24"/>
          <w:szCs w:val="24"/>
        </w:rPr>
        <w:t xml:space="preserve"> test was used </w:t>
      </w:r>
      <w:r w:rsidR="0011401F" w:rsidRPr="00604EDE">
        <w:rPr>
          <w:rFonts w:ascii="Times New Roman" w:hAnsi="Times New Roman" w:cs="Times New Roman"/>
          <w:sz w:val="24"/>
          <w:szCs w:val="24"/>
        </w:rPr>
        <w:lastRenderedPageBreak/>
        <w:t xml:space="preserve">to compare </w:t>
      </w:r>
      <w:proofErr w:type="spellStart"/>
      <w:r w:rsidR="00367BB8">
        <w:rPr>
          <w:rFonts w:ascii="Times New Roman" w:hAnsi="Times New Roman" w:cs="Times New Roman"/>
          <w:sz w:val="24"/>
          <w:szCs w:val="24"/>
        </w:rPr>
        <w:t>cfu</w:t>
      </w:r>
      <w:proofErr w:type="spellEnd"/>
      <w:r w:rsidR="0011401F" w:rsidRPr="00604EDE">
        <w:rPr>
          <w:rFonts w:ascii="Times New Roman" w:hAnsi="Times New Roman" w:cs="Times New Roman"/>
          <w:sz w:val="24"/>
          <w:szCs w:val="24"/>
        </w:rPr>
        <w:t xml:space="preserve"> counts between the three facility types. Statistical significance w</w:t>
      </w:r>
      <w:r w:rsidR="00D64DF7">
        <w:rPr>
          <w:rFonts w:ascii="Times New Roman" w:hAnsi="Times New Roman" w:cs="Times New Roman"/>
          <w:sz w:val="24"/>
          <w:szCs w:val="24"/>
        </w:rPr>
        <w:t>as</w:t>
      </w:r>
      <w:r w:rsidR="0011401F" w:rsidRPr="00604EDE">
        <w:rPr>
          <w:rFonts w:ascii="Times New Roman" w:hAnsi="Times New Roman" w:cs="Times New Roman"/>
          <w:sz w:val="24"/>
          <w:szCs w:val="24"/>
        </w:rPr>
        <w:t xml:space="preserv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0D205FB5" w:rsidR="006238BB" w:rsidRPr="00604EDE" w:rsidRDefault="00515F52" w:rsidP="00806E14">
      <w:pPr>
        <w:spacing w:line="480" w:lineRule="auto"/>
        <w:ind w:firstLine="720"/>
        <w:rPr>
          <w:rFonts w:ascii="Times New Roman" w:hAnsi="Times New Roman" w:cs="Times New Roman"/>
          <w:sz w:val="24"/>
          <w:szCs w:val="24"/>
        </w:rPr>
      </w:pPr>
      <w:r w:rsidRPr="008D649A">
        <w:rPr>
          <w:rFonts w:ascii="Times New Roman" w:eastAsia="Times New Roman" w:hAnsi="Times New Roman" w:cs="Times New Roman"/>
          <w:color w:val="000000"/>
          <w:sz w:val="24"/>
          <w:szCs w:val="24"/>
        </w:rPr>
        <w:t>Independent</w:t>
      </w:r>
      <w:r w:rsidR="005A0DE1" w:rsidRPr="008D649A">
        <w:rPr>
          <w:rFonts w:ascii="Times New Roman" w:eastAsia="Times New Roman" w:hAnsi="Times New Roman" w:cs="Times New Roman"/>
          <w:color w:val="000000"/>
          <w:sz w:val="24"/>
          <w:szCs w:val="24"/>
        </w:rPr>
        <w:t xml:space="preserve"> </w:t>
      </w:r>
      <w:r w:rsidR="00F41267" w:rsidRPr="008D649A">
        <w:rPr>
          <w:rFonts w:ascii="Times New Roman" w:eastAsia="Times New Roman" w:hAnsi="Times New Roman" w:cs="Times New Roman"/>
          <w:color w:val="000000"/>
          <w:sz w:val="24"/>
          <w:szCs w:val="24"/>
        </w:rPr>
        <w:t>farm</w:t>
      </w:r>
      <w:r w:rsidR="005A0DE1" w:rsidRPr="008D649A">
        <w:rPr>
          <w:rFonts w:ascii="Times New Roman" w:eastAsia="Times New Roman" w:hAnsi="Times New Roman" w:cs="Times New Roman"/>
          <w:color w:val="000000"/>
          <w:sz w:val="24"/>
          <w:szCs w:val="24"/>
        </w:rPr>
        <w:t>-level</w:t>
      </w:r>
      <w:r w:rsidRPr="008D649A">
        <w:rPr>
          <w:rFonts w:ascii="Times New Roman" w:eastAsia="Times New Roman" w:hAnsi="Times New Roman" w:cs="Times New Roman"/>
          <w:color w:val="000000"/>
          <w:sz w:val="24"/>
          <w:szCs w:val="24"/>
        </w:rPr>
        <w:t xml:space="preserve"> p</w:t>
      </w:r>
      <w:r w:rsidR="0000738D" w:rsidRPr="008D649A">
        <w:rPr>
          <w:rFonts w:ascii="Times New Roman" w:eastAsia="Times New Roman" w:hAnsi="Times New Roman" w:cs="Times New Roman"/>
          <w:color w:val="000000"/>
          <w:sz w:val="24"/>
          <w:szCs w:val="24"/>
        </w:rPr>
        <w:t xml:space="preserve">redictors </w:t>
      </w:r>
      <w:r w:rsidR="005A0DE1" w:rsidRPr="008D649A">
        <w:rPr>
          <w:rFonts w:ascii="Times New Roman" w:eastAsia="Times New Roman" w:hAnsi="Times New Roman" w:cs="Times New Roman"/>
          <w:color w:val="000000"/>
          <w:sz w:val="24"/>
          <w:szCs w:val="24"/>
        </w:rPr>
        <w:t xml:space="preserve">from the </w:t>
      </w:r>
      <w:r w:rsidR="009762F0" w:rsidRPr="008D649A">
        <w:rPr>
          <w:rFonts w:ascii="Times New Roman" w:eastAsia="Times New Roman" w:hAnsi="Times New Roman" w:cs="Times New Roman"/>
          <w:color w:val="000000"/>
          <w:sz w:val="24"/>
          <w:szCs w:val="24"/>
        </w:rPr>
        <w:t xml:space="preserve">herd-management questionnaire </w:t>
      </w:r>
      <w:r w:rsidR="0000738D" w:rsidRPr="008D649A">
        <w:rPr>
          <w:rFonts w:ascii="Times New Roman" w:eastAsia="Times New Roman" w:hAnsi="Times New Roman" w:cs="Times New Roman"/>
          <w:color w:val="000000"/>
          <w:sz w:val="24"/>
          <w:szCs w:val="24"/>
        </w:rPr>
        <w:t>offered to</w:t>
      </w:r>
      <w:r w:rsidR="00230D3A" w:rsidRPr="008D649A">
        <w:rPr>
          <w:rFonts w:ascii="Times New Roman" w:eastAsia="Times New Roman" w:hAnsi="Times New Roman" w:cs="Times New Roman"/>
          <w:color w:val="000000"/>
          <w:sz w:val="24"/>
          <w:szCs w:val="24"/>
        </w:rPr>
        <w:t xml:space="preserve"> the</w:t>
      </w:r>
      <w:r w:rsidR="0000738D" w:rsidRPr="008D649A">
        <w:rPr>
          <w:rFonts w:ascii="Times New Roman" w:eastAsia="Times New Roman" w:hAnsi="Times New Roman" w:cs="Times New Roman"/>
          <w:color w:val="000000"/>
          <w:sz w:val="24"/>
          <w:szCs w:val="24"/>
        </w:rPr>
        <w:t xml:space="preserve"> multivariable models </w:t>
      </w:r>
      <w:r w:rsidR="00230D3A" w:rsidRPr="008D649A">
        <w:rPr>
          <w:rFonts w:ascii="Times New Roman" w:eastAsia="Times New Roman" w:hAnsi="Times New Roman" w:cs="Times New Roman"/>
          <w:color w:val="000000"/>
          <w:sz w:val="24"/>
          <w:szCs w:val="24"/>
        </w:rPr>
        <w:t>are described in Table 1.</w:t>
      </w:r>
      <w:r w:rsidR="00230D3A">
        <w:rPr>
          <w:rFonts w:ascii="Times New Roman" w:eastAsia="Times New Roman" w:hAnsi="Times New Roman" w:cs="Times New Roman"/>
          <w:color w:val="000000"/>
        </w:rPr>
        <w:t xml:space="preserve"> </w:t>
      </w:r>
      <w:r w:rsidR="006238BB"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006238BB" w:rsidRPr="00604EDE">
        <w:rPr>
          <w:rFonts w:ascii="Times New Roman" w:hAnsi="Times New Roman" w:cs="Times New Roman"/>
          <w:sz w:val="24"/>
          <w:szCs w:val="24"/>
        </w:rPr>
        <w:t xml:space="preserve">variables that were highly </w:t>
      </w:r>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006238BB"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006238BB"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006238BB"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006238BB"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006238BB"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006238BB" w:rsidRPr="00604EDE">
        <w:rPr>
          <w:rFonts w:ascii="Times New Roman" w:hAnsi="Times New Roman" w:cs="Times New Roman"/>
          <w:sz w:val="24"/>
          <w:szCs w:val="24"/>
        </w:rPr>
        <w:t>cluded from further analysis (but listed in descriptive statistic tables</w:t>
      </w:r>
      <w:r w:rsidR="008E782B">
        <w:rPr>
          <w:rFonts w:ascii="Times New Roman" w:hAnsi="Times New Roman" w:cs="Times New Roman"/>
          <w:sz w:val="24"/>
          <w:szCs w:val="24"/>
        </w:rPr>
        <w:t>, Supplemental Data</w:t>
      </w:r>
      <w:r w:rsidR="006238BB" w:rsidRPr="00604EDE">
        <w:rPr>
          <w:rFonts w:ascii="Times New Roman" w:hAnsi="Times New Roman" w:cs="Times New Roman"/>
          <w:sz w:val="24"/>
          <w:szCs w:val="24"/>
        </w:rPr>
        <w:t>).</w:t>
      </w:r>
    </w:p>
    <w:p w14:paraId="679FCC64" w14:textId="0217941F" w:rsidR="00131683" w:rsidRPr="00604EDE" w:rsidDel="0093607D" w:rsidRDefault="006238BB" w:rsidP="00E03E0C">
      <w:pPr>
        <w:spacing w:line="480" w:lineRule="auto"/>
        <w:ind w:firstLine="720"/>
        <w:rPr>
          <w:del w:id="373" w:author="Caitlin Jeffrey" w:date="2023-11-03T09:23:00Z"/>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604EDE">
        <w:rPr>
          <w:rFonts w:ascii="Times New Roman" w:hAnsi="Times New Roman" w:cs="Times New Roman"/>
          <w:sz w:val="24"/>
          <w:szCs w:val="24"/>
        </w:rPr>
        <w:t>six udder</w:t>
      </w:r>
      <w:proofErr w:type="gramEnd"/>
      <w:r w:rsidRPr="00604EDE">
        <w:rPr>
          <w:rFonts w:ascii="Times New Roman" w:hAnsi="Times New Roman" w:cs="Times New Roman"/>
          <w:sz w:val="24"/>
          <w:szCs w:val="24"/>
        </w:rPr>
        <w:t xml:space="preserve">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t>
      </w:r>
      <w:r w:rsidR="006655EC">
        <w:rPr>
          <w:rFonts w:ascii="Times New Roman" w:hAnsi="Times New Roman" w:cs="Times New Roman"/>
          <w:sz w:val="24"/>
          <w:szCs w:val="24"/>
        </w:rPr>
        <w:lastRenderedPageBreak/>
        <w:t>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r w:rsidR="00514753">
        <w:rPr>
          <w:rFonts w:ascii="Times New Roman" w:hAnsi="Times New Roman" w:cs="Times New Roman"/>
          <w:sz w:val="24"/>
          <w:szCs w:val="24"/>
        </w:rPr>
        <w:t xml:space="preserve"> </w:t>
      </w:r>
      <w:r w:rsidR="00E03E0C" w:rsidRPr="00E03E0C">
        <w:rPr>
          <w:rFonts w:ascii="Times New Roman" w:hAnsi="Times New Roman" w:cs="Times New Roman"/>
          <w:sz w:val="24"/>
          <w:szCs w:val="24"/>
        </w:rPr>
        <w:t>Final models were</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selected based on lowest Akaike information criteria,</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 xml:space="preserve">and </w:t>
      </w:r>
      <w:r w:rsidR="00E24A97">
        <w:rPr>
          <w:rFonts w:ascii="Times New Roman" w:hAnsi="Times New Roman" w:cs="Times New Roman"/>
          <w:sz w:val="24"/>
          <w:szCs w:val="24"/>
        </w:rPr>
        <w:t>an</w:t>
      </w:r>
      <w:r w:rsidR="00E03E0C" w:rsidRPr="00E03E0C">
        <w:rPr>
          <w:rFonts w:ascii="Times New Roman" w:hAnsi="Times New Roman" w:cs="Times New Roman"/>
          <w:sz w:val="24"/>
          <w:szCs w:val="24"/>
        </w:rPr>
        <w:t xml:space="preserve"> </w:t>
      </w:r>
      <w:r w:rsidR="005A5DA4">
        <w:rPr>
          <w:rFonts w:ascii="Times New Roman" w:hAnsi="Times New Roman" w:cs="Times New Roman"/>
          <w:i/>
          <w:iCs/>
          <w:sz w:val="24"/>
          <w:szCs w:val="24"/>
        </w:rPr>
        <w:t>F-</w:t>
      </w:r>
      <w:r w:rsidR="00E24A97" w:rsidRPr="00E24A97">
        <w:rPr>
          <w:rFonts w:ascii="Times New Roman" w:hAnsi="Times New Roman" w:cs="Times New Roman"/>
          <w:sz w:val="24"/>
          <w:szCs w:val="24"/>
        </w:rPr>
        <w:t xml:space="preserve">test to compare </w:t>
      </w:r>
      <w:r w:rsidR="005A5DA4">
        <w:rPr>
          <w:rFonts w:ascii="Times New Roman" w:hAnsi="Times New Roman" w:cs="Times New Roman"/>
          <w:sz w:val="24"/>
          <w:szCs w:val="24"/>
        </w:rPr>
        <w:t>the final model to the model with facility type as the only predictor.</w:t>
      </w:r>
      <w:ins w:id="374" w:author="Caitlin Jeffrey" w:date="2023-11-10T12:18:00Z">
        <w:r w:rsidR="005A5DA4">
          <w:rPr>
            <w:rFonts w:ascii="Times New Roman" w:hAnsi="Times New Roman" w:cs="Times New Roman"/>
            <w:sz w:val="24"/>
            <w:szCs w:val="24"/>
          </w:rPr>
          <w:t xml:space="preserve"> </w:t>
        </w:r>
      </w:ins>
    </w:p>
    <w:p w14:paraId="2D0988C3" w14:textId="27092A8C" w:rsidR="0073047F" w:rsidRDefault="003F1E5F" w:rsidP="0093607D">
      <w:pPr>
        <w:spacing w:line="480" w:lineRule="auto"/>
        <w:ind w:firstLine="720"/>
        <w:rPr>
          <w:ins w:id="375" w:author="Sandra Godden" w:date="2023-10-13T15:34:00Z"/>
          <w:rFonts w:ascii="Times New Roman" w:hAnsi="Times New Roman" w:cs="Times New Roman"/>
          <w:sz w:val="24"/>
          <w:szCs w:val="24"/>
        </w:rPr>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ins w:id="376"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procedures and mastitis control practices</w:t>
      </w:r>
      <w:r w:rsidRPr="00604EDE">
        <w:rPr>
          <w:rFonts w:ascii="Times New Roman" w:hAnsi="Times New Roman" w:cs="Times New Roman"/>
          <w:sz w:val="24"/>
          <w:szCs w:val="24"/>
        </w:rPr>
        <w:t xml:space="preserve">. </w:t>
      </w:r>
    </w:p>
    <w:p w14:paraId="63DFC1B4" w14:textId="2EFB1000" w:rsidR="00B56688" w:rsidRPr="00604EDE" w:rsidRDefault="0073047F" w:rsidP="0093607D">
      <w:pPr>
        <w:spacing w:line="480" w:lineRule="auto"/>
        <w:ind w:firstLine="720"/>
        <w:rPr>
          <w:b/>
        </w:rPr>
      </w:pPr>
      <w:r w:rsidRPr="00694B3E">
        <w:rPr>
          <w:rFonts w:ascii="Times New Roman" w:hAnsi="Times New Roman" w:cs="Times New Roman"/>
          <w:i/>
          <w:iCs/>
          <w:sz w:val="24"/>
          <w:szCs w:val="24"/>
        </w:rPr>
        <w:t>Objective 2. Identify other (non-facility) management-related risk factors associated with bulk tank milk quality, udder health, and milk production in organic dairy herds.</w:t>
      </w:r>
      <w:r>
        <w:rPr>
          <w:rFonts w:ascii="Times New Roman" w:hAnsi="Times New Roman" w:cs="Times New Roman"/>
          <w:sz w:val="24"/>
          <w:szCs w:val="24"/>
        </w:rPr>
        <w:t xml:space="preserve"> After </w:t>
      </w:r>
      <w:r w:rsidR="006C012B">
        <w:rPr>
          <w:rFonts w:ascii="Times New Roman" w:hAnsi="Times New Roman" w:cs="Times New Roman"/>
          <w:sz w:val="24"/>
          <w:szCs w:val="24"/>
        </w:rPr>
        <w:t>grouping all 21 farms together</w:t>
      </w:r>
      <w:r>
        <w:rPr>
          <w:rFonts w:ascii="Times New Roman" w:hAnsi="Times New Roman" w:cs="Times New Roman"/>
          <w:sz w:val="24"/>
          <w:szCs w:val="24"/>
        </w:rPr>
        <w:t>, we</w:t>
      </w:r>
      <w:r w:rsidR="00F31F64">
        <w:rPr>
          <w:rFonts w:ascii="Times New Roman" w:hAnsi="Times New Roman" w:cs="Times New Roman"/>
          <w:sz w:val="24"/>
          <w:szCs w:val="24"/>
        </w:rPr>
        <w:t xml:space="preserve"> </w:t>
      </w:r>
      <w:r w:rsidR="00F31F64" w:rsidRPr="00604EDE">
        <w:rPr>
          <w:rFonts w:ascii="Times New Roman" w:hAnsi="Times New Roman" w:cs="Times New Roman"/>
          <w:sz w:val="24"/>
          <w:szCs w:val="24"/>
        </w:rPr>
        <w:t>us</w:t>
      </w:r>
      <w:r>
        <w:rPr>
          <w:rFonts w:ascii="Times New Roman" w:hAnsi="Times New Roman" w:cs="Times New Roman"/>
          <w:sz w:val="24"/>
          <w:szCs w:val="24"/>
        </w:rPr>
        <w:t>ed</w:t>
      </w:r>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930E8B">
        <w:rPr>
          <w:rFonts w:ascii="Times New Roman" w:hAnsi="Times New Roman" w:cs="Times New Roman"/>
          <w:sz w:val="24"/>
          <w:szCs w:val="24"/>
        </w:rPr>
        <w:t>to explore associations</w:t>
      </w:r>
      <w:ins w:id="377" w:author="Caitlin Jeffrey" w:date="2023-11-09T10:17:00Z">
        <w:r w:rsidR="00930E8B">
          <w:rPr>
            <w:rFonts w:ascii="Times New Roman" w:hAnsi="Times New Roman" w:cs="Times New Roman"/>
            <w:sz w:val="24"/>
            <w:szCs w:val="24"/>
          </w:rPr>
          <w:t xml:space="preserve"> </w:t>
        </w:r>
      </w:ins>
      <w:r w:rsidR="00F31F64">
        <w:rPr>
          <w:rFonts w:ascii="Times New Roman" w:hAnsi="Times New Roman" w:cs="Times New Roman"/>
          <w:sz w:val="24"/>
          <w:szCs w:val="24"/>
        </w:rPr>
        <w:t xml:space="preserve">between </w:t>
      </w:r>
      <w:r w:rsidR="00C20AAF">
        <w:rPr>
          <w:rFonts w:ascii="Times New Roman" w:hAnsi="Times New Roman" w:cs="Times New Roman"/>
          <w:sz w:val="24"/>
          <w:szCs w:val="24"/>
        </w:rPr>
        <w:t xml:space="preserve">the </w:t>
      </w:r>
      <w:r w:rsidR="00F31F64">
        <w:rPr>
          <w:rFonts w:ascii="Times New Roman" w:hAnsi="Times New Roman" w:cs="Times New Roman"/>
          <w:sz w:val="24"/>
          <w:szCs w:val="24"/>
        </w:rPr>
        <w:t>independent predictors</w:t>
      </w:r>
      <w:r w:rsidR="004E766C">
        <w:rPr>
          <w:rFonts w:ascii="Times New Roman" w:hAnsi="Times New Roman" w:cs="Times New Roman"/>
          <w:sz w:val="24"/>
          <w:szCs w:val="24"/>
        </w:rPr>
        <w:t xml:space="preserve"> described in Table 1</w:t>
      </w:r>
      <w:r w:rsidR="00F31F64">
        <w:rPr>
          <w:rFonts w:ascii="Times New Roman" w:hAnsi="Times New Roman" w:cs="Times New Roman"/>
          <w:sz w:val="24"/>
          <w:szCs w:val="24"/>
        </w:rPr>
        <w:t xml:space="preserve"> and </w:t>
      </w:r>
      <w:r w:rsidR="000745FE">
        <w:rPr>
          <w:rFonts w:ascii="Times New Roman" w:hAnsi="Times New Roman" w:cs="Times New Roman"/>
          <w:sz w:val="24"/>
          <w:szCs w:val="24"/>
        </w:rPr>
        <w:t xml:space="preserve">the </w:t>
      </w:r>
      <w:proofErr w:type="gramStart"/>
      <w:r w:rsidR="000745FE" w:rsidRPr="00604EDE">
        <w:rPr>
          <w:rFonts w:ascii="Times New Roman" w:hAnsi="Times New Roman" w:cs="Times New Roman"/>
          <w:sz w:val="24"/>
          <w:szCs w:val="24"/>
        </w:rPr>
        <w:t>six udder</w:t>
      </w:r>
      <w:proofErr w:type="gramEnd"/>
      <w:r w:rsidR="000745FE" w:rsidRPr="00604EDE">
        <w:rPr>
          <w:rFonts w:ascii="Times New Roman" w:hAnsi="Times New Roman" w:cs="Times New Roman"/>
          <w:sz w:val="24"/>
          <w:szCs w:val="24"/>
        </w:rPr>
        <w:t xml:space="preserve"> health and production</w:t>
      </w:r>
      <w:r w:rsidR="000745FE">
        <w:rPr>
          <w:rFonts w:ascii="Times New Roman" w:hAnsi="Times New Roman" w:cs="Times New Roman"/>
          <w:sz w:val="24"/>
          <w:szCs w:val="24"/>
        </w:rPr>
        <w:t xml:space="preserve"> outcomes</w:t>
      </w:r>
      <w:r w:rsidR="000745FE" w:rsidRPr="00604EDE">
        <w:rPr>
          <w:rFonts w:ascii="Times New Roman" w:hAnsi="Times New Roman" w:cs="Times New Roman"/>
          <w:sz w:val="24"/>
          <w:szCs w:val="24"/>
        </w:rPr>
        <w:t xml:space="preserve"> (BTSCC, avg. </w:t>
      </w:r>
      <w:r w:rsidR="000745FE">
        <w:rPr>
          <w:rFonts w:ascii="Times New Roman" w:hAnsi="Times New Roman" w:cs="Times New Roman"/>
          <w:sz w:val="24"/>
          <w:szCs w:val="24"/>
        </w:rPr>
        <w:t>SCS,</w:t>
      </w:r>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new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elev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chronSCS</w:t>
      </w:r>
      <w:proofErr w:type="spellEnd"/>
      <w:r w:rsidR="000745FE" w:rsidRPr="00604EDE">
        <w:rPr>
          <w:rFonts w:ascii="Times New Roman" w:hAnsi="Times New Roman" w:cs="Times New Roman"/>
          <w:sz w:val="24"/>
          <w:szCs w:val="24"/>
        </w:rPr>
        <w:t>, STD 150-day</w:t>
      </w:r>
      <w:r w:rsidR="000745FE">
        <w:rPr>
          <w:rFonts w:ascii="Times New Roman" w:hAnsi="Times New Roman" w:cs="Times New Roman"/>
          <w:sz w:val="24"/>
          <w:szCs w:val="24"/>
        </w:rPr>
        <w:t xml:space="preserve"> milk</w:t>
      </w:r>
      <w:r w:rsidR="000745FE" w:rsidRPr="00604EDE">
        <w:rPr>
          <w:rFonts w:ascii="Times New Roman" w:hAnsi="Times New Roman" w:cs="Times New Roman"/>
          <w:sz w:val="24"/>
          <w:szCs w:val="24"/>
        </w:rPr>
        <w:t>) and two hygiene outcomes (mean hygiene score</w:t>
      </w:r>
      <w:r w:rsidR="000745FE">
        <w:rPr>
          <w:rFonts w:ascii="Times New Roman" w:hAnsi="Times New Roman" w:cs="Times New Roman"/>
          <w:sz w:val="24"/>
          <w:szCs w:val="24"/>
        </w:rPr>
        <w:t xml:space="preserve">, </w:t>
      </w:r>
      <w:r w:rsidR="000745FE" w:rsidRPr="00604EDE">
        <w:rPr>
          <w:rFonts w:ascii="Times New Roman" w:hAnsi="Times New Roman" w:cs="Times New Roman"/>
          <w:sz w:val="24"/>
          <w:szCs w:val="24"/>
        </w:rPr>
        <w:t>proportion of dirty udders)</w:t>
      </w:r>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217"/>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r w:rsidRPr="00604EDE">
        <w:rPr>
          <w:rFonts w:ascii="Times New Roman" w:hAnsi="Times New Roman" w:cs="Times New Roman"/>
          <w:b/>
          <w:sz w:val="24"/>
          <w:szCs w:val="24"/>
        </w:rPr>
        <w:t>Results</w:t>
      </w:r>
    </w:p>
    <w:p w14:paraId="0422E7E4" w14:textId="12227C04" w:rsidR="00CA29EB" w:rsidRPr="00604EDE" w:rsidRDefault="00CA29EB" w:rsidP="005059FE">
      <w:pPr>
        <w:pStyle w:val="ListParagraph"/>
        <w:spacing w:line="480" w:lineRule="auto"/>
        <w:ind w:left="360"/>
        <w:rPr>
          <w:b/>
          <w:bCs/>
        </w:rPr>
      </w:pPr>
      <w:r w:rsidRPr="00604EDE">
        <w:rPr>
          <w:b/>
          <w:bCs/>
        </w:rPr>
        <w:lastRenderedPageBreak/>
        <w:t>Description of study herds</w:t>
      </w:r>
    </w:p>
    <w:p w14:paraId="4AC0E122" w14:textId="65FAC9D4"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edded with sand, 5 used a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edded with shavings/sawdust, and 10 used a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bedded with shavings/sawdust (Supplemental Table S</w:t>
      </w:r>
      <w:ins w:id="378" w:author="Caitlin Jeffrey" w:date="2023-11-09T10:20:00Z">
        <w:r w:rsidR="008840FF">
          <w:rPr>
            <w:rFonts w:ascii="Times New Roman" w:hAnsi="Times New Roman" w:cs="Times New Roman"/>
            <w:sz w:val="24"/>
            <w:szCs w:val="24"/>
          </w:rPr>
          <w:t>1</w:t>
        </w:r>
      </w:ins>
      <w:del w:id="379" w:author="Caitlin Jeffrey" w:date="2023-11-09T10:20:00Z">
        <w:r w:rsidR="0067488A" w:rsidDel="008840FF">
          <w:rPr>
            <w:rFonts w:ascii="Times New Roman" w:hAnsi="Times New Roman" w:cs="Times New Roman"/>
            <w:sz w:val="24"/>
            <w:szCs w:val="24"/>
          </w:rPr>
          <w:delText>2</w:delText>
        </w:r>
      </w:del>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380" w:author="Sandra Godden" w:date="2023-10-13T09:30:00Z">
        <w:r w:rsidR="00EB2457" w:rsidRPr="00604EDE" w:rsidDel="00762D02">
          <w:rPr>
            <w:rFonts w:ascii="Times New Roman" w:hAnsi="Times New Roman" w:cs="Times New Roman"/>
            <w:sz w:val="24"/>
            <w:szCs w:val="24"/>
          </w:rPr>
          <w:delText xml:space="preserve">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breeds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respectively. </w:t>
      </w:r>
    </w:p>
    <w:p w14:paraId="6489A333" w14:textId="4537A083" w:rsidR="00CA29EB" w:rsidRPr="00236B5F" w:rsidRDefault="00D7652E" w:rsidP="00236B5F">
      <w:pPr>
        <w:spacing w:line="480" w:lineRule="auto"/>
        <w:ind w:left="720" w:hanging="360"/>
        <w:rPr>
          <w:rFonts w:ascii="Times New Roman" w:hAnsi="Times New Roman" w:cs="Times New Roman"/>
          <w:b/>
          <w:bCs/>
          <w:sz w:val="24"/>
          <w:szCs w:val="24"/>
        </w:rPr>
      </w:pPr>
      <w:r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12E7EC02" w:rsidR="00692DAA" w:rsidRPr="00F76386" w:rsidRDefault="00EA28EE" w:rsidP="00676DFA">
      <w:pPr>
        <w:spacing w:line="480" w:lineRule="auto"/>
        <w:ind w:firstLine="720"/>
        <w:rPr>
          <w:b/>
          <w:bCs/>
        </w:rPr>
      </w:pPr>
      <w:ins w:id="381" w:author="Caitlin Jeffrey" w:date="2023-11-22T12:20:00Z">
        <w:r>
          <w:rPr>
            <w:rFonts w:ascii="Times New Roman" w:hAnsi="Times New Roman" w:cs="Times New Roman"/>
            <w:sz w:val="24"/>
            <w:szCs w:val="24"/>
          </w:rPr>
          <w:t>T</w:t>
        </w:r>
      </w:ins>
      <w:ins w:id="382" w:author="Caitlin Jeffrey" w:date="2023-11-22T12:19:00Z">
        <w:r>
          <w:rPr>
            <w:rFonts w:ascii="Times New Roman" w:hAnsi="Times New Roman" w:cs="Times New Roman"/>
            <w:sz w:val="24"/>
            <w:szCs w:val="24"/>
          </w:rPr>
          <w:t xml:space="preserve">he four </w:t>
        </w:r>
      </w:ins>
      <w:ins w:id="383" w:author="Caitlin Jeffrey" w:date="2023-11-22T12:20:00Z">
        <w:r>
          <w:rPr>
            <w:rFonts w:ascii="Times New Roman" w:hAnsi="Times New Roman" w:cs="Times New Roman"/>
            <w:sz w:val="24"/>
            <w:szCs w:val="24"/>
          </w:rPr>
          <w:t>bacterial groups</w:t>
        </w:r>
      </w:ins>
      <w:ins w:id="384" w:author="Caitlin Jeffrey" w:date="2023-11-22T12:21:00Z">
        <w:r w:rsidR="00E205B9">
          <w:rPr>
            <w:rFonts w:ascii="Times New Roman" w:hAnsi="Times New Roman" w:cs="Times New Roman"/>
            <w:sz w:val="24"/>
            <w:szCs w:val="24"/>
          </w:rPr>
          <w:t xml:space="preserve"> </w:t>
        </w:r>
      </w:ins>
      <w:ins w:id="385" w:author="Caitlin Jeffrey" w:date="2023-11-22T12:20:00Z">
        <w:r>
          <w:rPr>
            <w:rFonts w:ascii="Times New Roman" w:hAnsi="Times New Roman" w:cs="Times New Roman"/>
            <w:sz w:val="24"/>
            <w:szCs w:val="24"/>
          </w:rPr>
          <w:t>measured</w:t>
        </w:r>
      </w:ins>
      <w:ins w:id="386" w:author="Caitlin Jeffrey" w:date="2023-11-22T12:21:00Z">
        <w:r w:rsidR="00E205B9">
          <w:rPr>
            <w:rFonts w:ascii="Times New Roman" w:hAnsi="Times New Roman" w:cs="Times New Roman"/>
            <w:sz w:val="24"/>
            <w:szCs w:val="24"/>
          </w:rPr>
          <w:t xml:space="preserve"> for</w:t>
        </w:r>
      </w:ins>
      <w:ins w:id="387" w:author="Caitlin Jeffrey" w:date="2023-11-22T12:20:00Z">
        <w:r>
          <w:rPr>
            <w:rFonts w:ascii="Times New Roman" w:hAnsi="Times New Roman" w:cs="Times New Roman"/>
            <w:sz w:val="24"/>
            <w:szCs w:val="24"/>
          </w:rPr>
          <w:t xml:space="preserve"> </w:t>
        </w:r>
      </w:ins>
      <w:ins w:id="388" w:author="Caitlin Jeffrey" w:date="2023-11-22T12:21:00Z">
        <w:r w:rsidR="00E205B9">
          <w:rPr>
            <w:rFonts w:ascii="Times New Roman" w:hAnsi="Times New Roman" w:cs="Times New Roman"/>
            <w:sz w:val="24"/>
            <w:szCs w:val="24"/>
          </w:rPr>
          <w:t xml:space="preserve">bulk tank milk </w:t>
        </w:r>
      </w:ins>
      <w:del w:id="389" w:author="Caitlin Jeffrey" w:date="2023-11-22T12:19:00Z">
        <w:r w:rsidR="009F29CE" w:rsidDel="00743354">
          <w:rPr>
            <w:rFonts w:ascii="Times New Roman" w:hAnsi="Times New Roman" w:cs="Times New Roman"/>
            <w:sz w:val="24"/>
            <w:szCs w:val="24"/>
          </w:rPr>
          <w:delText>Descriptive r</w:delText>
        </w:r>
        <w:r w:rsidR="009F07A6" w:rsidRPr="00604EDE" w:rsidDel="00743354">
          <w:rPr>
            <w:rFonts w:ascii="Times New Roman" w:hAnsi="Times New Roman" w:cs="Times New Roman"/>
            <w:sz w:val="24"/>
            <w:szCs w:val="24"/>
          </w:rPr>
          <w:delText xml:space="preserve">esults </w:delText>
        </w:r>
        <w:r w:rsidR="00EE5530" w:rsidRPr="00604EDE" w:rsidDel="00743354">
          <w:rPr>
            <w:rFonts w:ascii="Times New Roman" w:hAnsi="Times New Roman" w:cs="Times New Roman"/>
            <w:sz w:val="24"/>
            <w:szCs w:val="24"/>
          </w:rPr>
          <w:delText>of</w:delText>
        </w:r>
        <w:r w:rsidR="00EE5530" w:rsidDel="00743354">
          <w:rPr>
            <w:rFonts w:ascii="Times New Roman" w:hAnsi="Times New Roman" w:cs="Times New Roman"/>
            <w:sz w:val="24"/>
            <w:szCs w:val="24"/>
          </w:rPr>
          <w:delText xml:space="preserve"> </w:delText>
        </w:r>
      </w:del>
      <w:ins w:id="390" w:author="Caitlin Jeffrey" w:date="2023-11-22T12:20:00Z">
        <w:r w:rsidR="00E205B9">
          <w:rPr>
            <w:rFonts w:ascii="Times New Roman" w:hAnsi="Times New Roman" w:cs="Times New Roman"/>
            <w:sz w:val="24"/>
            <w:szCs w:val="24"/>
          </w:rPr>
          <w:t>did not differ</w:t>
        </w:r>
      </w:ins>
      <w:del w:id="391" w:author="Caitlin Jeffrey" w:date="2023-11-22T12:20:00Z">
        <w:r w:rsidR="00EE5530" w:rsidDel="00EA28EE">
          <w:rPr>
            <w:rFonts w:ascii="Times New Roman" w:hAnsi="Times New Roman" w:cs="Times New Roman"/>
            <w:sz w:val="24"/>
            <w:szCs w:val="24"/>
          </w:rPr>
          <w:delText>bulk tank milk</w:delText>
        </w:r>
        <w:r w:rsidR="00EE5530" w:rsidRPr="00604EDE" w:rsidDel="00EA28EE">
          <w:rPr>
            <w:rFonts w:ascii="Times New Roman" w:hAnsi="Times New Roman" w:cs="Times New Roman"/>
            <w:sz w:val="24"/>
            <w:szCs w:val="24"/>
          </w:rPr>
          <w:delText xml:space="preserve"> aerobic culture</w:delText>
        </w:r>
        <w:r w:rsidR="00EE5530" w:rsidDel="00EA28EE">
          <w:rPr>
            <w:rFonts w:ascii="Times New Roman" w:hAnsi="Times New Roman" w:cs="Times New Roman"/>
            <w:sz w:val="24"/>
            <w:szCs w:val="24"/>
          </w:rPr>
          <w:delText>s</w:delText>
        </w:r>
        <w:r w:rsidR="00EE5530" w:rsidRPr="00604EDE" w:rsidDel="00EA28EE">
          <w:rPr>
            <w:rFonts w:ascii="Times New Roman" w:hAnsi="Times New Roman" w:cs="Times New Roman"/>
            <w:sz w:val="24"/>
            <w:szCs w:val="24"/>
          </w:rPr>
          <w:delText xml:space="preserve"> </w:delText>
        </w:r>
        <w:r w:rsidR="00EE5530" w:rsidDel="00EA28EE">
          <w:rPr>
            <w:rFonts w:ascii="Times New Roman" w:hAnsi="Times New Roman" w:cs="Times New Roman"/>
            <w:sz w:val="24"/>
            <w:szCs w:val="24"/>
          </w:rPr>
          <w:delText xml:space="preserve">and comparison </w:delText>
        </w:r>
        <w:r w:rsidR="00EE5530" w:rsidDel="00E205B9">
          <w:rPr>
            <w:rFonts w:ascii="Times New Roman" w:hAnsi="Times New Roman" w:cs="Times New Roman"/>
            <w:sz w:val="24"/>
            <w:szCs w:val="24"/>
          </w:rPr>
          <w:delText>by</w:delText>
        </w:r>
      </w:del>
      <w:r w:rsidR="00EE5530">
        <w:rPr>
          <w:rFonts w:ascii="Times New Roman" w:hAnsi="Times New Roman" w:cs="Times New Roman"/>
          <w:sz w:val="24"/>
          <w:szCs w:val="24"/>
        </w:rPr>
        <w:t xml:space="preserve"> facility type </w:t>
      </w:r>
      <w:ins w:id="392" w:author="Caitlin Jeffrey" w:date="2023-11-22T12:20:00Z">
        <w:r>
          <w:rPr>
            <w:rFonts w:ascii="Times New Roman" w:hAnsi="Times New Roman" w:cs="Times New Roman"/>
            <w:sz w:val="24"/>
            <w:szCs w:val="24"/>
          </w:rPr>
          <w:t>(</w:t>
        </w:r>
      </w:ins>
      <w:del w:id="393" w:author="Caitlin Jeffrey" w:date="2023-11-22T12:20:00Z">
        <w:r w:rsidR="00EE5530" w:rsidDel="00EA28EE">
          <w:rPr>
            <w:rFonts w:ascii="Times New Roman" w:hAnsi="Times New Roman" w:cs="Times New Roman"/>
            <w:sz w:val="24"/>
            <w:szCs w:val="24"/>
          </w:rPr>
          <w:delText xml:space="preserve">group </w:delText>
        </w:r>
        <w:r w:rsidR="009F07A6" w:rsidRPr="00604EDE" w:rsidDel="00EA28EE">
          <w:rPr>
            <w:rFonts w:ascii="Times New Roman" w:hAnsi="Times New Roman" w:cs="Times New Roman"/>
            <w:sz w:val="24"/>
            <w:szCs w:val="24"/>
          </w:rPr>
          <w:delText xml:space="preserve">are presented in </w:delText>
        </w:r>
      </w:del>
      <w:r w:rsidR="009F07A6" w:rsidRPr="00604EDE">
        <w:rPr>
          <w:rFonts w:ascii="Times New Roman" w:hAnsi="Times New Roman" w:cs="Times New Roman"/>
          <w:sz w:val="24"/>
          <w:szCs w:val="24"/>
        </w:rPr>
        <w:lastRenderedPageBreak/>
        <w:t xml:space="preserve">Table </w:t>
      </w:r>
      <w:r w:rsidR="009F07A6">
        <w:rPr>
          <w:rFonts w:ascii="Times New Roman" w:hAnsi="Times New Roman" w:cs="Times New Roman"/>
          <w:sz w:val="24"/>
          <w:szCs w:val="24"/>
        </w:rPr>
        <w:t>2</w:t>
      </w:r>
      <w:ins w:id="394" w:author="Caitlin Jeffrey" w:date="2023-11-22T12:20:00Z">
        <w:r>
          <w:rPr>
            <w:rFonts w:ascii="Times New Roman" w:hAnsi="Times New Roman" w:cs="Times New Roman"/>
            <w:sz w:val="24"/>
            <w:szCs w:val="24"/>
          </w:rPr>
          <w:t>)</w:t>
        </w:r>
      </w:ins>
      <w:r w:rsidR="009F07A6" w:rsidRPr="00604EDE">
        <w:rPr>
          <w:rFonts w:ascii="Times New Roman" w:hAnsi="Times New Roman" w:cs="Times New Roman"/>
          <w:sz w:val="24"/>
          <w:szCs w:val="24"/>
        </w:rPr>
        <w:t xml:space="preserve">. </w:t>
      </w:r>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15-320) when present. </w:t>
      </w:r>
    </w:p>
    <w:p w14:paraId="44F47B11" w14:textId="56A7026D" w:rsidR="00F81BD0" w:rsidRPr="00604EDE" w:rsidRDefault="006F2C5B" w:rsidP="005C62DE">
      <w:pPr>
        <w:spacing w:line="480" w:lineRule="auto"/>
        <w:ind w:firstLine="720"/>
      </w:pPr>
      <w:del w:id="395" w:author="Caitlin Jeffrey" w:date="2023-11-22T12:22:00Z">
        <w:r w:rsidDel="007042E6">
          <w:rPr>
            <w:rFonts w:ascii="Times New Roman" w:hAnsi="Times New Roman" w:cs="Times New Roman"/>
            <w:sz w:val="24"/>
            <w:szCs w:val="24"/>
          </w:rPr>
          <w:delText xml:space="preserve">Descriptive results </w:delText>
        </w:r>
        <w:r w:rsidR="004D73E8" w:rsidDel="007042E6">
          <w:rPr>
            <w:rFonts w:ascii="Times New Roman" w:hAnsi="Times New Roman" w:cs="Times New Roman"/>
            <w:sz w:val="24"/>
            <w:szCs w:val="24"/>
          </w:rPr>
          <w:delText xml:space="preserve">of </w:delText>
        </w:r>
      </w:del>
      <w:r w:rsidR="004D73E8">
        <w:rPr>
          <w:rFonts w:ascii="Times New Roman" w:hAnsi="Times New Roman" w:cs="Times New Roman"/>
          <w:sz w:val="24"/>
          <w:szCs w:val="24"/>
        </w:rPr>
        <w:t xml:space="preserve">BTSCC, </w:t>
      </w:r>
      <w:ins w:id="396" w:author="Caitlin Jeffrey" w:date="2023-11-22T12:22:00Z">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w:t>
        </w:r>
        <w:r w:rsidR="00DA4AB1">
          <w:rPr>
            <w:rFonts w:ascii="Times New Roman" w:hAnsi="Times New Roman" w:cs="Times New Roman"/>
            <w:sz w:val="24"/>
            <w:szCs w:val="24"/>
          </w:rPr>
          <w:t>newly elevated</w:t>
        </w:r>
        <w:r w:rsidR="00DA4AB1" w:rsidRPr="00604EDE">
          <w:rPr>
            <w:rFonts w:ascii="Times New Roman" w:hAnsi="Times New Roman" w:cs="Times New Roman"/>
            <w:sz w:val="24"/>
            <w:szCs w:val="24"/>
          </w:rPr>
          <w:t xml:space="preserve">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chronically</w:t>
        </w:r>
        <w:r w:rsidR="00DA4AB1">
          <w:rPr>
            <w:rFonts w:ascii="Times New Roman" w:hAnsi="Times New Roman" w:cs="Times New Roman"/>
            <w:sz w:val="24"/>
            <w:szCs w:val="24"/>
          </w:rPr>
          <w:t xml:space="preserve"> </w:t>
        </w:r>
        <w:r w:rsidR="00DA4AB1" w:rsidRPr="00604EDE">
          <w:rPr>
            <w:rFonts w:ascii="Times New Roman" w:hAnsi="Times New Roman" w:cs="Times New Roman"/>
            <w:sz w:val="24"/>
            <w:szCs w:val="24"/>
          </w:rPr>
          <w:t>elevated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elevated SC</w:t>
        </w:r>
        <w:r w:rsidR="00DA4AB1">
          <w:rPr>
            <w:rFonts w:ascii="Times New Roman" w:hAnsi="Times New Roman" w:cs="Times New Roman"/>
            <w:sz w:val="24"/>
            <w:szCs w:val="24"/>
          </w:rPr>
          <w:t>S</w:t>
        </w:r>
      </w:ins>
      <w:ins w:id="397" w:author="Caitlin Jeffrey" w:date="2023-11-22T12:23:00Z">
        <w:r w:rsidR="00DA4AB1">
          <w:rPr>
            <w:rFonts w:ascii="Times New Roman" w:hAnsi="Times New Roman" w:cs="Times New Roman"/>
            <w:sz w:val="24"/>
            <w:szCs w:val="24"/>
          </w:rPr>
          <w:t>, avg. SCS, and STD</w:t>
        </w:r>
        <w:r w:rsidR="00437988">
          <w:rPr>
            <w:rFonts w:ascii="Times New Roman" w:hAnsi="Times New Roman" w:cs="Times New Roman"/>
            <w:sz w:val="24"/>
            <w:szCs w:val="24"/>
          </w:rPr>
          <w:t xml:space="preserve"> 150-day milk </w:t>
        </w:r>
      </w:ins>
      <w:del w:id="398" w:author="Caitlin Jeffrey" w:date="2023-11-22T12:22:00Z">
        <w:r w:rsidR="004D73E8" w:rsidDel="00DA4AB1">
          <w:rPr>
            <w:rFonts w:ascii="Times New Roman" w:hAnsi="Times New Roman" w:cs="Times New Roman"/>
            <w:sz w:val="24"/>
            <w:szCs w:val="24"/>
          </w:rPr>
          <w:delText xml:space="preserve">udder health measures, </w:delText>
        </w:r>
      </w:del>
      <w:del w:id="399" w:author="Caitlin Jeffrey" w:date="2023-11-22T12:23:00Z">
        <w:r w:rsidR="005C62B7" w:rsidDel="00437988">
          <w:rPr>
            <w:rFonts w:ascii="Times New Roman" w:hAnsi="Times New Roman" w:cs="Times New Roman"/>
            <w:sz w:val="24"/>
            <w:szCs w:val="24"/>
          </w:rPr>
          <w:delText xml:space="preserve">and </w:delText>
        </w:r>
        <w:r w:rsidR="004D73E8" w:rsidDel="00437988">
          <w:rPr>
            <w:rFonts w:ascii="Times New Roman" w:hAnsi="Times New Roman" w:cs="Times New Roman"/>
            <w:sz w:val="24"/>
            <w:szCs w:val="24"/>
          </w:rPr>
          <w:delText xml:space="preserve">milk </w:delText>
        </w:r>
      </w:del>
      <w:r w:rsidR="004D73E8">
        <w:rPr>
          <w:rFonts w:ascii="Times New Roman" w:hAnsi="Times New Roman" w:cs="Times New Roman"/>
          <w:sz w:val="24"/>
          <w:szCs w:val="24"/>
        </w:rPr>
        <w:t xml:space="preserve">production </w:t>
      </w:r>
      <w:del w:id="400" w:author="Caitlin Jeffrey" w:date="2023-11-22T12:23:00Z">
        <w:r w:rsidR="004D73E8" w:rsidDel="00437988">
          <w:rPr>
            <w:rFonts w:ascii="Times New Roman" w:hAnsi="Times New Roman" w:cs="Times New Roman"/>
            <w:sz w:val="24"/>
            <w:szCs w:val="24"/>
          </w:rPr>
          <w:delText>are presented in</w:delText>
        </w:r>
      </w:del>
      <w:ins w:id="401" w:author="Caitlin Jeffrey" w:date="2023-11-22T12:23:00Z">
        <w:r w:rsidR="00437988">
          <w:rPr>
            <w:rFonts w:ascii="Times New Roman" w:hAnsi="Times New Roman" w:cs="Times New Roman"/>
            <w:sz w:val="24"/>
            <w:szCs w:val="24"/>
          </w:rPr>
          <w:t>did not d</w:t>
        </w:r>
      </w:ins>
      <w:ins w:id="402" w:author="Caitlin Jeffrey" w:date="2023-11-22T12:24:00Z">
        <w:r w:rsidR="00437988">
          <w:rPr>
            <w:rFonts w:ascii="Times New Roman" w:hAnsi="Times New Roman" w:cs="Times New Roman"/>
            <w:sz w:val="24"/>
            <w:szCs w:val="24"/>
          </w:rPr>
          <w:t>iffer by facility type</w:t>
        </w:r>
      </w:ins>
      <w:r w:rsidR="004D73E8">
        <w:rPr>
          <w:rFonts w:ascii="Times New Roman" w:hAnsi="Times New Roman" w:cs="Times New Roman"/>
          <w:sz w:val="24"/>
          <w:szCs w:val="24"/>
        </w:rPr>
        <w:t xml:space="preserve"> </w:t>
      </w:r>
      <w:ins w:id="403" w:author="Caitlin Jeffrey" w:date="2023-11-22T12:23:00Z">
        <w:r w:rsidR="00437988">
          <w:rPr>
            <w:rFonts w:ascii="Times New Roman" w:hAnsi="Times New Roman" w:cs="Times New Roman"/>
            <w:sz w:val="24"/>
            <w:szCs w:val="24"/>
          </w:rPr>
          <w:t>(</w:t>
        </w:r>
      </w:ins>
      <w:r w:rsidR="004D73E8">
        <w:rPr>
          <w:rFonts w:ascii="Times New Roman" w:hAnsi="Times New Roman" w:cs="Times New Roman"/>
          <w:sz w:val="24"/>
          <w:szCs w:val="24"/>
        </w:rPr>
        <w:t>Table 3</w:t>
      </w:r>
      <w:ins w:id="404" w:author="Caitlin Jeffrey" w:date="2023-11-22T12:23:00Z">
        <w:r w:rsidR="00437988">
          <w:rPr>
            <w:rFonts w:ascii="Times New Roman" w:hAnsi="Times New Roman" w:cs="Times New Roman"/>
            <w:sz w:val="24"/>
            <w:szCs w:val="24"/>
          </w:rPr>
          <w:t>)</w:t>
        </w:r>
      </w:ins>
      <w:r w:rsidR="004D73E8">
        <w:rPr>
          <w:rFonts w:ascii="Times New Roman" w:hAnsi="Times New Roman" w:cs="Times New Roman"/>
          <w:sz w:val="24"/>
          <w:szCs w:val="24"/>
        </w:rPr>
        <w:t>.</w:t>
      </w:r>
      <w:del w:id="405" w:author="Caitlin Jeffrey" w:date="2023-11-22T12:23:00Z">
        <w:r w:rsidR="0082647E" w:rsidDel="00437988">
          <w:rPr>
            <w:rFonts w:ascii="Times New Roman" w:hAnsi="Times New Roman" w:cs="Times New Roman"/>
            <w:sz w:val="24"/>
            <w:szCs w:val="24"/>
          </w:rPr>
          <w:delText xml:space="preserve"> </w:delText>
        </w:r>
        <w:r w:rsidR="00895B63" w:rsidRPr="00604EDE" w:rsidDel="00437988">
          <w:rPr>
            <w:rFonts w:ascii="Times New Roman" w:hAnsi="Times New Roman" w:cs="Times New Roman"/>
            <w:sz w:val="24"/>
            <w:szCs w:val="24"/>
          </w:rPr>
          <w:delText>The mean (</w:delText>
        </w:r>
        <w:r w:rsidR="00C54D4F" w:rsidRPr="00086443" w:rsidDel="00437988">
          <w:rPr>
            <w:rFonts w:ascii="Times New Roman" w:eastAsia="Times New Roman" w:hAnsi="Times New Roman" w:cs="Times New Roman"/>
          </w:rPr>
          <w:delText>95%CI</w:delText>
        </w:r>
        <w:r w:rsidR="00895B63" w:rsidRPr="00604EDE" w:rsidDel="00437988">
          <w:rPr>
            <w:rFonts w:ascii="Times New Roman" w:hAnsi="Times New Roman" w:cs="Times New Roman"/>
            <w:sz w:val="24"/>
            <w:szCs w:val="24"/>
          </w:rPr>
          <w:delText xml:space="preserve">) </w:delText>
        </w:r>
        <w:r w:rsidR="00E056C0" w:rsidDel="00437988">
          <w:rPr>
            <w:rFonts w:ascii="Times New Roman" w:hAnsi="Times New Roman" w:cs="Times New Roman"/>
            <w:sz w:val="24"/>
            <w:szCs w:val="24"/>
          </w:rPr>
          <w:delText>back-transformed (from log</w:delText>
        </w:r>
        <w:r w:rsidR="00E056C0" w:rsidDel="00437988">
          <w:rPr>
            <w:rFonts w:ascii="Times New Roman" w:hAnsi="Times New Roman" w:cs="Times New Roman"/>
            <w:sz w:val="24"/>
            <w:szCs w:val="24"/>
            <w:vertAlign w:val="subscript"/>
          </w:rPr>
          <w:delText>10</w:delText>
        </w:r>
        <w:r w:rsidR="00E056C0" w:rsidDel="00437988">
          <w:rPr>
            <w:rFonts w:ascii="Times New Roman" w:hAnsi="Times New Roman" w:cs="Times New Roman"/>
            <w:sz w:val="24"/>
            <w:szCs w:val="24"/>
          </w:rPr>
          <w:delText>)</w:delText>
        </w:r>
        <w:r w:rsidR="00F726AA" w:rsidRPr="00604EDE" w:rsidDel="00437988">
          <w:rPr>
            <w:rFonts w:ascii="Times New Roman" w:hAnsi="Times New Roman" w:cs="Times New Roman"/>
            <w:sz w:val="24"/>
            <w:szCs w:val="24"/>
          </w:rPr>
          <w:delText xml:space="preserve"> </w:delText>
        </w:r>
        <w:r w:rsidR="00895B63" w:rsidRPr="00604EDE" w:rsidDel="00437988">
          <w:rPr>
            <w:rFonts w:ascii="Times New Roman" w:hAnsi="Times New Roman" w:cs="Times New Roman"/>
            <w:sz w:val="24"/>
            <w:szCs w:val="24"/>
          </w:rPr>
          <w:delText xml:space="preserve">somatic cell count for the 21 bulk tank milk samples was </w:delText>
        </w:r>
        <w:r w:rsidR="002145CB" w:rsidRPr="002145CB" w:rsidDel="00437988">
          <w:rPr>
            <w:rFonts w:ascii="Times New Roman" w:hAnsi="Times New Roman" w:cs="Times New Roman"/>
            <w:sz w:val="24"/>
            <w:szCs w:val="24"/>
          </w:rPr>
          <w:delText>134</w:delText>
        </w:r>
        <w:r w:rsidR="002145CB" w:rsidDel="00437988">
          <w:rPr>
            <w:rFonts w:ascii="Times New Roman" w:hAnsi="Times New Roman" w:cs="Times New Roman"/>
            <w:sz w:val="24"/>
            <w:szCs w:val="24"/>
          </w:rPr>
          <w:delText>,</w:delText>
        </w:r>
        <w:r w:rsidR="002145CB" w:rsidRPr="002145CB" w:rsidDel="00437988">
          <w:rPr>
            <w:rFonts w:ascii="Times New Roman" w:hAnsi="Times New Roman" w:cs="Times New Roman"/>
            <w:sz w:val="24"/>
            <w:szCs w:val="24"/>
          </w:rPr>
          <w:delText>896</w:delText>
        </w:r>
        <w:r w:rsidR="002145CB" w:rsidDel="00437988">
          <w:rPr>
            <w:rFonts w:ascii="Times New Roman" w:hAnsi="Times New Roman" w:cs="Times New Roman"/>
            <w:sz w:val="24"/>
            <w:szCs w:val="24"/>
          </w:rPr>
          <w:delText xml:space="preserve"> </w:delText>
        </w:r>
        <w:r w:rsidR="00895B63" w:rsidRPr="00604EDE" w:rsidDel="00437988">
          <w:rPr>
            <w:rFonts w:ascii="Times New Roman" w:hAnsi="Times New Roman" w:cs="Times New Roman"/>
            <w:sz w:val="24"/>
            <w:szCs w:val="24"/>
          </w:rPr>
          <w:delText>cells/mL (</w:delText>
        </w:r>
        <w:r w:rsidR="007B63F1" w:rsidRPr="007B63F1" w:rsidDel="00437988">
          <w:rPr>
            <w:rFonts w:ascii="Times New Roman" w:hAnsi="Times New Roman" w:cs="Times New Roman"/>
            <w:sz w:val="24"/>
            <w:szCs w:val="24"/>
          </w:rPr>
          <w:delText>114</w:delText>
        </w:r>
        <w:r w:rsidR="007B63F1" w:rsidDel="00437988">
          <w:rPr>
            <w:rFonts w:ascii="Times New Roman" w:hAnsi="Times New Roman" w:cs="Times New Roman"/>
            <w:sz w:val="24"/>
            <w:szCs w:val="24"/>
          </w:rPr>
          <w:delText>,</w:delText>
        </w:r>
        <w:r w:rsidR="007B63F1" w:rsidRPr="007B63F1" w:rsidDel="00437988">
          <w:rPr>
            <w:rFonts w:ascii="Times New Roman" w:hAnsi="Times New Roman" w:cs="Times New Roman"/>
            <w:sz w:val="24"/>
            <w:szCs w:val="24"/>
          </w:rPr>
          <w:delText>815</w:delText>
        </w:r>
        <w:r w:rsidR="007B63F1" w:rsidDel="00437988">
          <w:rPr>
            <w:rFonts w:ascii="Times New Roman" w:hAnsi="Times New Roman" w:cs="Times New Roman"/>
            <w:sz w:val="24"/>
            <w:szCs w:val="24"/>
          </w:rPr>
          <w:delText>-</w:delText>
        </w:r>
        <w:r w:rsidR="0082647E" w:rsidRPr="0082647E" w:rsidDel="00437988">
          <w:rPr>
            <w:rFonts w:ascii="Times New Roman" w:hAnsi="Times New Roman" w:cs="Times New Roman"/>
            <w:sz w:val="24"/>
            <w:szCs w:val="24"/>
          </w:rPr>
          <w:delText>158</w:delText>
        </w:r>
        <w:r w:rsidR="0082647E" w:rsidDel="00437988">
          <w:rPr>
            <w:rFonts w:ascii="Times New Roman" w:hAnsi="Times New Roman" w:cs="Times New Roman"/>
            <w:sz w:val="24"/>
            <w:szCs w:val="24"/>
          </w:rPr>
          <w:delText>,</w:delText>
        </w:r>
        <w:r w:rsidR="0082647E" w:rsidRPr="0082647E" w:rsidDel="00437988">
          <w:rPr>
            <w:rFonts w:ascii="Times New Roman" w:hAnsi="Times New Roman" w:cs="Times New Roman"/>
            <w:sz w:val="24"/>
            <w:szCs w:val="24"/>
          </w:rPr>
          <w:delText>489</w:delText>
        </w:r>
        <w:r w:rsidR="00895B63" w:rsidRPr="00604EDE" w:rsidDel="00437988">
          <w:rPr>
            <w:rFonts w:ascii="Times New Roman" w:hAnsi="Times New Roman" w:cs="Times New Roman"/>
            <w:sz w:val="24"/>
            <w:szCs w:val="24"/>
          </w:rPr>
          <w:delText xml:space="preserve">). For the 19 herds with available DHIA test-day data, the mean </w:delText>
        </w:r>
        <w:r w:rsidR="00C53F25" w:rsidDel="00437988">
          <w:rPr>
            <w:rFonts w:ascii="Times New Roman" w:hAnsi="Times New Roman" w:cs="Times New Roman"/>
            <w:sz w:val="24"/>
            <w:szCs w:val="24"/>
          </w:rPr>
          <w:delText>%</w:delText>
        </w:r>
        <w:r w:rsidR="00895B63" w:rsidRPr="00604EDE" w:rsidDel="00437988">
          <w:rPr>
            <w:rFonts w:ascii="Times New Roman" w:hAnsi="Times New Roman" w:cs="Times New Roman"/>
            <w:sz w:val="24"/>
            <w:szCs w:val="24"/>
          </w:rPr>
          <w:delText xml:space="preserve"> cows with </w:delText>
        </w:r>
        <w:r w:rsidR="00593C05" w:rsidDel="00437988">
          <w:rPr>
            <w:rFonts w:ascii="Times New Roman" w:hAnsi="Times New Roman" w:cs="Times New Roman"/>
            <w:sz w:val="24"/>
            <w:szCs w:val="24"/>
          </w:rPr>
          <w:delText>newly elevated</w:delText>
        </w:r>
        <w:r w:rsidR="00AA176D" w:rsidRPr="00604EDE" w:rsidDel="00437988">
          <w:rPr>
            <w:rFonts w:ascii="Times New Roman" w:hAnsi="Times New Roman" w:cs="Times New Roman"/>
            <w:sz w:val="24"/>
            <w:szCs w:val="24"/>
          </w:rPr>
          <w:delText xml:space="preserve"> SC</w:delText>
        </w:r>
        <w:r w:rsidR="001E0584" w:rsidDel="00437988">
          <w:rPr>
            <w:rFonts w:ascii="Times New Roman" w:hAnsi="Times New Roman" w:cs="Times New Roman"/>
            <w:sz w:val="24"/>
            <w:szCs w:val="24"/>
          </w:rPr>
          <w:delText>S</w:delText>
        </w:r>
        <w:r w:rsidR="00895B63" w:rsidRPr="00604EDE" w:rsidDel="00437988">
          <w:rPr>
            <w:rFonts w:ascii="Times New Roman" w:hAnsi="Times New Roman" w:cs="Times New Roman"/>
            <w:sz w:val="24"/>
            <w:szCs w:val="24"/>
          </w:rPr>
          <w:delText xml:space="preserve"> was 5.7 (</w:delText>
        </w:r>
        <w:r w:rsidR="0005019B" w:rsidRPr="00086443" w:rsidDel="00437988">
          <w:rPr>
            <w:rFonts w:ascii="Times New Roman" w:hAnsi="Times New Roman" w:cs="Times New Roman"/>
            <w:color w:val="000000"/>
          </w:rPr>
          <w:delText>4.2-7.3</w:delText>
        </w:r>
        <w:r w:rsidR="00895B63" w:rsidRPr="00604EDE" w:rsidDel="00437988">
          <w:rPr>
            <w:rFonts w:ascii="Times New Roman" w:hAnsi="Times New Roman" w:cs="Times New Roman"/>
            <w:sz w:val="24"/>
            <w:szCs w:val="24"/>
          </w:rPr>
          <w:delText xml:space="preserve">), mean </w:delText>
        </w:r>
        <w:r w:rsidR="00432A88" w:rsidDel="00437988">
          <w:rPr>
            <w:rFonts w:ascii="Times New Roman" w:hAnsi="Times New Roman" w:cs="Times New Roman"/>
            <w:sz w:val="24"/>
            <w:szCs w:val="24"/>
          </w:rPr>
          <w:delText>%</w:delText>
        </w:r>
        <w:r w:rsidR="00895B63" w:rsidRPr="00604EDE" w:rsidDel="00437988">
          <w:rPr>
            <w:rFonts w:ascii="Times New Roman" w:hAnsi="Times New Roman" w:cs="Times New Roman"/>
            <w:sz w:val="24"/>
            <w:szCs w:val="24"/>
          </w:rPr>
          <w:delText xml:space="preserve"> cows with chronic</w:delText>
        </w:r>
        <w:r w:rsidR="007D51DA" w:rsidRPr="00604EDE" w:rsidDel="00437988">
          <w:rPr>
            <w:rFonts w:ascii="Times New Roman" w:hAnsi="Times New Roman" w:cs="Times New Roman"/>
            <w:sz w:val="24"/>
            <w:szCs w:val="24"/>
          </w:rPr>
          <w:delText>ally</w:delText>
        </w:r>
        <w:r w:rsidR="00CA664F" w:rsidDel="00437988">
          <w:rPr>
            <w:rFonts w:ascii="Times New Roman" w:hAnsi="Times New Roman" w:cs="Times New Roman"/>
            <w:sz w:val="24"/>
            <w:szCs w:val="24"/>
          </w:rPr>
          <w:delText xml:space="preserve"> </w:delText>
        </w:r>
        <w:r w:rsidR="007D51DA" w:rsidRPr="00604EDE" w:rsidDel="00437988">
          <w:rPr>
            <w:rFonts w:ascii="Times New Roman" w:hAnsi="Times New Roman" w:cs="Times New Roman"/>
            <w:sz w:val="24"/>
            <w:szCs w:val="24"/>
          </w:rPr>
          <w:delText>elevated SC</w:delText>
        </w:r>
        <w:r w:rsidR="001E0584" w:rsidDel="00437988">
          <w:rPr>
            <w:rFonts w:ascii="Times New Roman" w:hAnsi="Times New Roman" w:cs="Times New Roman"/>
            <w:sz w:val="24"/>
            <w:szCs w:val="24"/>
          </w:rPr>
          <w:delText>S</w:delText>
        </w:r>
        <w:r w:rsidR="00895B63" w:rsidRPr="00604EDE" w:rsidDel="00437988">
          <w:rPr>
            <w:rFonts w:ascii="Times New Roman" w:hAnsi="Times New Roman" w:cs="Times New Roman"/>
            <w:sz w:val="24"/>
            <w:szCs w:val="24"/>
          </w:rPr>
          <w:delText xml:space="preserve"> was 13.6 (</w:delText>
        </w:r>
        <w:r w:rsidR="0005019B" w:rsidRPr="00086443" w:rsidDel="00437988">
          <w:rPr>
            <w:rFonts w:ascii="Times New Roman" w:hAnsi="Times New Roman" w:cs="Times New Roman"/>
            <w:color w:val="000000"/>
          </w:rPr>
          <w:delText>11.2-16.1</w:delText>
        </w:r>
        <w:r w:rsidR="00895B63" w:rsidRPr="00604EDE" w:rsidDel="00437988">
          <w:rPr>
            <w:rFonts w:ascii="Times New Roman" w:hAnsi="Times New Roman" w:cs="Times New Roman"/>
            <w:sz w:val="24"/>
            <w:szCs w:val="24"/>
          </w:rPr>
          <w:delText xml:space="preserve">), and mean </w:delText>
        </w:r>
        <w:r w:rsidR="00432A88" w:rsidDel="00437988">
          <w:rPr>
            <w:rFonts w:ascii="Times New Roman" w:hAnsi="Times New Roman" w:cs="Times New Roman"/>
            <w:sz w:val="24"/>
            <w:szCs w:val="24"/>
          </w:rPr>
          <w:delText>%</w:delText>
        </w:r>
        <w:r w:rsidR="00895B63" w:rsidRPr="00604EDE" w:rsidDel="00437988">
          <w:rPr>
            <w:rFonts w:ascii="Times New Roman" w:hAnsi="Times New Roman" w:cs="Times New Roman"/>
            <w:sz w:val="24"/>
            <w:szCs w:val="24"/>
          </w:rPr>
          <w:delText xml:space="preserve"> cows with </w:delText>
        </w:r>
        <w:r w:rsidR="007D51DA" w:rsidRPr="00604EDE" w:rsidDel="00437988">
          <w:rPr>
            <w:rFonts w:ascii="Times New Roman" w:hAnsi="Times New Roman" w:cs="Times New Roman"/>
            <w:sz w:val="24"/>
            <w:szCs w:val="24"/>
          </w:rPr>
          <w:delText>elevated SC</w:delText>
        </w:r>
        <w:r w:rsidR="001E0584" w:rsidDel="00437988">
          <w:rPr>
            <w:rFonts w:ascii="Times New Roman" w:hAnsi="Times New Roman" w:cs="Times New Roman"/>
            <w:sz w:val="24"/>
            <w:szCs w:val="24"/>
          </w:rPr>
          <w:delText>S</w:delText>
        </w:r>
        <w:r w:rsidR="00895B63" w:rsidRPr="00604EDE" w:rsidDel="00437988">
          <w:rPr>
            <w:rFonts w:ascii="Times New Roman" w:hAnsi="Times New Roman" w:cs="Times New Roman"/>
            <w:sz w:val="24"/>
            <w:szCs w:val="24"/>
          </w:rPr>
          <w:delText xml:space="preserve"> was 2</w:delText>
        </w:r>
        <w:r w:rsidR="00296614" w:rsidDel="00437988">
          <w:rPr>
            <w:rFonts w:ascii="Times New Roman" w:hAnsi="Times New Roman" w:cs="Times New Roman"/>
            <w:sz w:val="24"/>
            <w:szCs w:val="24"/>
          </w:rPr>
          <w:delText>4.9</w:delText>
        </w:r>
        <w:r w:rsidR="00895B63" w:rsidRPr="00604EDE" w:rsidDel="00437988">
          <w:rPr>
            <w:rFonts w:ascii="Times New Roman" w:hAnsi="Times New Roman" w:cs="Times New Roman"/>
            <w:sz w:val="24"/>
            <w:szCs w:val="24"/>
          </w:rPr>
          <w:delText xml:space="preserve"> (</w:delText>
        </w:r>
        <w:r w:rsidR="00296614" w:rsidRPr="00086443" w:rsidDel="00437988">
          <w:rPr>
            <w:rFonts w:ascii="Times New Roman" w:hAnsi="Times New Roman" w:cs="Times New Roman"/>
            <w:color w:val="000000"/>
          </w:rPr>
          <w:delText>21.6-28.3</w:delText>
        </w:r>
        <w:r w:rsidR="00895B63" w:rsidRPr="00604EDE" w:rsidDel="00437988">
          <w:rPr>
            <w:rFonts w:ascii="Times New Roman" w:hAnsi="Times New Roman" w:cs="Times New Roman"/>
            <w:sz w:val="24"/>
            <w:szCs w:val="24"/>
          </w:rPr>
          <w:delText>). For the 18 herds with available data, mean standardized 150-day milk was 50 pounds (</w:delText>
        </w:r>
        <w:r w:rsidR="00296614" w:rsidRPr="00086443" w:rsidDel="00437988">
          <w:rPr>
            <w:rFonts w:ascii="Times New Roman" w:hAnsi="Times New Roman" w:cs="Times New Roman"/>
            <w:color w:val="000000"/>
          </w:rPr>
          <w:delText>45.7-54.3</w:delText>
        </w:r>
        <w:r w:rsidR="00895B63" w:rsidRPr="00604EDE" w:rsidDel="00437988">
          <w:rPr>
            <w:rFonts w:ascii="Times New Roman" w:hAnsi="Times New Roman" w:cs="Times New Roman"/>
            <w:sz w:val="24"/>
            <w:szCs w:val="24"/>
          </w:rPr>
          <w:delText xml:space="preserve">). </w:delText>
        </w:r>
        <w:r w:rsidR="0053123E" w:rsidDel="00437988">
          <w:rPr>
            <w:rFonts w:ascii="Times New Roman" w:hAnsi="Times New Roman" w:cs="Times New Roman"/>
            <w:sz w:val="24"/>
            <w:szCs w:val="24"/>
          </w:rPr>
          <w:delText>A</w:delText>
        </w:r>
        <w:r w:rsidR="0053123E" w:rsidRPr="00604EDE" w:rsidDel="00437988">
          <w:rPr>
            <w:rFonts w:ascii="Times New Roman" w:hAnsi="Times New Roman" w:cs="Times New Roman"/>
            <w:sz w:val="24"/>
            <w:szCs w:val="24"/>
          </w:rPr>
          <w:delText xml:space="preserve">verage </w:delText>
        </w:r>
        <w:r w:rsidR="0053123E" w:rsidDel="00437988">
          <w:rPr>
            <w:rFonts w:ascii="Times New Roman" w:hAnsi="Times New Roman" w:cs="Times New Roman"/>
            <w:sz w:val="24"/>
            <w:szCs w:val="24"/>
          </w:rPr>
          <w:delText>SCS</w:delText>
        </w:r>
        <w:r w:rsidR="0053123E" w:rsidRPr="00604EDE" w:rsidDel="00437988">
          <w:rPr>
            <w:rFonts w:ascii="Times New Roman" w:hAnsi="Times New Roman" w:cs="Times New Roman"/>
            <w:sz w:val="24"/>
            <w:szCs w:val="24"/>
          </w:rPr>
          <w:delText xml:space="preserve"> was 2.44 (</w:delText>
        </w:r>
        <w:r w:rsidR="0053123E" w:rsidRPr="00086443" w:rsidDel="00437988">
          <w:rPr>
            <w:rFonts w:ascii="Times New Roman" w:hAnsi="Times New Roman" w:cs="Times New Roman"/>
            <w:color w:val="000000"/>
          </w:rPr>
          <w:delText>2.26-2.62</w:delText>
        </w:r>
        <w:r w:rsidR="0053123E" w:rsidRPr="00604EDE" w:rsidDel="00437988">
          <w:rPr>
            <w:rFonts w:ascii="Times New Roman" w:hAnsi="Times New Roman" w:cs="Times New Roman"/>
            <w:sz w:val="24"/>
            <w:szCs w:val="24"/>
          </w:rPr>
          <w:delText>)</w:delText>
        </w:r>
        <w:r w:rsidR="0053123E" w:rsidDel="00437988">
          <w:rPr>
            <w:rFonts w:ascii="Times New Roman" w:hAnsi="Times New Roman" w:cs="Times New Roman"/>
            <w:sz w:val="24"/>
            <w:szCs w:val="24"/>
          </w:rPr>
          <w:delText xml:space="preserve"> f</w:delText>
        </w:r>
        <w:r w:rsidR="00895B63" w:rsidRPr="00604EDE" w:rsidDel="00437988">
          <w:rPr>
            <w:rFonts w:ascii="Times New Roman" w:hAnsi="Times New Roman" w:cs="Times New Roman"/>
            <w:sz w:val="24"/>
            <w:szCs w:val="24"/>
          </w:rPr>
          <w:delText>or the 20 herds with available</w:delText>
        </w:r>
        <w:r w:rsidR="0010405F" w:rsidRPr="00604EDE" w:rsidDel="00437988">
          <w:rPr>
            <w:rFonts w:ascii="Times New Roman" w:hAnsi="Times New Roman" w:cs="Times New Roman"/>
            <w:sz w:val="24"/>
            <w:szCs w:val="24"/>
          </w:rPr>
          <w:delText xml:space="preserve"> cow-level test</w:delText>
        </w:r>
        <w:r w:rsidR="00895B63" w:rsidRPr="00604EDE" w:rsidDel="00437988">
          <w:rPr>
            <w:rFonts w:ascii="Times New Roman" w:hAnsi="Times New Roman" w:cs="Times New Roman"/>
            <w:sz w:val="24"/>
            <w:szCs w:val="24"/>
          </w:rPr>
          <w:delText xml:space="preserve"> data</w:delText>
        </w:r>
        <w:r w:rsidR="005A4757" w:rsidDel="00437988">
          <w:rPr>
            <w:rFonts w:ascii="Times New Roman" w:hAnsi="Times New Roman" w:cs="Times New Roman"/>
            <w:sz w:val="24"/>
            <w:szCs w:val="24"/>
          </w:rPr>
          <w:delText>.</w:delText>
        </w:r>
      </w:del>
    </w:p>
    <w:p w14:paraId="04C5B6FE" w14:textId="53E8D821"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bedded pack farms (n = 5), 2.5 (2.24-2.76) for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farms (n = 10), and 2.15 (1.93-2.37)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farms (n = 6).</w:t>
      </w:r>
      <w:ins w:id="406" w:author="Caitlin Jeffrey" w:date="2023-11-22T12:24:00Z">
        <w:r w:rsidR="00FF56B5">
          <w:rPr>
            <w:rFonts w:ascii="Times New Roman" w:hAnsi="Times New Roman" w:cs="Times New Roman"/>
            <w:sz w:val="24"/>
            <w:szCs w:val="24"/>
          </w:rPr>
          <w:t xml:space="preserve"> </w:t>
        </w:r>
      </w:ins>
      <w:ins w:id="407" w:author="Caitlin Jeffrey" w:date="2023-11-22T12:25:00Z">
        <w:r w:rsidR="00FF56B5">
          <w:rPr>
            <w:rFonts w:ascii="Times New Roman" w:hAnsi="Times New Roman" w:cs="Times New Roman"/>
            <w:sz w:val="24"/>
            <w:szCs w:val="24"/>
          </w:rPr>
          <w:t>Mean udder hygiene score did not differ by facility</w:t>
        </w:r>
        <w:r w:rsidR="00103676">
          <w:rPr>
            <w:rFonts w:ascii="Times New Roman" w:hAnsi="Times New Roman" w:cs="Times New Roman"/>
            <w:sz w:val="24"/>
            <w:szCs w:val="24"/>
          </w:rPr>
          <w:t xml:space="preserve"> type. </w:t>
        </w:r>
      </w:ins>
      <w:r w:rsidRPr="00604EDE">
        <w:rPr>
          <w:rFonts w:ascii="Times New Roman" w:hAnsi="Times New Roman" w:cs="Times New Roman"/>
          <w:sz w:val="24"/>
          <w:szCs w:val="24"/>
        </w:rPr>
        <w:t>The overall mean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49% (35-62) for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farms, and 32% (20-44)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farms. </w:t>
      </w:r>
      <w:ins w:id="408" w:author="Caitlin Jeffrey" w:date="2023-11-22T12:25:00Z">
        <w:r w:rsidR="00103676">
          <w:rPr>
            <w:rFonts w:ascii="Times New Roman" w:hAnsi="Times New Roman" w:cs="Times New Roman"/>
            <w:sz w:val="24"/>
            <w:szCs w:val="24"/>
          </w:rPr>
          <w:t>The proportion of cows with dirty udders did not differ by facility type.</w:t>
        </w:r>
      </w:ins>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p>
    <w:p w14:paraId="48EBE274" w14:textId="72AF91F4" w:rsidR="0046483C" w:rsidRDefault="0012513F" w:rsidP="00A305CE">
      <w:pPr>
        <w:pStyle w:val="ListParagraph"/>
        <w:spacing w:line="480" w:lineRule="auto"/>
        <w:ind w:left="0" w:firstLine="720"/>
      </w:pPr>
      <w:r>
        <w:rPr>
          <w:color w:val="000000"/>
        </w:rPr>
        <w:lastRenderedPageBreak/>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4B041D">
        <w:t xml:space="preserve">n = 19; </w:t>
      </w:r>
      <w:r w:rsidR="00254ED0">
        <w:t>group sizes: FS =6, TS = 10, BP = 3).</w:t>
      </w:r>
      <w:r w:rsidR="00A94A13">
        <w:t xml:space="preserve"> One bedded pack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w:t>
      </w:r>
      <w:proofErr w:type="spellStart"/>
      <w:r w:rsidR="00B2723A">
        <w:t>tiestall</w:t>
      </w:r>
      <w:proofErr w:type="spellEnd"/>
      <w:r w:rsidR="00DC0FB6">
        <w:t xml:space="preserve"> farm</w:t>
      </w:r>
      <w:r w:rsidR="00B2723A">
        <w:t>s were missing DHIA data (</w:t>
      </w:r>
      <w:r w:rsidR="00661870">
        <w:t xml:space="preserve">n = 18; </w:t>
      </w:r>
      <w:r w:rsidR="00195FCA">
        <w:t>group sizes: FS = 6, TS = 8, BP = 4).</w:t>
      </w:r>
      <w:r w:rsidR="00B07D3A">
        <w:t xml:space="preserve"> </w:t>
      </w:r>
      <w:ins w:id="409" w:author="Caitlin Jeffrey" w:date="2023-12-05T12:23:00Z">
        <w:r w:rsidR="000D0C31">
          <w:t xml:space="preserve">Farms </w:t>
        </w:r>
      </w:ins>
      <w:ins w:id="410" w:author="Caitlin Jeffrey" w:date="2023-12-05T12:24:00Z">
        <w:r w:rsidR="00124565">
          <w:t xml:space="preserve">with </w:t>
        </w:r>
      </w:ins>
      <w:ins w:id="411" w:author="Caitlin Jeffrey" w:date="2023-12-05T12:23:00Z">
        <w:r w:rsidR="000D0C31">
          <w:t>missing data</w:t>
        </w:r>
        <w:r w:rsidR="00BC156E">
          <w:t xml:space="preserve"> for a</w:t>
        </w:r>
        <w:r w:rsidR="00124565">
          <w:t xml:space="preserve"> particular outcome</w:t>
        </w:r>
        <w:r w:rsidR="000D0C31">
          <w:t xml:space="preserve"> were excluded for the analyse</w:t>
        </w:r>
        <w:r w:rsidR="00BC156E">
          <w:t>s of that outcome.</w:t>
        </w:r>
      </w:ins>
    </w:p>
    <w:p w14:paraId="1F5322C0" w14:textId="00488F4F" w:rsidR="00AE3695" w:rsidRPr="004C763A" w:rsidRDefault="00AE3695" w:rsidP="00AE3695">
      <w:pPr>
        <w:pStyle w:val="ListParagraph"/>
        <w:spacing w:line="480" w:lineRule="auto"/>
        <w:ind w:left="0" w:firstLine="720"/>
        <w:rPr>
          <w:i/>
          <w:iCs/>
          <w:color w:val="FF0000"/>
          <w:rPrChange w:id="412" w:author="Caitlin Jeffrey" w:date="2023-12-12T12:59:00Z">
            <w:rPr>
              <w:i/>
              <w:iCs/>
            </w:rPr>
          </w:rPrChange>
        </w:rPr>
      </w:pPr>
      <w:r w:rsidRPr="004C763A">
        <w:rPr>
          <w:i/>
          <w:iCs/>
          <w:color w:val="FF0000"/>
          <w:rPrChange w:id="413" w:author="Caitlin Jeffrey" w:date="2023-12-12T12:59:00Z">
            <w:rPr>
              <w:i/>
              <w:iCs/>
            </w:rPr>
          </w:rPrChange>
        </w:rPr>
        <w:t>Bulk tank milk quality</w:t>
      </w:r>
      <w:r w:rsidR="00A21FB8" w:rsidRPr="004C763A">
        <w:rPr>
          <w:i/>
          <w:iCs/>
          <w:color w:val="FF0000"/>
          <w:rPrChange w:id="414" w:author="Caitlin Jeffrey" w:date="2023-12-12T12:59:00Z">
            <w:rPr>
              <w:i/>
              <w:iCs/>
            </w:rPr>
          </w:rPrChange>
        </w:rPr>
        <w:t xml:space="preserve"> outcomes</w:t>
      </w:r>
    </w:p>
    <w:p w14:paraId="1B8CABA6" w14:textId="49870614" w:rsidR="00AE3695" w:rsidRDefault="0027084B" w:rsidP="00A305CE">
      <w:pPr>
        <w:pStyle w:val="ListParagraph"/>
        <w:spacing w:line="480" w:lineRule="auto"/>
        <w:ind w:left="0" w:firstLine="720"/>
      </w:pPr>
      <w:r w:rsidRPr="004C763A">
        <w:rPr>
          <w:color w:val="FF0000"/>
          <w:rPrChange w:id="415" w:author="Caitlin Jeffrey" w:date="2023-12-12T12:59:00Z">
            <w:rPr/>
          </w:rPrChange>
        </w:rPr>
        <w:t>There was n</w:t>
      </w:r>
      <w:r w:rsidR="00AB2CB3" w:rsidRPr="004C763A">
        <w:rPr>
          <w:color w:val="FF0000"/>
          <w:rPrChange w:id="416" w:author="Caitlin Jeffrey" w:date="2023-12-12T12:59:00Z">
            <w:rPr/>
          </w:rPrChange>
        </w:rPr>
        <w:t xml:space="preserve">o difference in </w:t>
      </w:r>
      <w:proofErr w:type="spellStart"/>
      <w:r w:rsidR="00AB2CB3" w:rsidRPr="004C763A">
        <w:rPr>
          <w:color w:val="FF0000"/>
          <w:rPrChange w:id="417" w:author="Caitlin Jeffrey" w:date="2023-12-12T12:59:00Z">
            <w:rPr/>
          </w:rPrChange>
        </w:rPr>
        <w:t>cfu</w:t>
      </w:r>
      <w:proofErr w:type="spellEnd"/>
      <w:r w:rsidR="00AB2CB3" w:rsidRPr="004C763A">
        <w:rPr>
          <w:color w:val="FF0000"/>
          <w:rPrChange w:id="418" w:author="Caitlin Jeffrey" w:date="2023-12-12T12:59:00Z">
            <w:rPr/>
          </w:rPrChange>
        </w:rPr>
        <w:t xml:space="preserve"> count between the three facility types</w:t>
      </w:r>
      <w:r w:rsidRPr="004C763A">
        <w:rPr>
          <w:color w:val="FF0000"/>
          <w:rPrChange w:id="419" w:author="Caitlin Jeffrey" w:date="2023-12-12T12:59:00Z">
            <w:rPr/>
          </w:rPrChange>
        </w:rPr>
        <w:t xml:space="preserve"> for any of the four</w:t>
      </w:r>
      <w:r w:rsidR="004E48AE" w:rsidRPr="004C763A">
        <w:rPr>
          <w:color w:val="FF0000"/>
          <w:rPrChange w:id="420" w:author="Caitlin Jeffrey" w:date="2023-12-12T12:59:00Z">
            <w:rPr/>
          </w:rPrChange>
        </w:rPr>
        <w:t xml:space="preserve"> bacteria</w:t>
      </w:r>
      <w:r w:rsidR="005116BD" w:rsidRPr="004C763A">
        <w:rPr>
          <w:color w:val="FF0000"/>
          <w:rPrChange w:id="421" w:author="Caitlin Jeffrey" w:date="2023-12-12T12:59:00Z">
            <w:rPr/>
          </w:rPrChange>
        </w:rPr>
        <w:t>l</w:t>
      </w:r>
      <w:r w:rsidR="004E48AE" w:rsidRPr="004C763A">
        <w:rPr>
          <w:color w:val="FF0000"/>
          <w:rPrChange w:id="422" w:author="Caitlin Jeffrey" w:date="2023-12-12T12:59:00Z">
            <w:rPr/>
          </w:rPrChange>
        </w:rPr>
        <w:t xml:space="preserve"> group</w:t>
      </w:r>
      <w:r w:rsidR="005116BD" w:rsidRPr="004C763A">
        <w:rPr>
          <w:color w:val="FF0000"/>
          <w:rPrChange w:id="423" w:author="Caitlin Jeffrey" w:date="2023-12-12T12:59:00Z">
            <w:rPr/>
          </w:rPrChange>
        </w:rPr>
        <w:t xml:space="preserve">s measured </w:t>
      </w:r>
      <w:ins w:id="424" w:author="Caitlin Jeffrey" w:date="2023-12-12T12:36:00Z">
        <w:r w:rsidR="00C073D7" w:rsidRPr="004C763A">
          <w:rPr>
            <w:color w:val="FF0000"/>
            <w:rPrChange w:id="425" w:author="Caitlin Jeffrey" w:date="2023-12-12T12:59:00Z">
              <w:rPr/>
            </w:rPrChange>
          </w:rPr>
          <w:t>using a</w:t>
        </w:r>
      </w:ins>
      <w:ins w:id="426" w:author="Caitlin Jeffrey" w:date="2023-12-12T12:38:00Z">
        <w:r w:rsidR="009402DA" w:rsidRPr="004C763A">
          <w:rPr>
            <w:color w:val="FF0000"/>
            <w:rPrChange w:id="427" w:author="Caitlin Jeffrey" w:date="2023-12-12T12:59:00Z">
              <w:rPr/>
            </w:rPrChange>
          </w:rPr>
          <w:t xml:space="preserve"> nonparametric </w:t>
        </w:r>
      </w:ins>
      <w:ins w:id="428" w:author="Caitlin Jeffrey" w:date="2023-12-12T12:28:00Z">
        <w:r w:rsidR="00EF0BCA" w:rsidRPr="004C763A">
          <w:rPr>
            <w:color w:val="FF0000"/>
            <w:rPrChange w:id="429" w:author="Caitlin Jeffrey" w:date="2023-12-12T12:59:00Z">
              <w:rPr/>
            </w:rPrChange>
          </w:rPr>
          <w:t xml:space="preserve">unconditional comparison </w:t>
        </w:r>
      </w:ins>
      <w:r w:rsidR="00AB2CB3" w:rsidRPr="004C763A">
        <w:rPr>
          <w:color w:val="FF0000"/>
          <w:rPrChange w:id="430" w:author="Caitlin Jeffrey" w:date="2023-12-12T12:59:00Z">
            <w:rPr/>
          </w:rPrChange>
        </w:rPr>
        <w:t xml:space="preserve">(Table </w:t>
      </w:r>
      <w:r w:rsidR="000969AB" w:rsidRPr="004C763A">
        <w:rPr>
          <w:color w:val="FF0000"/>
          <w:rPrChange w:id="431" w:author="Caitlin Jeffrey" w:date="2023-12-12T12:59:00Z">
            <w:rPr/>
          </w:rPrChange>
        </w:rPr>
        <w:t>2</w:t>
      </w:r>
      <w:r w:rsidR="00AB2CB3" w:rsidRPr="004C763A">
        <w:rPr>
          <w:color w:val="FF0000"/>
          <w:rPrChange w:id="432" w:author="Caitlin Jeffrey" w:date="2023-12-12T12:59:00Z">
            <w:rPr/>
          </w:rPrChange>
        </w:rPr>
        <w:t xml:space="preserve">). </w:t>
      </w:r>
      <w:r w:rsidR="00ED241B" w:rsidRPr="004C763A">
        <w:rPr>
          <w:color w:val="FF0000"/>
          <w:rPrChange w:id="433" w:author="Caitlin Jeffrey" w:date="2023-12-12T12:59:00Z">
            <w:rPr/>
          </w:rPrChange>
        </w:rPr>
        <w:t xml:space="preserve">Multiple attempts were made </w:t>
      </w:r>
      <w:ins w:id="434" w:author="Caitlin Jeffrey" w:date="2023-12-12T12:38:00Z">
        <w:r w:rsidR="009F4118" w:rsidRPr="004C763A">
          <w:rPr>
            <w:color w:val="FF0000"/>
            <w:rPrChange w:id="435" w:author="Caitlin Jeffrey" w:date="2023-12-12T12:59:00Z">
              <w:rPr/>
            </w:rPrChange>
          </w:rPr>
          <w:t xml:space="preserve">using </w:t>
        </w:r>
      </w:ins>
      <w:ins w:id="436" w:author="Caitlin Jeffrey" w:date="2023-12-12T12:39:00Z">
        <w:r w:rsidR="009F4118" w:rsidRPr="004C763A">
          <w:rPr>
            <w:color w:val="FF0000"/>
            <w:rPrChange w:id="437" w:author="Caitlin Jeffrey" w:date="2023-12-12T12:59:00Z">
              <w:rPr/>
            </w:rPrChange>
          </w:rPr>
          <w:t>multivariable</w:t>
        </w:r>
      </w:ins>
      <w:ins w:id="438" w:author="Caitlin Jeffrey" w:date="2023-12-12T12:38:00Z">
        <w:r w:rsidR="009F4118" w:rsidRPr="004C763A">
          <w:rPr>
            <w:color w:val="FF0000"/>
            <w:rPrChange w:id="439" w:author="Caitlin Jeffrey" w:date="2023-12-12T12:59:00Z">
              <w:rPr/>
            </w:rPrChange>
          </w:rPr>
          <w:t xml:space="preserve"> analys</w:t>
        </w:r>
      </w:ins>
      <w:ins w:id="440" w:author="Caitlin Jeffrey" w:date="2023-12-12T12:39:00Z">
        <w:r w:rsidR="009F4118" w:rsidRPr="004C763A">
          <w:rPr>
            <w:color w:val="FF0000"/>
            <w:rPrChange w:id="441" w:author="Caitlin Jeffrey" w:date="2023-12-12T12:59:00Z">
              <w:rPr/>
            </w:rPrChange>
          </w:rPr>
          <w:t xml:space="preserve">is to compare </w:t>
        </w:r>
      </w:ins>
      <w:del w:id="442" w:author="Caitlin Jeffrey" w:date="2023-12-12T12:38:00Z">
        <w:r w:rsidR="00ED241B" w:rsidRPr="004C763A" w:rsidDel="009F4118">
          <w:rPr>
            <w:color w:val="FF0000"/>
            <w:rPrChange w:id="443" w:author="Caitlin Jeffrey" w:date="2023-12-12T12:59:00Z">
              <w:rPr/>
            </w:rPrChange>
          </w:rPr>
          <w:delText xml:space="preserve">to model </w:delText>
        </w:r>
      </w:del>
      <w:r w:rsidR="00FC630E" w:rsidRPr="004C763A">
        <w:rPr>
          <w:color w:val="FF0000"/>
          <w:rPrChange w:id="444" w:author="Caitlin Jeffrey" w:date="2023-12-12T12:59:00Z">
            <w:rPr/>
          </w:rPrChange>
        </w:rPr>
        <w:t xml:space="preserve">the four </w:t>
      </w:r>
      <w:r w:rsidR="00ED241B" w:rsidRPr="004C763A">
        <w:rPr>
          <w:color w:val="FF0000"/>
          <w:rPrChange w:id="445" w:author="Caitlin Jeffrey" w:date="2023-12-12T12:59:00Z">
            <w:rPr/>
          </w:rPrChange>
        </w:rPr>
        <w:t xml:space="preserve">aerobic </w:t>
      </w:r>
      <w:r w:rsidR="00FC630E" w:rsidRPr="004C763A">
        <w:rPr>
          <w:color w:val="FF0000"/>
          <w:rPrChange w:id="446" w:author="Caitlin Jeffrey" w:date="2023-12-12T12:59:00Z">
            <w:rPr/>
          </w:rPrChange>
        </w:rPr>
        <w:t xml:space="preserve">culture outcomes </w:t>
      </w:r>
      <w:r w:rsidR="008D6EE3" w:rsidRPr="004C763A">
        <w:rPr>
          <w:color w:val="FF0000"/>
          <w:rPrChange w:id="447" w:author="Caitlin Jeffrey" w:date="2023-12-12T12:59:00Z">
            <w:rPr/>
          </w:rPrChange>
        </w:rPr>
        <w:t xml:space="preserve">for bulk tank milk, but </w:t>
      </w:r>
      <w:r w:rsidR="004F0926" w:rsidRPr="004C763A">
        <w:rPr>
          <w:color w:val="FF0000"/>
          <w:rPrChange w:id="448" w:author="Caitlin Jeffrey" w:date="2023-12-12T12:59:00Z">
            <w:rPr/>
          </w:rPrChange>
        </w:rPr>
        <w:t xml:space="preserve">all </w:t>
      </w:r>
      <w:ins w:id="449" w:author="Caitlin Jeffrey" w:date="2023-12-12T12:39:00Z">
        <w:r w:rsidR="00AE3C2B" w:rsidRPr="004C763A">
          <w:rPr>
            <w:color w:val="FF0000"/>
            <w:rPrChange w:id="450" w:author="Caitlin Jeffrey" w:date="2023-12-12T12:59:00Z">
              <w:rPr/>
            </w:rPrChange>
          </w:rPr>
          <w:t xml:space="preserve">modeling approaches </w:t>
        </w:r>
      </w:ins>
      <w:r w:rsidR="008D6EE3" w:rsidRPr="004C763A">
        <w:rPr>
          <w:color w:val="FF0000"/>
          <w:rPrChange w:id="451" w:author="Caitlin Jeffrey" w:date="2023-12-12T12:59:00Z">
            <w:rPr/>
          </w:rPrChange>
        </w:rPr>
        <w:t>suffered from over-parametrization</w:t>
      </w:r>
      <w:r w:rsidR="00EC4A02" w:rsidRPr="004C763A">
        <w:rPr>
          <w:color w:val="FF0000"/>
          <w:rPrChange w:id="452" w:author="Caitlin Jeffrey" w:date="2023-12-12T12:59:00Z">
            <w:rPr/>
          </w:rPrChange>
        </w:rPr>
        <w:t xml:space="preserve"> even when data was log transformed</w:t>
      </w:r>
      <w:r w:rsidR="00B833C9" w:rsidRPr="004C763A">
        <w:rPr>
          <w:color w:val="FF0000"/>
          <w:rPrChange w:id="453" w:author="Caitlin Jeffrey" w:date="2023-12-12T12:59:00Z">
            <w:rPr/>
          </w:rPrChange>
        </w:rPr>
        <w:t xml:space="preserve"> and were not pursued further</w:t>
      </w:r>
      <w:r w:rsidR="00B833C9">
        <w:t xml:space="preserve">. </w:t>
      </w:r>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 xml:space="preserve">performed culture of </w:t>
      </w:r>
      <w:proofErr w:type="spellStart"/>
      <w:r w:rsidR="00C64A42">
        <w:t>mastitic</w:t>
      </w:r>
      <w:proofErr w:type="spellEnd"/>
      <w:r w:rsidR="00C64A42">
        <w:t xml:space="preserve"> milk, glove use, and herd size.</w:t>
      </w:r>
      <w:r w:rsidR="0007696F">
        <w:t xml:space="preserve"> 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lastRenderedPageBreak/>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 xml:space="preserve">with </w:t>
      </w:r>
      <w:proofErr w:type="spellStart"/>
      <w:r w:rsidR="004848E5">
        <w:t>newSCS</w:t>
      </w:r>
      <w:proofErr w:type="spellEnd"/>
      <w:r w:rsidR="004848E5">
        <w:t xml:space="preserve">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 xml:space="preserve">&lt;0.20 with </w:t>
      </w:r>
      <w:proofErr w:type="spellStart"/>
      <w:r>
        <w:t>chronSCS</w:t>
      </w:r>
      <w:proofErr w:type="spellEnd"/>
      <w:r>
        <w:t xml:space="preserve">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w:t>
      </w:r>
      <w:proofErr w:type="spellStart"/>
      <w:r w:rsidR="00935044">
        <w:t>chronSCS</w:t>
      </w:r>
      <w:proofErr w:type="spellEnd"/>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proofErr w:type="spellStart"/>
      <w:r>
        <w:t>elevSCS</w:t>
      </w:r>
      <w:proofErr w:type="spellEnd"/>
      <w:r w:rsidR="00AB241D">
        <w:t>.</w:t>
      </w:r>
      <w:r w:rsidR="00540B9D">
        <w:t xml:space="preserve"> </w:t>
      </w:r>
      <w:r w:rsidR="00AB7494">
        <w:t>Facility type (forced), bedding amendment, and mean hygiene were retained in the final mul</w:t>
      </w:r>
      <w:r w:rsidR="007B4FBA">
        <w:t xml:space="preserve">tivariable model. </w:t>
      </w:r>
      <w:r w:rsidR="00367DD9">
        <w:t xml:space="preserve">Facility type was not associated with </w:t>
      </w:r>
      <w:proofErr w:type="spellStart"/>
      <w:r w:rsidR="00367DD9">
        <w:t>elevSCS</w:t>
      </w:r>
      <w:proofErr w:type="spellEnd"/>
      <w:r w:rsidR="00367DD9">
        <w:t xml:space="preserve">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lastRenderedPageBreak/>
        <w:t>Udder hygiene outcomes</w:t>
      </w:r>
    </w:p>
    <w:p w14:paraId="25511347" w14:textId="1D409006" w:rsidR="00B14D69" w:rsidRDefault="00BB2664" w:rsidP="006E592D">
      <w:pPr>
        <w:pStyle w:val="ListParagraph"/>
        <w:spacing w:line="480" w:lineRule="auto"/>
        <w:ind w:left="0" w:firstLine="720"/>
      </w:pPr>
      <w:r>
        <w:t>A</w:t>
      </w:r>
      <w:r w:rsidR="00222F94">
        <w:t>ir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 xml:space="preserve">checked for cases of clinical mastitis by both examining the udder and </w:t>
      </w:r>
      <w:proofErr w:type="spellStart"/>
      <w:r w:rsidR="0004660F">
        <w:t>forestripping</w:t>
      </w:r>
      <w:proofErr w:type="spellEnd"/>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w:t>
      </w:r>
      <w:proofErr w:type="gramStart"/>
      <w:r w:rsidR="00377D79">
        <w:rPr>
          <w:rFonts w:ascii="Times New Roman" w:hAnsi="Times New Roman" w:cs="Times New Roman"/>
          <w:b/>
          <w:bCs/>
          <w:sz w:val="24"/>
          <w:szCs w:val="24"/>
        </w:rPr>
        <w:t>combined</w:t>
      </w:r>
      <w:proofErr w:type="gramEnd"/>
      <w:r w:rsidR="008034F5" w:rsidRPr="003C6F06">
        <w:rPr>
          <w:rFonts w:ascii="Times New Roman" w:hAnsi="Times New Roman" w:cs="Times New Roman"/>
          <w:b/>
          <w:bCs/>
          <w:sz w:val="24"/>
          <w:szCs w:val="24"/>
        </w:rPr>
        <w:t xml:space="preserve"> </w:t>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1EBBBFFC"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depth of bedding in stalls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and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w:t>
      </w:r>
      <w:proofErr w:type="spellStart"/>
      <w:r w:rsidR="00215413">
        <w:rPr>
          <w:rFonts w:ascii="Times New Roman" w:hAnsi="Times New Roman" w:cs="Times New Roman"/>
          <w:sz w:val="24"/>
          <w:szCs w:val="24"/>
        </w:rPr>
        <w:t>freestall</w:t>
      </w:r>
      <w:proofErr w:type="spellEnd"/>
      <w:r w:rsidR="00215413">
        <w:rPr>
          <w:rFonts w:ascii="Times New Roman" w:hAnsi="Times New Roman" w:cs="Times New Roman"/>
          <w:sz w:val="24"/>
          <w:szCs w:val="24"/>
        </w:rPr>
        <w:t xml:space="preserve"> and </w:t>
      </w:r>
      <w:proofErr w:type="spellStart"/>
      <w:r w:rsidR="00215413">
        <w:rPr>
          <w:rFonts w:ascii="Times New Roman" w:hAnsi="Times New Roman" w:cs="Times New Roman"/>
          <w:sz w:val="24"/>
          <w:szCs w:val="24"/>
        </w:rPr>
        <w:t>tiestall</w:t>
      </w:r>
      <w:proofErr w:type="spellEnd"/>
      <w:r w:rsidR="00215413">
        <w:rPr>
          <w:rFonts w:ascii="Times New Roman" w:hAnsi="Times New Roman" w:cs="Times New Roman"/>
          <w:sz w:val="24"/>
          <w:szCs w:val="24"/>
        </w:rPr>
        <w:t xml:space="preserve">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proofErr w:type="gramStart"/>
      <w:r w:rsidR="00331826" w:rsidRPr="0090022E">
        <w:rPr>
          <w:rFonts w:ascii="Times New Roman" w:hAnsi="Times New Roman" w:cs="Times New Roman"/>
          <w:sz w:val="24"/>
          <w:szCs w:val="24"/>
        </w:rPr>
        <w:t>deeply-bedded</w:t>
      </w:r>
      <w:proofErr w:type="gramEnd"/>
      <w:r w:rsidR="00331826" w:rsidRPr="0090022E">
        <w:rPr>
          <w:rFonts w:ascii="Times New Roman" w:hAnsi="Times New Roman" w:cs="Times New Roman"/>
          <w:sz w:val="24"/>
          <w:szCs w:val="24"/>
        </w:rPr>
        <w:t xml:space="preserve">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 xml:space="preserve">to herds that had stalls </w:t>
      </w:r>
      <w:r w:rsidR="003F124F" w:rsidRPr="00604EDE">
        <w:rPr>
          <w:rFonts w:ascii="Times New Roman" w:hAnsi="Times New Roman" w:cs="Times New Roman"/>
          <w:sz w:val="24"/>
          <w:szCs w:val="24"/>
        </w:rPr>
        <w:lastRenderedPageBreak/>
        <w:t>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proofErr w:type="gramStart"/>
      <w:r w:rsidR="00541943">
        <w:rPr>
          <w:rFonts w:ascii="Times New Roman" w:hAnsi="Times New Roman" w:cs="Times New Roman"/>
          <w:sz w:val="24"/>
          <w:szCs w:val="24"/>
        </w:rPr>
        <w:t>were</w:t>
      </w:r>
      <w:proofErr w:type="gramEnd"/>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48CE3160"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3033F3">
        <w:rPr>
          <w:rFonts w:ascii="Times New Roman" w:hAnsi="Times New Roman" w:cs="Times New Roman"/>
          <w:sz w:val="24"/>
          <w:szCs w:val="24"/>
        </w:rPr>
        <w:t xml:space="preserve">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proofErr w:type="gramStart"/>
      <w:r w:rsidR="0090022E" w:rsidRPr="0090022E">
        <w:rPr>
          <w:rFonts w:ascii="Times New Roman" w:hAnsi="Times New Roman" w:cs="Times New Roman"/>
          <w:sz w:val="24"/>
          <w:szCs w:val="24"/>
        </w:rPr>
        <w:t>deeply-bedded</w:t>
      </w:r>
      <w:proofErr w:type="gramEnd"/>
      <w:r w:rsidR="0090022E" w:rsidRPr="0090022E">
        <w:rPr>
          <w:rFonts w:ascii="Times New Roman" w:hAnsi="Times New Roman" w:cs="Times New Roman"/>
          <w:sz w:val="24"/>
          <w:szCs w:val="24"/>
        </w:rPr>
        <w:t xml:space="preserve">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xml:space="preserve">) </w:t>
      </w:r>
      <w:r w:rsidR="001274F2">
        <w:rPr>
          <w:rFonts w:ascii="Times New Roman" w:hAnsi="Times New Roman" w:cs="Times New Roman"/>
          <w:sz w:val="24"/>
          <w:szCs w:val="24"/>
        </w:rPr>
        <w:t xml:space="preserve">had numerically </w:t>
      </w:r>
      <w:r w:rsidR="0090022E" w:rsidRPr="0090022E">
        <w:rPr>
          <w:rFonts w:ascii="Times New Roman" w:hAnsi="Times New Roman" w:cs="Times New Roman"/>
          <w:sz w:val="24"/>
          <w:szCs w:val="24"/>
        </w:rPr>
        <w:t>lower av</w:t>
      </w:r>
      <w:ins w:id="454" w:author="Caitlin Jeffrey" w:date="2023-11-20T09:33:00Z">
        <w:r w:rsidR="00654C63">
          <w:rPr>
            <w:rFonts w:ascii="Times New Roman" w:hAnsi="Times New Roman" w:cs="Times New Roman"/>
            <w:sz w:val="24"/>
            <w:szCs w:val="24"/>
          </w:rPr>
          <w:t>erage</w:t>
        </w:r>
      </w:ins>
      <w:del w:id="455" w:author="Caitlin Jeffrey" w:date="2023-11-20T09:33:00Z">
        <w:r w:rsidR="00066F4A" w:rsidDel="00654C63">
          <w:rPr>
            <w:rFonts w:ascii="Times New Roman" w:hAnsi="Times New Roman" w:cs="Times New Roman"/>
            <w:sz w:val="24"/>
            <w:szCs w:val="24"/>
          </w:rPr>
          <w:delText>g.</w:delText>
        </w:r>
      </w:del>
      <w:r w:rsidR="00066F4A">
        <w:rPr>
          <w:rFonts w:ascii="Times New Roman" w:hAnsi="Times New Roman" w:cs="Times New Roman"/>
          <w:sz w:val="24"/>
          <w:szCs w:val="24"/>
        </w:rPr>
        <w:t xml:space="preserve"> udder</w:t>
      </w:r>
      <w:r w:rsidR="0090022E" w:rsidRPr="0090022E">
        <w:rPr>
          <w:rFonts w:ascii="Times New Roman" w:hAnsi="Times New Roman" w:cs="Times New Roman"/>
          <w:sz w:val="24"/>
          <w:szCs w:val="24"/>
        </w:rPr>
        <w:t xml:space="preserve"> hygiene scores and prop</w:t>
      </w:r>
      <w:r w:rsidR="00066F4A">
        <w:rPr>
          <w:rFonts w:ascii="Times New Roman" w:hAnsi="Times New Roman" w:cs="Times New Roman"/>
          <w:sz w:val="24"/>
          <w:szCs w:val="24"/>
        </w:rPr>
        <w:t xml:space="preserve">. </w:t>
      </w:r>
      <w:r w:rsidR="0090022E" w:rsidRPr="0090022E">
        <w:rPr>
          <w:rFonts w:ascii="Times New Roman" w:hAnsi="Times New Roman" w:cs="Times New Roman"/>
          <w:sz w:val="24"/>
          <w:szCs w:val="24"/>
        </w:rPr>
        <w:t>dirty udders</w:t>
      </w:r>
      <w:r w:rsidR="00BF5433">
        <w:rPr>
          <w:rFonts w:ascii="Times New Roman" w:hAnsi="Times New Roman" w:cs="Times New Roman"/>
          <w:sz w:val="24"/>
          <w:szCs w:val="24"/>
        </w:rPr>
        <w:t xml:space="preserve"> compared to</w:t>
      </w:r>
      <w:r w:rsidR="0090022E" w:rsidRPr="0090022E">
        <w:rPr>
          <w:rFonts w:ascii="Times New Roman" w:hAnsi="Times New Roman" w:cs="Times New Roman"/>
          <w:sz w:val="24"/>
          <w:szCs w:val="24"/>
        </w:rPr>
        <w:t xml:space="preserve"> cows on stalls with bedding o</w:t>
      </w:r>
      <w:r w:rsidR="00C40407">
        <w:rPr>
          <w:rFonts w:ascii="Times New Roman" w:hAnsi="Times New Roman" w:cs="Times New Roman"/>
          <w:sz w:val="24"/>
          <w:szCs w:val="24"/>
        </w:rPr>
        <w:t>ver</w:t>
      </w:r>
      <w:r w:rsidR="0090022E" w:rsidRPr="0090022E">
        <w:rPr>
          <w:rFonts w:ascii="Times New Roman" w:hAnsi="Times New Roman" w:cs="Times New Roman"/>
          <w:sz w:val="24"/>
          <w:szCs w:val="24"/>
        </w:rPr>
        <w:t xml:space="preserve"> a mattress or concrete surfac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 xml:space="preserve">bedding depth </w:t>
      </w:r>
      <w:r w:rsidR="000556EC">
        <w:rPr>
          <w:rFonts w:ascii="Times New Roman" w:hAnsi="Times New Roman" w:cs="Times New Roman"/>
          <w:sz w:val="24"/>
          <w:szCs w:val="24"/>
        </w:rPr>
        <w:t xml:space="preserve">was associated with </w:t>
      </w:r>
      <w:r w:rsidR="00DA02AB" w:rsidRPr="00DA02AB">
        <w:rPr>
          <w:rFonts w:ascii="Times New Roman" w:hAnsi="Times New Roman" w:cs="Times New Roman"/>
          <w:sz w:val="24"/>
          <w:szCs w:val="24"/>
        </w:rPr>
        <w:t xml:space="preserve">lower mean udder hygiene score and </w:t>
      </w:r>
      <w:r w:rsidR="000556EC">
        <w:rPr>
          <w:rFonts w:ascii="Times New Roman" w:hAnsi="Times New Roman" w:cs="Times New Roman"/>
          <w:sz w:val="24"/>
          <w:szCs w:val="24"/>
        </w:rPr>
        <w:t xml:space="preserve">a numerically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r w:rsidRPr="00604EDE">
        <w:rPr>
          <w:rFonts w:ascii="Times New Roman" w:hAnsi="Times New Roman" w:cs="Times New Roman"/>
          <w:b/>
          <w:sz w:val="24"/>
          <w:szCs w:val="24"/>
        </w:rPr>
        <w:t>Discussion</w:t>
      </w:r>
    </w:p>
    <w:p w14:paraId="2E422F1C" w14:textId="767725AC"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w:t>
      </w:r>
      <w:ins w:id="456" w:author="Caitlin Jeffrey" w:date="2023-11-22T15:10:00Z">
        <w:r w:rsidR="00C2408B">
          <w:rPr>
            <w:rFonts w:ascii="Times New Roman" w:hAnsi="Times New Roman" w:cs="Times New Roman"/>
            <w:sz w:val="24"/>
            <w:szCs w:val="24"/>
          </w:rPr>
          <w:t xml:space="preserve">is </w:t>
        </w:r>
      </w:ins>
      <w:del w:id="457" w:author="Caitlin Jeffrey" w:date="2023-11-22T15:10:00Z">
        <w:r w:rsidRPr="006E3AEC" w:rsidDel="00C2408B">
          <w:rPr>
            <w:rFonts w:ascii="Times New Roman" w:hAnsi="Times New Roman" w:cs="Times New Roman"/>
            <w:sz w:val="24"/>
            <w:szCs w:val="24"/>
          </w:rPr>
          <w:delText xml:space="preserve">e current </w:delText>
        </w:r>
      </w:del>
      <w:r w:rsidRPr="006E3AEC">
        <w:rPr>
          <w:rFonts w:ascii="Times New Roman" w:hAnsi="Times New Roman" w:cs="Times New Roman"/>
          <w:sz w:val="24"/>
          <w:szCs w:val="24"/>
        </w:rPr>
        <w:t>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lastRenderedPageBreak/>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r w:rsidR="00D51C10" w:rsidRPr="00C30348">
        <w:rPr>
          <w:rFonts w:ascii="Times New Roman" w:hAnsi="Times New Roman" w:cs="Times New Roman"/>
          <w:sz w:val="24"/>
          <w:szCs w:val="24"/>
        </w:rPr>
        <w:t>bedded pack</w:t>
      </w:r>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w:t>
      </w:r>
      <w:proofErr w:type="spellStart"/>
      <w:r w:rsidR="00D51C10" w:rsidRPr="00C30348">
        <w:rPr>
          <w:rFonts w:ascii="Times New Roman" w:hAnsi="Times New Roman" w:cs="Times New Roman"/>
          <w:sz w:val="24"/>
          <w:szCs w:val="24"/>
        </w:rPr>
        <w:t>tiestall</w:t>
      </w:r>
      <w:proofErr w:type="spellEnd"/>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w:t>
      </w:r>
      <w:proofErr w:type="spellStart"/>
      <w:r w:rsidR="00D51C10" w:rsidRPr="00C30348">
        <w:rPr>
          <w:rFonts w:ascii="Times New Roman" w:hAnsi="Times New Roman" w:cs="Times New Roman"/>
          <w:sz w:val="24"/>
          <w:szCs w:val="24"/>
        </w:rPr>
        <w:t>freestall</w:t>
      </w:r>
      <w:proofErr w:type="spellEnd"/>
      <w:r w:rsidR="00D51C10" w:rsidRPr="00C30348">
        <w:rPr>
          <w:rFonts w:ascii="Times New Roman" w:hAnsi="Times New Roman" w:cs="Times New Roman"/>
          <w:sz w:val="24"/>
          <w:szCs w:val="24"/>
        </w:rPr>
        <w:t xml:space="preserve">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thereby exploring if</w:t>
      </w:r>
      <w:r w:rsidRPr="00604EDE">
        <w:rPr>
          <w:rFonts w:ascii="Times New Roman" w:hAnsi="Times New Roman" w:cs="Times New Roman"/>
          <w:sz w:val="24"/>
          <w:szCs w:val="24"/>
        </w:rPr>
        <w:t xml:space="preserve"> bedded pack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tiestalls</w:t>
      </w:r>
      <w:proofErr w:type="spellEnd"/>
      <w:r w:rsidRPr="00604EDE">
        <w:rPr>
          <w:rFonts w:ascii="Times New Roman" w:hAnsi="Times New Roman" w:cs="Times New Roman"/>
          <w:sz w:val="24"/>
          <w:szCs w:val="24"/>
        </w:rPr>
        <w:t>).</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udder health and hygiene on bedded pack</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in the Northeast</w:t>
      </w:r>
      <w:ins w:id="458" w:author="Caitlin Jeffrey" w:date="2023-11-22T15:20:00Z">
        <w:r w:rsidR="00CF4AC3">
          <w:rPr>
            <w:rFonts w:ascii="Times New Roman" w:hAnsi="Times New Roman" w:cs="Times New Roman"/>
            <w:sz w:val="24"/>
            <w:szCs w:val="24"/>
          </w:rPr>
          <w:t>ern</w:t>
        </w:r>
      </w:ins>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 xml:space="preserve">compared to </w:t>
      </w:r>
      <w:del w:id="459" w:author="Caitlin Jeffrey" w:date="2023-11-22T15:11:00Z">
        <w:r w:rsidRPr="00604EDE" w:rsidDel="006C4C35">
          <w:rPr>
            <w:rFonts w:ascii="Times New Roman" w:hAnsi="Times New Roman" w:cs="Times New Roman"/>
            <w:sz w:val="24"/>
            <w:szCs w:val="24"/>
          </w:rPr>
          <w:delText xml:space="preserve">tiestall </w:delText>
        </w:r>
      </w:del>
      <w:ins w:id="460" w:author="Caitlin Jeffrey" w:date="2023-11-22T15:11:00Z">
        <w:r w:rsidR="006C4C35">
          <w:rPr>
            <w:rFonts w:ascii="Times New Roman" w:hAnsi="Times New Roman" w:cs="Times New Roman"/>
            <w:sz w:val="24"/>
            <w:szCs w:val="24"/>
          </w:rPr>
          <w:t>TS</w:t>
        </w:r>
        <w:r w:rsidR="006C4C3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and </w:t>
      </w:r>
      <w:del w:id="461" w:author="Caitlin Jeffrey" w:date="2023-11-22T15:11:00Z">
        <w:r w:rsidRPr="00604EDE" w:rsidDel="006C4C35">
          <w:rPr>
            <w:rFonts w:ascii="Times New Roman" w:hAnsi="Times New Roman" w:cs="Times New Roman"/>
            <w:sz w:val="24"/>
            <w:szCs w:val="24"/>
          </w:rPr>
          <w:delText>freestall</w:delText>
        </w:r>
        <w:r w:rsidDel="006C4C35">
          <w:rPr>
            <w:rFonts w:ascii="Times New Roman" w:hAnsi="Times New Roman" w:cs="Times New Roman"/>
            <w:sz w:val="24"/>
            <w:szCs w:val="24"/>
          </w:rPr>
          <w:delText xml:space="preserve"> </w:delText>
        </w:r>
      </w:del>
      <w:ins w:id="462" w:author="Caitlin Jeffrey" w:date="2023-11-22T15:11:00Z">
        <w:r w:rsidR="006C4C35">
          <w:rPr>
            <w:rFonts w:ascii="Times New Roman" w:hAnsi="Times New Roman" w:cs="Times New Roman"/>
            <w:sz w:val="24"/>
            <w:szCs w:val="24"/>
          </w:rPr>
          <w:t xml:space="preserve">TS </w:t>
        </w:r>
      </w:ins>
      <w:r>
        <w:rPr>
          <w:rFonts w:ascii="Times New Roman" w:hAnsi="Times New Roman" w:cs="Times New Roman"/>
          <w:sz w:val="24"/>
          <w:szCs w:val="24"/>
        </w:rPr>
        <w:t>herds</w:t>
      </w:r>
      <w:del w:id="463" w:author="Caitlin Jeffrey" w:date="2023-11-22T15:11:00Z">
        <w:r w:rsidRPr="00604EDE" w:rsidDel="006C4C35">
          <w:rPr>
            <w:rFonts w:ascii="Times New Roman" w:hAnsi="Times New Roman" w:cs="Times New Roman"/>
            <w:sz w:val="24"/>
            <w:szCs w:val="24"/>
          </w:rPr>
          <w:delText xml:space="preserve"> included in the current study</w:delText>
        </w:r>
      </w:del>
      <w:r w:rsidRPr="00604EDE">
        <w:rPr>
          <w:rFonts w:ascii="Times New Roman" w:hAnsi="Times New Roman" w:cs="Times New Roman"/>
          <w:sz w:val="24"/>
          <w:szCs w:val="24"/>
        </w:rPr>
        <w:t xml:space="preserve">,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metrics would vary by facility type. We </w:t>
      </w:r>
      <w:del w:id="464" w:author="Caitlin Jeffrey" w:date="2023-11-22T15:11:00Z">
        <w:r w:rsidR="009A173F" w:rsidDel="003B0D8A">
          <w:rPr>
            <w:rFonts w:ascii="Times New Roman" w:hAnsi="Times New Roman" w:cs="Times New Roman"/>
            <w:sz w:val="24"/>
            <w:szCs w:val="24"/>
          </w:rPr>
          <w:delText>therefore</w:delText>
        </w:r>
        <w:r w:rsidR="00FF2C2C" w:rsidDel="003B0D8A">
          <w:rPr>
            <w:rFonts w:ascii="Times New Roman" w:hAnsi="Times New Roman" w:cs="Times New Roman"/>
            <w:sz w:val="24"/>
            <w:szCs w:val="24"/>
          </w:rPr>
          <w:delText xml:space="preserve"> </w:delText>
        </w:r>
        <w:r w:rsidRPr="00604EDE" w:rsidDel="003B0D8A">
          <w:rPr>
            <w:rFonts w:ascii="Times New Roman" w:hAnsi="Times New Roman" w:cs="Times New Roman"/>
            <w:sz w:val="24"/>
            <w:szCs w:val="24"/>
          </w:rPr>
          <w:delText>feel</w:delText>
        </w:r>
      </w:del>
      <w:ins w:id="465" w:author="Caitlin Jeffrey" w:date="2023-11-22T15:11:00Z">
        <w:r w:rsidR="003B0D8A">
          <w:rPr>
            <w:rFonts w:ascii="Times New Roman" w:hAnsi="Times New Roman" w:cs="Times New Roman"/>
            <w:sz w:val="24"/>
            <w:szCs w:val="24"/>
          </w:rPr>
          <w:t>conclude</w:t>
        </w:r>
      </w:ins>
      <w:r w:rsidRPr="00604EDE">
        <w:rPr>
          <w:rFonts w:ascii="Times New Roman" w:hAnsi="Times New Roman" w:cs="Times New Roman"/>
          <w:sz w:val="24"/>
          <w:szCs w:val="24"/>
        </w:rPr>
        <w:t xml:space="preserve"> that bedded pack systems can be considered a viable loose-housing option for</w:t>
      </w:r>
      <w:r w:rsidR="00184F80">
        <w:rPr>
          <w:rFonts w:ascii="Times New Roman" w:hAnsi="Times New Roman" w:cs="Times New Roman"/>
          <w:sz w:val="24"/>
          <w:szCs w:val="24"/>
        </w:rPr>
        <w:t xml:space="preserve"> </w:t>
      </w:r>
      <w:r w:rsidR="000C26E4">
        <w:rPr>
          <w:rFonts w:ascii="Times New Roman" w:hAnsi="Times New Roman" w:cs="Times New Roman"/>
          <w:sz w:val="24"/>
          <w:szCs w:val="24"/>
        </w:rPr>
        <w:t xml:space="preserve">organic </w:t>
      </w:r>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r w:rsidR="004055C1">
        <w:rPr>
          <w:rFonts w:ascii="Times New Roman" w:hAnsi="Times New Roman" w:cs="Times New Roman"/>
          <w:sz w:val="24"/>
          <w:szCs w:val="24"/>
        </w:rPr>
        <w:t>the non-grazing season</w:t>
      </w:r>
      <w:r w:rsidR="004055C1" w:rsidRPr="00604EDE">
        <w:rPr>
          <w:rFonts w:ascii="Times New Roman" w:hAnsi="Times New Roman" w:cs="Times New Roman"/>
          <w:sz w:val="24"/>
          <w:szCs w:val="24"/>
        </w:rPr>
        <w:t xml:space="preserve"> </w:t>
      </w:r>
      <w:r w:rsidRPr="00604EDE">
        <w:rPr>
          <w:rFonts w:ascii="Times New Roman" w:hAnsi="Times New Roman" w:cs="Times New Roman"/>
          <w:sz w:val="24"/>
          <w:szCs w:val="24"/>
        </w:rPr>
        <w:t>in the Northeast</w:t>
      </w:r>
      <w:ins w:id="466" w:author="Caitlin Jeffrey" w:date="2023-11-22T15:20:00Z">
        <w:r w:rsidR="00CF4AC3">
          <w:rPr>
            <w:rFonts w:ascii="Times New Roman" w:hAnsi="Times New Roman" w:cs="Times New Roman"/>
            <w:sz w:val="24"/>
            <w:szCs w:val="24"/>
          </w:rPr>
          <w:t>ern US</w:t>
        </w:r>
      </w:ins>
      <w:r w:rsidRPr="00604EDE">
        <w:rPr>
          <w:rFonts w:ascii="Times New Roman" w:hAnsi="Times New Roman" w:cs="Times New Roman"/>
          <w:sz w:val="24"/>
          <w:szCs w:val="24"/>
        </w:rPr>
        <w: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r>
        <w:rPr>
          <w:b/>
          <w:bCs/>
        </w:rPr>
        <w:t>Objective 1:</w:t>
      </w:r>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p>
    <w:p w14:paraId="3F0B3B7A" w14:textId="0B3A4949"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proofErr w:type="spellStart"/>
      <w:r w:rsidR="00A2562E">
        <w:rPr>
          <w:rFonts w:ascii="Times New Roman" w:hAnsi="Times New Roman" w:cs="Times New Roman"/>
          <w:sz w:val="24"/>
          <w:szCs w:val="24"/>
        </w:rPr>
        <w:t>freestall</w:t>
      </w:r>
      <w:proofErr w:type="spellEnd"/>
      <w:r w:rsidR="00A2562E">
        <w:rPr>
          <w:rFonts w:ascii="Times New Roman" w:hAnsi="Times New Roman" w:cs="Times New Roman"/>
          <w:sz w:val="24"/>
          <w:szCs w:val="24"/>
        </w:rPr>
        <w:t xml:space="preserve">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w:t>
      </w:r>
      <w:proofErr w:type="spellStart"/>
      <w:r w:rsidR="00FA5FC2">
        <w:rPr>
          <w:rFonts w:ascii="Times New Roman" w:hAnsi="Times New Roman" w:cs="Times New Roman"/>
          <w:sz w:val="24"/>
          <w:szCs w:val="24"/>
        </w:rPr>
        <w:t>tiestall</w:t>
      </w:r>
      <w:proofErr w:type="spellEnd"/>
      <w:r w:rsidR="00FA5FC2">
        <w:rPr>
          <w:rFonts w:ascii="Times New Roman" w:hAnsi="Times New Roman" w:cs="Times New Roman"/>
          <w:sz w:val="24"/>
          <w:szCs w:val="24"/>
        </w:rPr>
        <w:t xml:space="preserve">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w:t>
      </w:r>
      <w:r w:rsidR="00CD1A8D">
        <w:rPr>
          <w:rFonts w:ascii="Times New Roman" w:hAnsi="Times New Roman" w:cs="Times New Roman"/>
          <w:sz w:val="24"/>
          <w:szCs w:val="24"/>
        </w:rPr>
        <w:lastRenderedPageBreak/>
        <w:t xml:space="preserve">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xml:space="preserve">, the current study focused solely on sampling during </w:t>
      </w:r>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r w:rsidR="005B5A3C">
        <w:rPr>
          <w:rFonts w:ascii="Times New Roman" w:hAnsi="Times New Roman" w:cs="Times New Roman"/>
          <w:sz w:val="24"/>
          <w:szCs w:val="24"/>
        </w:rPr>
        <w:t>non-grazing season</w:t>
      </w:r>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52052853" w:rsidR="00A21424" w:rsidRPr="000C5CB3"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lastRenderedPageBreak/>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1F325E">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proofErr w:type="gramStart"/>
      <w:r w:rsidR="00BB4389">
        <w:rPr>
          <w:rFonts w:ascii="Times New Roman" w:hAnsi="Times New Roman" w:cs="Times New Roman"/>
          <w:i/>
          <w:iCs/>
          <w:sz w:val="24"/>
          <w:szCs w:val="24"/>
        </w:rPr>
        <w:t>Staph</w:t>
      </w:r>
      <w:proofErr w:type="gramEnd"/>
      <w:r w:rsidR="00BB4389">
        <w:rPr>
          <w:rFonts w:ascii="Times New Roman" w:hAnsi="Times New Roman" w:cs="Times New Roman"/>
          <w:i/>
          <w:iCs/>
          <w:sz w:val="24"/>
          <w:szCs w:val="24"/>
        </w:rPr>
        <w:t xml:space="preserve">.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7IFBhbmtl
eSBldCBhbC4sIDE5ODc7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7IFBhbmtl
eSBldCBhbC4sIDE5ODc7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1F325E">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r w:rsidR="000C5CB3">
        <w:rPr>
          <w:rFonts w:ascii="Times New Roman" w:hAnsi="Times New Roman" w:cs="Times New Roman"/>
          <w:sz w:val="24"/>
          <w:szCs w:val="24"/>
        </w:rPr>
        <w:t xml:space="preserve"> There was no difference in </w:t>
      </w:r>
      <w:r w:rsidR="000C5CB3">
        <w:rPr>
          <w:rFonts w:ascii="Times New Roman" w:hAnsi="Times New Roman" w:cs="Times New Roman"/>
          <w:i/>
          <w:iCs/>
          <w:sz w:val="24"/>
          <w:szCs w:val="24"/>
        </w:rPr>
        <w:t>Staph.</w:t>
      </w:r>
      <w:r w:rsidR="000C5CB3">
        <w:rPr>
          <w:rFonts w:ascii="Times New Roman" w:hAnsi="Times New Roman" w:cs="Times New Roman"/>
          <w:sz w:val="24"/>
          <w:szCs w:val="24"/>
        </w:rPr>
        <w:t xml:space="preserve"> spp. count between the three facility types</w:t>
      </w:r>
      <w:r w:rsidR="00EB3D9B">
        <w:rPr>
          <w:rFonts w:ascii="Times New Roman" w:hAnsi="Times New Roman" w:cs="Times New Roman"/>
          <w:sz w:val="24"/>
          <w:szCs w:val="24"/>
        </w:rPr>
        <w:t xml:space="preserve"> included in the current study.</w:t>
      </w:r>
    </w:p>
    <w:p w14:paraId="06F6D1DB" w14:textId="3D5892F4"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proofErr w:type="gramStart"/>
      <w:r w:rsidR="00A21424" w:rsidRPr="00604EDE">
        <w:rPr>
          <w:rFonts w:ascii="Times New Roman" w:hAnsi="Times New Roman" w:cs="Times New Roman"/>
          <w:sz w:val="24"/>
          <w:szCs w:val="24"/>
        </w:rPr>
        <w:t>counts</w:t>
      </w:r>
      <w:proofErr w:type="gramEnd"/>
      <w:r w:rsidR="00A21424" w:rsidRPr="00604EDE">
        <w:rPr>
          <w:rFonts w:ascii="Times New Roman" w:hAnsi="Times New Roman" w:cs="Times New Roman"/>
          <w:sz w:val="24"/>
          <w:szCs w:val="24"/>
        </w:rPr>
        <w:t xml:space="preserve">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A00610">
        <w:rPr>
          <w:rFonts w:ascii="Times New Roman" w:hAnsi="Times New Roman" w:cs="Times New Roman"/>
          <w:sz w:val="24"/>
          <w:szCs w:val="24"/>
        </w:rPr>
        <w:t xml:space="preserve">SSLO count did not differ </w:t>
      </w:r>
      <w:r w:rsidR="00917C1E">
        <w:rPr>
          <w:rFonts w:ascii="Times New Roman" w:hAnsi="Times New Roman" w:cs="Times New Roman"/>
          <w:sz w:val="24"/>
          <w:szCs w:val="24"/>
        </w:rPr>
        <w:t xml:space="preserve">between </w:t>
      </w:r>
      <w:proofErr w:type="spellStart"/>
      <w:r w:rsidR="00917C1E">
        <w:rPr>
          <w:rFonts w:ascii="Times New Roman" w:hAnsi="Times New Roman" w:cs="Times New Roman"/>
          <w:sz w:val="24"/>
          <w:szCs w:val="24"/>
        </w:rPr>
        <w:t>tiestalls</w:t>
      </w:r>
      <w:proofErr w:type="spellEnd"/>
      <w:r w:rsidR="00917C1E">
        <w:rPr>
          <w:rFonts w:ascii="Times New Roman" w:hAnsi="Times New Roman" w:cs="Times New Roman"/>
          <w:sz w:val="24"/>
          <w:szCs w:val="24"/>
        </w:rPr>
        <w:t xml:space="preserve">, </w:t>
      </w:r>
      <w:proofErr w:type="spellStart"/>
      <w:r w:rsidR="00917C1E">
        <w:rPr>
          <w:rFonts w:ascii="Times New Roman" w:hAnsi="Times New Roman" w:cs="Times New Roman"/>
          <w:sz w:val="24"/>
          <w:szCs w:val="24"/>
        </w:rPr>
        <w:t>freestalls</w:t>
      </w:r>
      <w:proofErr w:type="spellEnd"/>
      <w:r w:rsidR="00917C1E">
        <w:rPr>
          <w:rFonts w:ascii="Times New Roman" w:hAnsi="Times New Roman" w:cs="Times New Roman"/>
          <w:sz w:val="24"/>
          <w:szCs w:val="24"/>
        </w:rPr>
        <w:t xml:space="preserve">, and bedded packs in the current study.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w:t>
      </w:r>
      <w:r w:rsidR="00A21424" w:rsidRPr="00604EDE">
        <w:rPr>
          <w:rFonts w:ascii="Times New Roman" w:hAnsi="Times New Roman" w:cs="Times New Roman"/>
          <w:sz w:val="24"/>
          <w:szCs w:val="24"/>
        </w:rPr>
        <w:lastRenderedPageBreak/>
        <w:t xml:space="preserve">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5F9D67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7E5183">
        <w:rPr>
          <w:rFonts w:ascii="Times New Roman" w:hAnsi="Times New Roman" w:cs="Times New Roman"/>
          <w:sz w:val="24"/>
          <w:szCs w:val="24"/>
        </w:rPr>
        <w:t xml:space="preserve">Coliform counts did not differ between the three facility types. </w:t>
      </w:r>
      <w:r w:rsidRPr="00604EDE">
        <w:rPr>
          <w:rFonts w:ascii="Times New Roman" w:hAnsi="Times New Roman" w:cs="Times New Roman"/>
          <w:sz w:val="24"/>
          <w:szCs w:val="24"/>
        </w:rPr>
        <w:t xml:space="preserve">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01F98033" w:rsidR="00A21424" w:rsidRPr="00A07F90"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18 Minnesota farms </w:t>
      </w:r>
      <w:r w:rsidRPr="00604EDE">
        <w:rPr>
          <w:rFonts w:ascii="Times New Roman" w:hAnsi="Times New Roman" w:cs="Times New Roman"/>
          <w:sz w:val="24"/>
          <w:szCs w:val="24"/>
        </w:rPr>
        <w:lastRenderedPageBreak/>
        <w:t xml:space="preserve">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r w:rsidR="00A07F90">
        <w:rPr>
          <w:rFonts w:ascii="Times New Roman" w:hAnsi="Times New Roman" w:cs="Times New Roman"/>
          <w:sz w:val="24"/>
          <w:szCs w:val="24"/>
        </w:rPr>
        <w:t xml:space="preserve"> There was no difference in </w:t>
      </w:r>
      <w:r w:rsidR="00A07F90">
        <w:rPr>
          <w:rFonts w:ascii="Times New Roman" w:hAnsi="Times New Roman" w:cs="Times New Roman"/>
          <w:i/>
          <w:iCs/>
          <w:sz w:val="24"/>
          <w:szCs w:val="24"/>
        </w:rPr>
        <w:t>Staph. aureus</w:t>
      </w:r>
      <w:r w:rsidR="00A07F90">
        <w:rPr>
          <w:rFonts w:ascii="Times New Roman" w:hAnsi="Times New Roman" w:cs="Times New Roman"/>
          <w:sz w:val="24"/>
          <w:szCs w:val="24"/>
        </w:rPr>
        <w:t xml:space="preserve"> </w:t>
      </w:r>
      <w:proofErr w:type="spellStart"/>
      <w:r w:rsidR="00A07F90">
        <w:rPr>
          <w:rFonts w:ascii="Times New Roman" w:hAnsi="Times New Roman" w:cs="Times New Roman"/>
          <w:sz w:val="24"/>
          <w:szCs w:val="24"/>
        </w:rPr>
        <w:t>cfu</w:t>
      </w:r>
      <w:proofErr w:type="spellEnd"/>
      <w:r w:rsidR="00A07F90">
        <w:rPr>
          <w:rFonts w:ascii="Times New Roman" w:hAnsi="Times New Roman" w:cs="Times New Roman"/>
          <w:sz w:val="24"/>
          <w:szCs w:val="24"/>
        </w:rPr>
        <w:t xml:space="preserve"> count between bedded packs, </w:t>
      </w:r>
      <w:proofErr w:type="spellStart"/>
      <w:r w:rsidR="00A07F90">
        <w:rPr>
          <w:rFonts w:ascii="Times New Roman" w:hAnsi="Times New Roman" w:cs="Times New Roman"/>
          <w:sz w:val="24"/>
          <w:szCs w:val="24"/>
        </w:rPr>
        <w:t>tiestalls</w:t>
      </w:r>
      <w:proofErr w:type="spellEnd"/>
      <w:r w:rsidR="00A07F90">
        <w:rPr>
          <w:rFonts w:ascii="Times New Roman" w:hAnsi="Times New Roman" w:cs="Times New Roman"/>
          <w:sz w:val="24"/>
          <w:szCs w:val="24"/>
        </w:rPr>
        <w:t xml:space="preserve">, and </w:t>
      </w:r>
      <w:proofErr w:type="spellStart"/>
      <w:r w:rsidR="00A07F90">
        <w:rPr>
          <w:rFonts w:ascii="Times New Roman" w:hAnsi="Times New Roman" w:cs="Times New Roman"/>
          <w:sz w:val="24"/>
          <w:szCs w:val="24"/>
        </w:rPr>
        <w:t>freestalls</w:t>
      </w:r>
      <w:proofErr w:type="spellEnd"/>
      <w:r w:rsidR="00A07F90">
        <w:rPr>
          <w:rFonts w:ascii="Times New Roman" w:hAnsi="Times New Roman" w:cs="Times New Roman"/>
          <w:sz w:val="24"/>
          <w:szCs w:val="24"/>
        </w:rPr>
        <w:t>.</w:t>
      </w:r>
    </w:p>
    <w:p w14:paraId="264AD6EF" w14:textId="7BFD01EB"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w:t>
      </w:r>
      <w:proofErr w:type="gramStart"/>
      <w:r w:rsidRPr="00604EDE">
        <w:rPr>
          <w:rFonts w:ascii="Times New Roman" w:hAnsi="Times New Roman" w:cs="Times New Roman"/>
          <w:sz w:val="24"/>
          <w:szCs w:val="24"/>
        </w:rPr>
        <w:t>farm, and</w:t>
      </w:r>
      <w:proofErr w:type="gramEnd"/>
      <w:r w:rsidRPr="00604EDE">
        <w:rPr>
          <w:rFonts w:ascii="Times New Roman" w:hAnsi="Times New Roman" w:cs="Times New Roman"/>
          <w:sz w:val="24"/>
          <w:szCs w:val="24"/>
        </w:rPr>
        <w:t xml:space="preserve">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7IFNo
YW5lIGV0IGFsLiwgMjAxMDs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7IFNo
YW5lIGV0IGFsLiwgMjAxMDs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77777777"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housing in Minnesota and South Dakota, where the percent of cows in a herd with an SCC on test day ≥200,000 cells/mL was 33.4, 26.8, and 26.8% for compost bedded packs, cross-ventilated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and naturally-vented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w:t>
      </w:r>
      <w:r>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found no significant difference in subclinical mastitis prevalence in CBP vs. sand-bedded </w:t>
      </w:r>
      <w:proofErr w:type="spellStart"/>
      <w:r w:rsidRPr="00604EDE">
        <w:rPr>
          <w:rFonts w:ascii="Times New Roman" w:hAnsi="Times New Roman" w:cs="Times New Roman"/>
          <w:sz w:val="24"/>
          <w:szCs w:val="24"/>
        </w:rPr>
        <w:t>freestalls</w:t>
      </w:r>
      <w:proofErr w:type="spellEnd"/>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is </w:t>
      </w:r>
      <w:proofErr w:type="gramStart"/>
      <w:r>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Pr>
          <w:rFonts w:ascii="Times New Roman" w:hAnsi="Times New Roman" w:cs="Times New Roman"/>
          <w:sz w:val="24"/>
          <w:szCs w:val="24"/>
        </w:rPr>
        <w:t>previous work in the US (</w:t>
      </w:r>
      <w:r w:rsidRPr="00604EDE">
        <w:rPr>
          <w:rFonts w:ascii="Times New Roman" w:hAnsi="Times New Roman" w:cs="Times New Roman"/>
          <w:sz w:val="24"/>
          <w:szCs w:val="24"/>
        </w:rPr>
        <w:t>26% for bedded pack</w:t>
      </w:r>
      <w:r>
        <w:rPr>
          <w:rFonts w:ascii="Times New Roman" w:hAnsi="Times New Roman" w:cs="Times New Roman"/>
          <w:sz w:val="24"/>
          <w:szCs w:val="24"/>
        </w:rPr>
        <w:t>s,</w:t>
      </w:r>
      <w:r w:rsidRPr="00604EDE">
        <w:rPr>
          <w:rFonts w:ascii="Times New Roman" w:hAnsi="Times New Roman" w:cs="Times New Roman"/>
          <w:sz w:val="24"/>
          <w:szCs w:val="24"/>
        </w:rPr>
        <w:t xml:space="preserve"> 23.7%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arns</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2DC33382"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lastRenderedPageBreak/>
        <w:t>metrics</w:t>
      </w:r>
      <w:r w:rsidRPr="00604EDE">
        <w:rPr>
          <w:rFonts w:ascii="Times New Roman" w:hAnsi="Times New Roman" w:cs="Times New Roman"/>
          <w:sz w:val="24"/>
          <w:szCs w:val="24"/>
        </w:rPr>
        <w:t xml:space="preserve"> of cows housed on bedded packs vs. in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a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TsgRWNr
ZWxrYW1wIGV0IGFsLiwgMjAxNmE7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TsgRWNr
ZWxrYW1wIGV0IGFsLiwgMjAxNmE7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F325E">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bedded packs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bedded packs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point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604EDE">
        <w:rPr>
          <w:rFonts w:ascii="Times New Roman" w:hAnsi="Times New Roman" w:cs="Times New Roman"/>
          <w:sz w:val="24"/>
          <w:szCs w:val="24"/>
        </w:rPr>
        <w:t xml:space="preserve">bedded packs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Oy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Oy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F325E">
        <w:rPr>
          <w:rFonts w:ascii="Times New Roman" w:hAnsi="Times New Roman" w:cs="Times New Roman"/>
          <w:noProof/>
          <w:sz w:val="24"/>
          <w:szCs w:val="24"/>
        </w:rPr>
        <w:t>(Calamari et al., 2009; Ruud et al., 2010)</w:t>
      </w:r>
      <w:r>
        <w:rPr>
          <w:rFonts w:ascii="Times New Roman" w:hAnsi="Times New Roman" w:cs="Times New Roman"/>
          <w:sz w:val="24"/>
          <w:szCs w:val="24"/>
        </w:rPr>
        <w:fldChar w:fldCharType="end"/>
      </w:r>
      <w:r w:rsidRPr="00604EDE">
        <w:rPr>
          <w:rFonts w:ascii="Times New Roman" w:hAnsi="Times New Roman" w:cs="Times New Roman"/>
          <w:sz w:val="24"/>
          <w:szCs w:val="24"/>
        </w:rPr>
        <w:t>.</w:t>
      </w:r>
    </w:p>
    <w:p w14:paraId="6A0B2C12" w14:textId="7C744B56" w:rsidR="00FD1F5E" w:rsidRPr="006E592D" w:rsidRDefault="00CF0519" w:rsidP="00981DCC">
      <w:pPr>
        <w:autoSpaceDE w:val="0"/>
        <w:autoSpaceDN w:val="0"/>
        <w:adjustRightInd w:val="0"/>
        <w:spacing w:line="480" w:lineRule="auto"/>
        <w:ind w:firstLine="720"/>
        <w:rPr>
          <w:rFonts w:ascii="Times New Roman" w:hAnsi="Times New Roman" w:cs="Times New Roman"/>
          <w:sz w:val="24"/>
          <w:szCs w:val="24"/>
        </w:rPr>
      </w:pPr>
      <w:moveFromRangeStart w:id="467" w:author="Caitlin Jeffrey" w:date="2023-11-20T09:35:00Z" w:name="move151365369"/>
      <w:moveFrom w:id="468" w:author="Caitlin Jeffrey" w:date="2023-11-20T09:35:00Z">
        <w:r w:rsidDel="00AA537D">
          <w:rPr>
            <w:rFonts w:ascii="Times New Roman" w:hAnsi="Times New Roman" w:cs="Times New Roman"/>
            <w:sz w:val="24"/>
            <w:szCs w:val="24"/>
          </w:rPr>
          <w:t>There was</w:t>
        </w:r>
        <w:r w:rsidRPr="00604EDE" w:rsidDel="00AA537D">
          <w:rPr>
            <w:rFonts w:ascii="Times New Roman" w:hAnsi="Times New Roman" w:cs="Times New Roman"/>
            <w:sz w:val="24"/>
            <w:szCs w:val="24"/>
          </w:rPr>
          <w:t xml:space="preserve"> no difference in </w:t>
        </w:r>
        <w:r w:rsidDel="00AA537D">
          <w:rPr>
            <w:rFonts w:ascii="Times New Roman" w:hAnsi="Times New Roman" w:cs="Times New Roman"/>
            <w:sz w:val="24"/>
            <w:szCs w:val="24"/>
          </w:rPr>
          <w:t xml:space="preserve">the two </w:t>
        </w:r>
        <w:r w:rsidRPr="00604EDE" w:rsidDel="00AA537D">
          <w:rPr>
            <w:rFonts w:ascii="Times New Roman" w:hAnsi="Times New Roman" w:cs="Times New Roman"/>
            <w:sz w:val="24"/>
            <w:szCs w:val="24"/>
          </w:rPr>
          <w:t>udder hygiene measures</w:t>
        </w:r>
        <w:r w:rsidDel="00AA537D">
          <w:rPr>
            <w:rFonts w:ascii="Times New Roman" w:hAnsi="Times New Roman" w:cs="Times New Roman"/>
            <w:sz w:val="24"/>
            <w:szCs w:val="24"/>
          </w:rPr>
          <w:t xml:space="preserve"> </w:t>
        </w:r>
        <w:r w:rsidRPr="00604EDE" w:rsidDel="00AA537D">
          <w:rPr>
            <w:rFonts w:ascii="Times New Roman" w:hAnsi="Times New Roman" w:cs="Times New Roman"/>
            <w:sz w:val="24"/>
            <w:szCs w:val="24"/>
          </w:rPr>
          <w:t>between the three facility types included in the study</w:t>
        </w:r>
        <w:r w:rsidDel="00AA537D">
          <w:rPr>
            <w:rFonts w:ascii="Times New Roman" w:hAnsi="Times New Roman" w:cs="Times New Roman"/>
            <w:sz w:val="24"/>
            <w:szCs w:val="24"/>
          </w:rPr>
          <w:t xml:space="preserve">. </w:t>
        </w:r>
      </w:moveFrom>
      <w:moveFromRangeEnd w:id="467"/>
      <w:del w:id="469" w:author="Caitlin Jeffrey" w:date="2023-11-20T09:36:00Z">
        <w:r w:rsidRPr="00604EDE" w:rsidDel="00967B22">
          <w:rPr>
            <w:rFonts w:ascii="Times New Roman" w:hAnsi="Times New Roman" w:cs="Times New Roman"/>
            <w:sz w:val="24"/>
            <w:szCs w:val="24"/>
          </w:rPr>
          <w:delText xml:space="preserve">This finding </w:delText>
        </w:r>
      </w:del>
      <w:moveToRangeStart w:id="470" w:author="Caitlin Jeffrey" w:date="2023-11-20T09:35:00Z" w:name="move151365369"/>
      <w:moveTo w:id="471" w:author="Caitlin Jeffrey" w:date="2023-11-20T09:35:00Z">
        <w:del w:id="472" w:author="Caitlin Jeffrey" w:date="2023-11-20T09:36:00Z">
          <w:r w:rsidR="00AA537D" w:rsidDel="00967B22">
            <w:rPr>
              <w:rFonts w:ascii="Times New Roman" w:hAnsi="Times New Roman" w:cs="Times New Roman"/>
              <w:sz w:val="24"/>
              <w:szCs w:val="24"/>
            </w:rPr>
            <w:delText>There was</w:delText>
          </w:r>
          <w:r w:rsidR="00AA537D" w:rsidRPr="00604EDE" w:rsidDel="00967B22">
            <w:rPr>
              <w:rFonts w:ascii="Times New Roman" w:hAnsi="Times New Roman" w:cs="Times New Roman"/>
              <w:sz w:val="24"/>
              <w:szCs w:val="24"/>
            </w:rPr>
            <w:delText xml:space="preserve"> no</w:delText>
          </w:r>
        </w:del>
      </w:moveTo>
      <w:ins w:id="473" w:author="Caitlin Jeffrey" w:date="2023-11-20T09:36:00Z">
        <w:r w:rsidR="00967B22">
          <w:rPr>
            <w:rFonts w:ascii="Times New Roman" w:hAnsi="Times New Roman" w:cs="Times New Roman"/>
            <w:sz w:val="24"/>
            <w:szCs w:val="24"/>
          </w:rPr>
          <w:t>The lack of</w:t>
        </w:r>
      </w:ins>
      <w:moveTo w:id="474" w:author="Caitlin Jeffrey" w:date="2023-11-20T09:35:00Z">
        <w:r w:rsidR="00AA537D" w:rsidRPr="00604EDE">
          <w:rPr>
            <w:rFonts w:ascii="Times New Roman" w:hAnsi="Times New Roman" w:cs="Times New Roman"/>
            <w:sz w:val="24"/>
            <w:szCs w:val="24"/>
          </w:rPr>
          <w:t xml:space="preserve"> difference in </w:t>
        </w:r>
        <w:r w:rsidR="00AA537D">
          <w:rPr>
            <w:rFonts w:ascii="Times New Roman" w:hAnsi="Times New Roman" w:cs="Times New Roman"/>
            <w:sz w:val="24"/>
            <w:szCs w:val="24"/>
          </w:rPr>
          <w:t xml:space="preserve">the two </w:t>
        </w:r>
        <w:r w:rsidR="00AA537D" w:rsidRPr="00604EDE">
          <w:rPr>
            <w:rFonts w:ascii="Times New Roman" w:hAnsi="Times New Roman" w:cs="Times New Roman"/>
            <w:sz w:val="24"/>
            <w:szCs w:val="24"/>
          </w:rPr>
          <w:t>udder hygiene measures</w:t>
        </w:r>
        <w:r w:rsidR="00AA537D">
          <w:rPr>
            <w:rFonts w:ascii="Times New Roman" w:hAnsi="Times New Roman" w:cs="Times New Roman"/>
            <w:sz w:val="24"/>
            <w:szCs w:val="24"/>
          </w:rPr>
          <w:t xml:space="preserve"> </w:t>
        </w:r>
        <w:r w:rsidR="00AA537D" w:rsidRPr="00604EDE">
          <w:rPr>
            <w:rFonts w:ascii="Times New Roman" w:hAnsi="Times New Roman" w:cs="Times New Roman"/>
            <w:sz w:val="24"/>
            <w:szCs w:val="24"/>
          </w:rPr>
          <w:t>between the three facility types</w:t>
        </w:r>
        <w:del w:id="475" w:author="Caitlin Jeffrey" w:date="2023-11-20T09:36:00Z">
          <w:r w:rsidR="00AA537D" w:rsidRPr="00604EDE" w:rsidDel="00967B22">
            <w:rPr>
              <w:rFonts w:ascii="Times New Roman" w:hAnsi="Times New Roman" w:cs="Times New Roman"/>
              <w:sz w:val="24"/>
              <w:szCs w:val="24"/>
            </w:rPr>
            <w:delText xml:space="preserve"> </w:delText>
          </w:r>
        </w:del>
      </w:moveTo>
      <w:ins w:id="476" w:author="Caitlin Jeffrey" w:date="2023-11-20T09:36:00Z">
        <w:r w:rsidR="00967B22">
          <w:rPr>
            <w:rFonts w:ascii="Times New Roman" w:hAnsi="Times New Roman" w:cs="Times New Roman"/>
            <w:sz w:val="24"/>
            <w:szCs w:val="24"/>
          </w:rPr>
          <w:t xml:space="preserve"> </w:t>
        </w:r>
      </w:ins>
      <w:moveTo w:id="477" w:author="Caitlin Jeffrey" w:date="2023-11-20T09:35:00Z">
        <w:del w:id="478" w:author="Caitlin Jeffrey" w:date="2023-11-20T09:36:00Z">
          <w:r w:rsidR="00AA537D" w:rsidRPr="00604EDE" w:rsidDel="00967B22">
            <w:rPr>
              <w:rFonts w:ascii="Times New Roman" w:hAnsi="Times New Roman" w:cs="Times New Roman"/>
              <w:sz w:val="24"/>
              <w:szCs w:val="24"/>
            </w:rPr>
            <w:delText>included in the study</w:delText>
          </w:r>
          <w:r w:rsidR="00AA537D" w:rsidDel="00967B22">
            <w:rPr>
              <w:rFonts w:ascii="Times New Roman" w:hAnsi="Times New Roman" w:cs="Times New Roman"/>
              <w:sz w:val="24"/>
              <w:szCs w:val="24"/>
            </w:rPr>
            <w:delText xml:space="preserve">. </w:delText>
          </w:r>
        </w:del>
      </w:moveTo>
      <w:moveToRangeEnd w:id="470"/>
      <w:r w:rsidRPr="00604EDE">
        <w:rPr>
          <w:rFonts w:ascii="Times New Roman" w:hAnsi="Times New Roman" w:cs="Times New Roman"/>
          <w:sz w:val="24"/>
          <w:szCs w:val="24"/>
        </w:rPr>
        <w:t xml:space="preserve">is in accordance with previous work, which found that cow hygiene on bedded pack systems </w:t>
      </w:r>
      <w:r>
        <w:rPr>
          <w:rFonts w:ascii="Times New Roman" w:hAnsi="Times New Roman" w:cs="Times New Roman"/>
          <w:sz w:val="24"/>
          <w:szCs w:val="24"/>
        </w:rPr>
        <w:t xml:space="preserve">is </w:t>
      </w:r>
      <w:r w:rsidRPr="00604EDE">
        <w:rPr>
          <w:rFonts w:ascii="Times New Roman" w:hAnsi="Times New Roman" w:cs="Times New Roman"/>
          <w:sz w:val="24"/>
          <w:szCs w:val="24"/>
        </w:rPr>
        <w:t xml:space="preserve">comparable to traditional facility types in </w:t>
      </w:r>
      <w:r>
        <w:rPr>
          <w:rFonts w:ascii="Times New Roman" w:hAnsi="Times New Roman" w:cs="Times New Roman"/>
          <w:sz w:val="24"/>
          <w:szCs w:val="24"/>
        </w:rPr>
        <w:t>the Upper Midwestern U.S.</w:t>
      </w:r>
      <w:r w:rsidRPr="00604EDE">
        <w:rPr>
          <w:rFonts w:ascii="Times New Roman" w:hAnsi="Times New Roman" w:cs="Times New Roman"/>
          <w:sz w:val="24"/>
          <w:szCs w:val="24"/>
        </w:rPr>
        <w:t xml:space="preserve">, </w:t>
      </w:r>
      <w:r>
        <w:rPr>
          <w:rFonts w:ascii="Times New Roman" w:hAnsi="Times New Roman" w:cs="Times New Roman"/>
          <w:sz w:val="24"/>
          <w:szCs w:val="24"/>
        </w:rPr>
        <w:t>Southeastern U.S.</w:t>
      </w:r>
      <w:r w:rsidRPr="00604EDE">
        <w:rPr>
          <w:rFonts w:ascii="Times New Roman" w:hAnsi="Times New Roman" w:cs="Times New Roman"/>
          <w:sz w:val="24"/>
          <w:szCs w:val="24"/>
        </w:rPr>
        <w:t xml:space="preserve">, and Brazil </w: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OyBT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OyBT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Shane et al., 2010; Black et al., 2013; Eckelkamp et al., 2016b; a; Costa et al., 2018; Adkins et al., 2022; Andrade et al., 2022)</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Pr="00666052">
        <w:rPr>
          <w:rFonts w:ascii="Times New Roman" w:hAnsi="Times New Roman" w:cs="Times New Roman"/>
          <w:sz w:val="24"/>
          <w:szCs w:val="24"/>
        </w:rPr>
        <w:t xml:space="preserve">Black </w:t>
      </w:r>
      <w:r>
        <w:rPr>
          <w:rFonts w:ascii="Times New Roman" w:hAnsi="Times New Roman" w:cs="Times New Roman"/>
          <w:sz w:val="24"/>
          <w:szCs w:val="24"/>
        </w:rPr>
        <w:t>(</w:t>
      </w:r>
      <w:r w:rsidRPr="00666052">
        <w:rPr>
          <w:rFonts w:ascii="Times New Roman" w:hAnsi="Times New Roman" w:cs="Times New Roman"/>
          <w:sz w:val="24"/>
          <w:szCs w:val="24"/>
        </w:rPr>
        <w:t>2013</w:t>
      </w:r>
      <w:r>
        <w:rPr>
          <w:rFonts w:ascii="Times New Roman" w:hAnsi="Times New Roman" w:cs="Times New Roman"/>
          <w:sz w:val="24"/>
          <w:szCs w:val="24"/>
        </w:rPr>
        <w:t>) and</w:t>
      </w:r>
      <w:r w:rsidRPr="00666052">
        <w:rPr>
          <w:rFonts w:ascii="Times New Roman" w:hAnsi="Times New Roman" w:cs="Times New Roman"/>
          <w:sz w:val="24"/>
          <w:szCs w:val="24"/>
        </w:rPr>
        <w:t xml:space="preserve"> Eckelkamp </w:t>
      </w:r>
      <w:r>
        <w:rPr>
          <w:rFonts w:ascii="Times New Roman" w:hAnsi="Times New Roman" w:cs="Times New Roman"/>
          <w:sz w:val="24"/>
          <w:szCs w:val="24"/>
        </w:rPr>
        <w:t>(</w:t>
      </w:r>
      <w:r w:rsidRPr="00666052">
        <w:rPr>
          <w:rFonts w:ascii="Times New Roman" w:hAnsi="Times New Roman" w:cs="Times New Roman"/>
          <w:sz w:val="24"/>
          <w:szCs w:val="24"/>
        </w:rPr>
        <w:t>2016</w:t>
      </w:r>
      <w:r>
        <w:rPr>
          <w:rFonts w:ascii="Times New Roman" w:hAnsi="Times New Roman" w:cs="Times New Roman"/>
          <w:sz w:val="24"/>
          <w:szCs w:val="24"/>
        </w:rPr>
        <w:t xml:space="preserve">a) reported that </w:t>
      </w:r>
      <w:r w:rsidRPr="00666052">
        <w:rPr>
          <w:rFonts w:ascii="Times New Roman" w:hAnsi="Times New Roman" w:cs="Times New Roman"/>
          <w:sz w:val="24"/>
          <w:szCs w:val="24"/>
        </w:rPr>
        <w:t xml:space="preserve">increased pack moisture </w:t>
      </w:r>
      <w:r>
        <w:rPr>
          <w:rFonts w:ascii="Times New Roman" w:hAnsi="Times New Roman" w:cs="Times New Roman"/>
          <w:sz w:val="24"/>
          <w:szCs w:val="24"/>
        </w:rPr>
        <w:t xml:space="preserve">allows </w:t>
      </w:r>
      <w:r w:rsidRPr="00666052">
        <w:rPr>
          <w:rFonts w:ascii="Times New Roman" w:hAnsi="Times New Roman" w:cs="Times New Roman"/>
          <w:sz w:val="24"/>
          <w:szCs w:val="24"/>
        </w:rPr>
        <w:t xml:space="preserve">wet </w:t>
      </w:r>
      <w:r>
        <w:rPr>
          <w:rFonts w:ascii="Times New Roman" w:hAnsi="Times New Roman" w:cs="Times New Roman"/>
          <w:sz w:val="24"/>
          <w:szCs w:val="24"/>
        </w:rPr>
        <w:t xml:space="preserve">bedding </w:t>
      </w:r>
      <w:r w:rsidRPr="00666052">
        <w:rPr>
          <w:rFonts w:ascii="Times New Roman" w:hAnsi="Times New Roman" w:cs="Times New Roman"/>
          <w:sz w:val="24"/>
          <w:szCs w:val="24"/>
        </w:rPr>
        <w:t>material</w:t>
      </w:r>
      <w:r>
        <w:rPr>
          <w:rFonts w:ascii="Times New Roman" w:hAnsi="Times New Roman" w:cs="Times New Roman"/>
          <w:sz w:val="24"/>
          <w:szCs w:val="24"/>
        </w:rPr>
        <w:t xml:space="preserve"> and manure to</w:t>
      </w:r>
      <w:r w:rsidRPr="00666052">
        <w:rPr>
          <w:rFonts w:ascii="Times New Roman" w:hAnsi="Times New Roman" w:cs="Times New Roman"/>
          <w:sz w:val="24"/>
          <w:szCs w:val="24"/>
        </w:rPr>
        <w:t xml:space="preserve"> adhere more easily to animals</w:t>
      </w:r>
      <w:r>
        <w:rPr>
          <w:rFonts w:ascii="Times New Roman" w:hAnsi="Times New Roman" w:cs="Times New Roman"/>
          <w:sz w:val="24"/>
          <w:szCs w:val="24"/>
        </w:rPr>
        <w:t xml:space="preserve">, meaning that cow hygiene is highly dependent on conditions of the bedded pack. </w:t>
      </w:r>
      <w:r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Pr>
          <w:rFonts w:ascii="Times New Roman" w:hAnsi="Times New Roman" w:cs="Times New Roman"/>
          <w:sz w:val="24"/>
          <w:szCs w:val="24"/>
        </w:rPr>
        <w:t xml:space="preserve">However, </w:t>
      </w:r>
      <w:r w:rsidRPr="00604EDE">
        <w:rPr>
          <w:rFonts w:ascii="Times New Roman" w:hAnsi="Times New Roman" w:cs="Times New Roman"/>
          <w:sz w:val="24"/>
          <w:szCs w:val="24"/>
        </w:rPr>
        <w:t>all bedded packs</w:t>
      </w:r>
      <w:r>
        <w:rPr>
          <w:rFonts w:ascii="Times New Roman" w:hAnsi="Times New Roman" w:cs="Times New Roman"/>
          <w:sz w:val="24"/>
          <w:szCs w:val="24"/>
        </w:rPr>
        <w:t xml:space="preserve"> in the current study</w:t>
      </w:r>
      <w:r w:rsidRPr="00604EDE">
        <w:rPr>
          <w:rFonts w:ascii="Times New Roman" w:hAnsi="Times New Roman" w:cs="Times New Roman"/>
          <w:sz w:val="24"/>
          <w:szCs w:val="24"/>
        </w:rPr>
        <w:t xml:space="preserve"> had an average udder hygiene score of less than 2.5</w:t>
      </w:r>
      <w:r>
        <w:rPr>
          <w:rFonts w:ascii="Times New Roman" w:hAnsi="Times New Roman" w:cs="Times New Roman"/>
          <w:sz w:val="24"/>
          <w:szCs w:val="24"/>
        </w:rPr>
        <w:t>, and t</w:t>
      </w:r>
      <w:r w:rsidRPr="00604EDE">
        <w:rPr>
          <w:rFonts w:ascii="Times New Roman" w:hAnsi="Times New Roman" w:cs="Times New Roman"/>
          <w:sz w:val="24"/>
          <w:szCs w:val="24"/>
        </w:rPr>
        <w:t xml:space="preserve">he </w:t>
      </w:r>
      <w:r w:rsidRPr="00604EDE">
        <w:rPr>
          <w:rFonts w:ascii="Times New Roman" w:hAnsi="Times New Roman" w:cs="Times New Roman"/>
          <w:sz w:val="24"/>
          <w:szCs w:val="24"/>
        </w:rPr>
        <w:lastRenderedPageBreak/>
        <w:t xml:space="preserve">farm with the lowest mean average udder hygiene score </w:t>
      </w:r>
      <w:r>
        <w:rPr>
          <w:rFonts w:ascii="Times New Roman" w:hAnsi="Times New Roman" w:cs="Times New Roman"/>
          <w:sz w:val="24"/>
          <w:szCs w:val="24"/>
        </w:rPr>
        <w:t xml:space="preserve">overall </w:t>
      </w:r>
      <w:r w:rsidRPr="00604EDE">
        <w:rPr>
          <w:rFonts w:ascii="Times New Roman" w:hAnsi="Times New Roman" w:cs="Times New Roman"/>
          <w:sz w:val="24"/>
          <w:szCs w:val="24"/>
        </w:rPr>
        <w:t>was a bedded pack farm.</w:t>
      </w:r>
      <w:r>
        <w:rPr>
          <w:rFonts w:ascii="Times New Roman" w:hAnsi="Times New Roman" w:cs="Times New Roman"/>
          <w:sz w:val="24"/>
          <w:szCs w:val="24"/>
        </w:rPr>
        <w:t xml:space="preserve"> </w:t>
      </w:r>
      <w:r w:rsidRPr="00202154">
        <w:rPr>
          <w:rFonts w:ascii="Times New Roman" w:hAnsi="Times New Roman" w:cs="Times New Roman"/>
          <w:sz w:val="24"/>
          <w:szCs w:val="24"/>
        </w:rPr>
        <w:t xml:space="preserve">Although Cook (2002) </w:t>
      </w:r>
      <w:r w:rsidRPr="00202154">
        <w:rPr>
          <w:rFonts w:ascii="Times New Roman" w:hAnsi="Times New Roman" w:cs="Times New Roman"/>
          <w:sz w:val="24"/>
          <w:szCs w:val="24"/>
        </w:rPr>
        <w:fldChar w:fldCharType="begin"/>
      </w:r>
      <w:r w:rsidR="001E547E">
        <w:rPr>
          <w:rFonts w:ascii="Times New Roman" w:hAnsi="Times New Roman" w:cs="Times New Roman"/>
          <w:sz w:val="24"/>
          <w:szCs w:val="24"/>
        </w:rPr>
        <w:instrText xml:space="preserve"> ADDIN EN.CITE &lt;EndNo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Pr="00202154">
        <w:rPr>
          <w:rFonts w:ascii="Times New Roman" w:hAnsi="Times New Roman" w:cs="Times New Roman"/>
          <w:sz w:val="24"/>
          <w:szCs w:val="24"/>
        </w:rPr>
        <w:fldChar w:fldCharType="end"/>
      </w:r>
      <w:r w:rsidRPr="00202154">
        <w:rPr>
          <w:rFonts w:ascii="Times New Roman" w:hAnsi="Times New Roman" w:cs="Times New Roman"/>
          <w:sz w:val="24"/>
          <w:szCs w:val="24"/>
        </w:rPr>
        <w:t>has pointed out the challenges of comparing dairy cattle hygiene between different facility types, we chose to focus on gathering observations of udder hygiene. The relationship between udder hygiene and health is well-</w:t>
      </w:r>
      <w:proofErr w:type="gramStart"/>
      <w:r w:rsidRPr="00202154">
        <w:rPr>
          <w:rFonts w:ascii="Times New Roman" w:hAnsi="Times New Roman" w:cs="Times New Roman"/>
          <w:sz w:val="24"/>
          <w:szCs w:val="24"/>
        </w:rPr>
        <w:t>studied, and</w:t>
      </w:r>
      <w:proofErr w:type="gramEnd"/>
      <w:r w:rsidRPr="00202154">
        <w:rPr>
          <w:rFonts w:ascii="Times New Roman" w:hAnsi="Times New Roman" w:cs="Times New Roman"/>
          <w:sz w:val="24"/>
          <w:szCs w:val="24"/>
        </w:rPr>
        <w:t xml:space="preserve"> was a tractable observation to make during </w:t>
      </w:r>
      <w:r>
        <w:rPr>
          <w:rFonts w:ascii="Times New Roman" w:hAnsi="Times New Roman" w:cs="Times New Roman"/>
          <w:sz w:val="24"/>
          <w:szCs w:val="24"/>
        </w:rPr>
        <w:t xml:space="preserve">non-grazing season </w:t>
      </w:r>
      <w:r w:rsidRPr="00202154">
        <w:rPr>
          <w:rFonts w:ascii="Times New Roman" w:hAnsi="Times New Roman" w:cs="Times New Roman"/>
          <w:sz w:val="24"/>
          <w:szCs w:val="24"/>
        </w:rPr>
        <w:t>farm visits where individual animals were often roaming freely in a pen</w:t>
      </w:r>
      <w:r>
        <w:rPr>
          <w:rFonts w:ascii="Times New Roman" w:hAnsi="Times New Roman" w:cs="Times New Roman"/>
          <w:sz w:val="24"/>
          <w:szCs w:val="24"/>
        </w:rPr>
        <w:t xml:space="preserve">, or confined in a </w:t>
      </w:r>
      <w:proofErr w:type="spellStart"/>
      <w:r>
        <w:rPr>
          <w:rFonts w:ascii="Times New Roman" w:hAnsi="Times New Roman" w:cs="Times New Roman"/>
          <w:sz w:val="24"/>
          <w:szCs w:val="24"/>
        </w:rPr>
        <w:t>tiestall</w:t>
      </w:r>
      <w:proofErr w:type="spellEnd"/>
      <w:r>
        <w:rPr>
          <w:rFonts w:ascii="Times New Roman" w:hAnsi="Times New Roman" w:cs="Times New Roman"/>
          <w:sz w:val="24"/>
          <w:szCs w:val="24"/>
        </w:rPr>
        <w:t xml:space="preserve"> barn</w:t>
      </w:r>
      <w:r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w:t>
      </w:r>
      <w:proofErr w:type="gramStart"/>
      <w:r w:rsidR="006D599A">
        <w:rPr>
          <w:b/>
          <w:bCs/>
        </w:rPr>
        <w:t>combined</w:t>
      </w:r>
      <w:proofErr w:type="gramEnd"/>
      <w:r w:rsidR="006D599A" w:rsidRPr="003C6F06">
        <w:rPr>
          <w:b/>
          <w:bCs/>
        </w:rPr>
        <w:t xml:space="preserve"> </w:t>
      </w:r>
    </w:p>
    <w:p w14:paraId="6BD40F0B" w14:textId="01D48144"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r w:rsidRPr="0024316E">
        <w:rPr>
          <w:rFonts w:ascii="Times New Roman" w:hAnsi="Times New Roman" w:cs="Times New Roman"/>
          <w:sz w:val="24"/>
          <w:szCs w:val="24"/>
        </w:rPr>
        <w:t xml:space="preserve">As results from the multivariable models exploring the </w:t>
      </w:r>
      <w:r w:rsidR="004A30F3">
        <w:rPr>
          <w:rFonts w:ascii="Times New Roman" w:hAnsi="Times New Roman" w:cs="Times New Roman"/>
          <w:sz w:val="24"/>
          <w:szCs w:val="24"/>
        </w:rPr>
        <w:t>relationship between</w:t>
      </w:r>
      <w:r w:rsidRPr="0024316E">
        <w:rPr>
          <w:rFonts w:ascii="Times New Roman" w:hAnsi="Times New Roman" w:cs="Times New Roman"/>
          <w:sz w:val="24"/>
          <w:szCs w:val="24"/>
        </w:rPr>
        <w:t xml:space="preserve"> facility type </w:t>
      </w:r>
      <w:r w:rsidR="004A30F3">
        <w:rPr>
          <w:rFonts w:ascii="Times New Roman" w:hAnsi="Times New Roman" w:cs="Times New Roman"/>
          <w:sz w:val="24"/>
          <w:szCs w:val="24"/>
        </w:rPr>
        <w:t xml:space="preserve">and outcomes of interest </w:t>
      </w:r>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p>
    <w:p w14:paraId="761D2E2E" w14:textId="62E1B37B"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w:t>
      </w:r>
      <w:proofErr w:type="gramStart"/>
      <w:r w:rsidR="005843FF" w:rsidRPr="00604EDE">
        <w:rPr>
          <w:rFonts w:ascii="Times New Roman" w:hAnsi="Times New Roman" w:cs="Times New Roman"/>
          <w:sz w:val="24"/>
          <w:szCs w:val="24"/>
        </w:rPr>
        <w:t>deeply-bedded</w:t>
      </w:r>
      <w:proofErr w:type="gramEnd"/>
      <w:r w:rsidR="005843FF" w:rsidRPr="00604EDE">
        <w:rPr>
          <w:rFonts w:ascii="Times New Roman" w:hAnsi="Times New Roman" w:cs="Times New Roman"/>
          <w:sz w:val="24"/>
          <w:szCs w:val="24"/>
        </w:rPr>
        <w:t xml:space="preserve">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w:t>
      </w:r>
      <w:proofErr w:type="spellStart"/>
      <w:r w:rsidR="00A21424" w:rsidRPr="00604EDE">
        <w:rPr>
          <w:rFonts w:ascii="Times New Roman" w:hAnsi="Times New Roman" w:cs="Times New Roman"/>
          <w:sz w:val="24"/>
          <w:szCs w:val="24"/>
        </w:rPr>
        <w:t>freestall</w:t>
      </w:r>
      <w:proofErr w:type="spellEnd"/>
      <w:r w:rsidR="00A21424" w:rsidRPr="00604EDE">
        <w:rPr>
          <w:rFonts w:ascii="Times New Roman" w:hAnsi="Times New Roman" w:cs="Times New Roman"/>
          <w:sz w:val="24"/>
          <w:szCs w:val="24"/>
        </w:rPr>
        <w:t xml:space="preserve">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lastRenderedPageBreak/>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w:t>
      </w:r>
      <w:proofErr w:type="spellStart"/>
      <w:r w:rsidR="00291606" w:rsidRPr="00604EDE">
        <w:rPr>
          <w:rFonts w:ascii="Times New Roman" w:hAnsi="Times New Roman" w:cs="Times New Roman"/>
          <w:sz w:val="24"/>
          <w:szCs w:val="24"/>
        </w:rPr>
        <w:t>tiestalls</w:t>
      </w:r>
      <w:proofErr w:type="spellEnd"/>
      <w:r w:rsidR="00291606" w:rsidRPr="00604EDE">
        <w:rPr>
          <w:rFonts w:ascii="Times New Roman" w:hAnsi="Times New Roman" w:cs="Times New Roman"/>
          <w:sz w:val="24"/>
          <w:szCs w:val="24"/>
        </w:rPr>
        <w:t xml:space="preserve">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56CCF496"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bedded pack, depth of bedding in </w:t>
      </w:r>
      <w:proofErr w:type="spellStart"/>
      <w:r w:rsidR="00C61F5E">
        <w:rPr>
          <w:rFonts w:ascii="Times New Roman" w:hAnsi="Times New Roman" w:cs="Times New Roman"/>
          <w:sz w:val="24"/>
          <w:szCs w:val="24"/>
        </w:rPr>
        <w:t>freestalls</w:t>
      </w:r>
      <w:proofErr w:type="spellEnd"/>
      <w:r w:rsidR="00C61F5E">
        <w:rPr>
          <w:rFonts w:ascii="Times New Roman" w:hAnsi="Times New Roman" w:cs="Times New Roman"/>
          <w:sz w:val="24"/>
          <w:szCs w:val="24"/>
        </w:rPr>
        <w:t xml:space="preserve"> and </w:t>
      </w:r>
      <w:proofErr w:type="spellStart"/>
      <w:r w:rsidR="00C61F5E">
        <w:rPr>
          <w:rFonts w:ascii="Times New Roman" w:hAnsi="Times New Roman" w:cs="Times New Roman"/>
          <w:sz w:val="24"/>
          <w:szCs w:val="24"/>
        </w:rPr>
        <w:t>tiestalls</w:t>
      </w:r>
      <w:proofErr w:type="spellEnd"/>
      <w:r w:rsidR="00C61F5E">
        <w:rPr>
          <w:rFonts w:ascii="Times New Roman" w:hAnsi="Times New Roman" w:cs="Times New Roman"/>
          <w:sz w:val="24"/>
          <w:szCs w:val="24"/>
        </w:rPr>
        <w:t>)</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w:t>
      </w:r>
      <w:proofErr w:type="spellStart"/>
      <w:r w:rsidR="00A21424" w:rsidRPr="00604EDE">
        <w:rPr>
          <w:rFonts w:ascii="Times New Roman" w:hAnsi="Times New Roman" w:cs="Times New Roman"/>
          <w:sz w:val="24"/>
          <w:szCs w:val="24"/>
        </w:rPr>
        <w:t>freestall</w:t>
      </w:r>
      <w:proofErr w:type="spellEnd"/>
      <w:r w:rsidR="00A21424" w:rsidRPr="00604EDE">
        <w:rPr>
          <w:rFonts w:ascii="Times New Roman" w:hAnsi="Times New Roman" w:cs="Times New Roman"/>
          <w:sz w:val="24"/>
          <w:szCs w:val="24"/>
        </w:rPr>
        <w:t xml:space="preserve">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 clearly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w:t>
      </w:r>
      <w:proofErr w:type="gramStart"/>
      <w:r w:rsidR="005109A2">
        <w:rPr>
          <w:rFonts w:ascii="Times New Roman" w:hAnsi="Times New Roman" w:cs="Times New Roman"/>
          <w:sz w:val="24"/>
          <w:szCs w:val="24"/>
        </w:rPr>
        <w:t>deeply-bedded</w:t>
      </w:r>
      <w:proofErr w:type="gramEnd"/>
      <w:r w:rsidR="005109A2">
        <w:rPr>
          <w:rFonts w:ascii="Times New Roman" w:hAnsi="Times New Roman" w:cs="Times New Roman"/>
          <w:sz w:val="24"/>
          <w:szCs w:val="24"/>
        </w:rPr>
        <w:t xml:space="preserve">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6B36AF24"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w:t>
      </w:r>
      <w:r w:rsidRPr="00604EDE">
        <w:rPr>
          <w:rFonts w:ascii="Times New Roman" w:hAnsi="Times New Roman" w:cs="Times New Roman"/>
          <w:sz w:val="24"/>
          <w:szCs w:val="24"/>
        </w:rPr>
        <w:lastRenderedPageBreak/>
        <w:t>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272885D5"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xml:space="preserve">. Although there is an established recommendation of 15 cm for deep bedding of </w:t>
      </w:r>
      <w:proofErr w:type="spellStart"/>
      <w:r w:rsidRPr="00604EDE">
        <w:rPr>
          <w:rFonts w:ascii="Times New Roman" w:hAnsi="Times New Roman" w:cs="Times New Roman"/>
          <w:sz w:val="24"/>
          <w:szCs w:val="24"/>
        </w:rPr>
        <w:t>freestalls</w:t>
      </w:r>
      <w:proofErr w:type="spellEnd"/>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Oy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Oy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1F325E">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w:t>
      </w:r>
      <w:r w:rsidRPr="00604EDE">
        <w:rPr>
          <w:rFonts w:ascii="Times New Roman" w:hAnsi="Times New Roman" w:cs="Times New Roman"/>
          <w:sz w:val="24"/>
          <w:szCs w:val="24"/>
        </w:rPr>
        <w:lastRenderedPageBreak/>
        <w:t xml:space="preserve">factors particular to a producer’s barn and bedding source (type of stall surface, presence/type of stall mat used, type of organic material, particle size, compressibility, percent dry matter, etc.). </w:t>
      </w:r>
    </w:p>
    <w:p w14:paraId="4CC5B7FF" w14:textId="795BD5AF" w:rsidR="00161CD8" w:rsidRDefault="001F2342" w:rsidP="008F07CA">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conventional</w:t>
      </w:r>
      <w:ins w:id="479" w:author="Caitlin Jeffrey" w:date="2023-11-22T15:12:00Z">
        <w:r w:rsidR="004326A4">
          <w:rPr>
            <w:rFonts w:ascii="Times New Roman" w:hAnsi="Times New Roman" w:cs="Times New Roman"/>
            <w:sz w:val="24"/>
            <w:szCs w:val="24"/>
          </w:rPr>
          <w:t xml:space="preserve"> static</w:t>
        </w:r>
      </w:ins>
      <w:r w:rsidR="00161CD8" w:rsidRPr="00C30348">
        <w:rPr>
          <w:rFonts w:ascii="Times New Roman" w:hAnsi="Times New Roman" w:cs="Times New Roman"/>
          <w:sz w:val="24"/>
          <w:szCs w:val="24"/>
        </w:rPr>
        <w:t xml:space="preserve"> bedded packs, such as straw yards, noting the reduced cow cleanliness and increased risk of mastitis associated with the latter. 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t>
      </w:r>
      <w:r w:rsidR="004513DC">
        <w:rPr>
          <w:rFonts w:ascii="Times New Roman" w:hAnsi="Times New Roman" w:cs="Times New Roman"/>
          <w:sz w:val="24"/>
          <w:szCs w:val="24"/>
        </w:rPr>
        <w:t xml:space="preserve">indoor </w:t>
      </w:r>
      <w:proofErr w:type="gramStart"/>
      <w:r w:rsidR="00BE77C3">
        <w:rPr>
          <w:rFonts w:ascii="Times New Roman" w:hAnsi="Times New Roman" w:cs="Times New Roman"/>
          <w:sz w:val="24"/>
          <w:szCs w:val="24"/>
        </w:rPr>
        <w:t>housing</w:t>
      </w:r>
      <w:r w:rsidR="00603C67">
        <w:rPr>
          <w:rFonts w:ascii="Times New Roman" w:hAnsi="Times New Roman" w:cs="Times New Roman"/>
          <w:sz w:val="24"/>
          <w:szCs w:val="24"/>
        </w:rPr>
        <w:t>;</w:t>
      </w:r>
      <w:proofErr w:type="gramEnd"/>
      <w:r w:rsidR="00603C67">
        <w:rPr>
          <w:rFonts w:ascii="Times New Roman" w:hAnsi="Times New Roman" w:cs="Times New Roman"/>
          <w:sz w:val="24"/>
          <w:szCs w:val="24"/>
        </w:rPr>
        <w:t xml:space="preserve"> </w:t>
      </w:r>
      <w:r w:rsidR="00306E7A">
        <w:rPr>
          <w:rFonts w:ascii="Times New Roman" w:hAnsi="Times New Roman" w:cs="Times New Roman"/>
          <w:sz w:val="24"/>
          <w:szCs w:val="24"/>
        </w:rPr>
        <w:t xml:space="preserve">e.g., </w:t>
      </w:r>
      <w:r w:rsidR="00603C67">
        <w:rPr>
          <w:rFonts w:ascii="Times New Roman" w:hAnsi="Times New Roman" w:cs="Times New Roman"/>
          <w:sz w:val="24"/>
          <w:szCs w:val="24"/>
        </w:rPr>
        <w:t>t</w:t>
      </w:r>
      <w:r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w:t>
      </w:r>
      <w:del w:id="480" w:author="Caitlin Jeffrey" w:date="2023-11-22T15:08:00Z">
        <w:r w:rsidR="00B35A00" w:rsidDel="0000786D">
          <w:rPr>
            <w:rFonts w:ascii="Times New Roman" w:hAnsi="Times New Roman" w:cs="Times New Roman"/>
            <w:sz w:val="24"/>
            <w:szCs w:val="24"/>
          </w:rPr>
          <w:delText xml:space="preserve"> </w:delText>
        </w:r>
      </w:del>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e ≤</w:t>
      </w:r>
      <w:del w:id="481" w:author="Caitlin Jeffrey" w:date="2023-11-22T15:08:00Z">
        <w:r w:rsidR="00B35A00" w:rsidDel="0000786D">
          <w:rPr>
            <w:rFonts w:ascii="Times New Roman" w:hAnsi="Times New Roman" w:cs="Times New Roman"/>
            <w:sz w:val="24"/>
            <w:szCs w:val="24"/>
          </w:rPr>
          <w:delText xml:space="preserve"> </w:delText>
        </w:r>
      </w:del>
      <w:r w:rsidR="00B35A00">
        <w:rPr>
          <w:rFonts w:ascii="Times New Roman" w:hAnsi="Times New Roman" w:cs="Times New Roman"/>
          <w:sz w:val="24"/>
          <w:szCs w:val="24"/>
        </w:rPr>
        <w:t xml:space="preserve">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w:t>
      </w:r>
      <w:ins w:id="482" w:author="Caitlin Jeffrey" w:date="2023-11-22T15:13:00Z">
        <w:r w:rsidR="00EF4003">
          <w:rPr>
            <w:rFonts w:ascii="Times New Roman" w:hAnsi="Times New Roman" w:cs="Times New Roman"/>
            <w:sz w:val="24"/>
            <w:szCs w:val="24"/>
          </w:rPr>
          <w:t xml:space="preserve">static </w:t>
        </w:r>
      </w:ins>
      <w:r w:rsidRPr="00604EDE">
        <w:rPr>
          <w:rFonts w:ascii="Times New Roman" w:hAnsi="Times New Roman" w:cs="Times New Roman"/>
          <w:sz w:val="24"/>
          <w:szCs w:val="24"/>
        </w:rPr>
        <w:t>bedded pack farm using woodchips and straw</w:t>
      </w:r>
      <w:del w:id="483" w:author="Caitlin Jeffrey" w:date="2023-11-22T15:13:00Z">
        <w:r w:rsidRPr="00604EDE" w:rsidDel="00EF4003">
          <w:rPr>
            <w:rFonts w:ascii="Times New Roman" w:hAnsi="Times New Roman" w:cs="Times New Roman"/>
            <w:sz w:val="24"/>
            <w:szCs w:val="24"/>
          </w:rPr>
          <w:delText xml:space="preserve"> </w:delText>
        </w:r>
        <w:r w:rsidDel="00EF4003">
          <w:rPr>
            <w:rFonts w:ascii="Times New Roman" w:hAnsi="Times New Roman" w:cs="Times New Roman"/>
            <w:sz w:val="24"/>
            <w:szCs w:val="24"/>
          </w:rPr>
          <w:delText>which</w:delText>
        </w:r>
        <w:r w:rsidRPr="00604EDE" w:rsidDel="00EF4003">
          <w:rPr>
            <w:rFonts w:ascii="Times New Roman" w:hAnsi="Times New Roman" w:cs="Times New Roman"/>
            <w:sz w:val="24"/>
            <w:szCs w:val="24"/>
          </w:rPr>
          <w:delText xml:space="preserve"> was not actively managing the pack to compost</w:delText>
        </w:r>
      </w:del>
      <w:r w:rsidRPr="00604EDE">
        <w:rPr>
          <w:rFonts w:ascii="Times New Roman" w:hAnsi="Times New Roman" w:cs="Times New Roman"/>
          <w:sz w:val="24"/>
          <w:szCs w:val="24"/>
        </w:rPr>
        <w: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w:t>
      </w:r>
      <w:ins w:id="484" w:author="Caitlin Jeffrey" w:date="2023-11-22T15:14:00Z">
        <w:r w:rsidR="00EF4003">
          <w:rPr>
            <w:rFonts w:ascii="Times New Roman" w:hAnsi="Times New Roman" w:cs="Times New Roman"/>
            <w:sz w:val="24"/>
            <w:szCs w:val="24"/>
          </w:rPr>
          <w:t>is</w:t>
        </w:r>
      </w:ins>
      <w:del w:id="485" w:author="Caitlin Jeffrey" w:date="2023-11-22T15:14:00Z">
        <w:r w:rsidR="007806BC" w:rsidDel="00EF4003">
          <w:rPr>
            <w:rFonts w:ascii="Times New Roman" w:hAnsi="Times New Roman" w:cs="Times New Roman"/>
            <w:sz w:val="24"/>
            <w:szCs w:val="24"/>
          </w:rPr>
          <w:delText>e same</w:delText>
        </w:r>
      </w:del>
      <w:r w:rsidR="007806BC">
        <w:rPr>
          <w:rFonts w:ascii="Times New Roman" w:hAnsi="Times New Roman" w:cs="Times New Roman"/>
          <w:sz w:val="24"/>
          <w:szCs w:val="24"/>
        </w:rPr>
        <w:t xml:space="preserv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w:t>
      </w:r>
      <w:del w:id="486" w:author="Caitlin Jeffrey" w:date="2023-11-22T15:14:00Z">
        <w:r w:rsidR="007806BC" w:rsidDel="00EF4003">
          <w:rPr>
            <w:rFonts w:ascii="Times New Roman" w:hAnsi="Times New Roman" w:cs="Times New Roman"/>
            <w:sz w:val="24"/>
            <w:szCs w:val="24"/>
          </w:rPr>
          <w:delText>p</w:delText>
        </w:r>
        <w:r w:rsidR="008E22FC" w:rsidDel="00EF4003">
          <w:rPr>
            <w:rFonts w:ascii="Times New Roman" w:hAnsi="Times New Roman" w:cs="Times New Roman"/>
            <w:sz w:val="24"/>
            <w:szCs w:val="24"/>
          </w:rPr>
          <w:delText>ercent of</w:delText>
        </w:r>
      </w:del>
      <w:ins w:id="487" w:author="Caitlin Jeffrey" w:date="2023-11-22T15:14:00Z">
        <w:r w:rsidR="00EF4003">
          <w:rPr>
            <w:rFonts w:ascii="Times New Roman" w:hAnsi="Times New Roman" w:cs="Times New Roman"/>
            <w:sz w:val="24"/>
            <w:szCs w:val="24"/>
          </w:rPr>
          <w:t>%</w:t>
        </w:r>
      </w:ins>
      <w:r w:rsidR="008E22FC">
        <w:rPr>
          <w:rFonts w:ascii="Times New Roman" w:hAnsi="Times New Roman" w:cs="Times New Roman"/>
          <w:sz w:val="24"/>
          <w:szCs w:val="24"/>
        </w:rPr>
        <w:t xml:space="preserve"> cows with </w:t>
      </w:r>
      <w:del w:id="488" w:author="Caitlin Jeffrey" w:date="2023-11-22T15:14:00Z">
        <w:r w:rsidR="008E22FC" w:rsidDel="00EF4003">
          <w:rPr>
            <w:rFonts w:ascii="Times New Roman" w:hAnsi="Times New Roman" w:cs="Times New Roman"/>
            <w:sz w:val="24"/>
            <w:szCs w:val="24"/>
          </w:rPr>
          <w:delText xml:space="preserve">an </w:delText>
        </w:r>
      </w:del>
      <w:r w:rsidR="008E22FC">
        <w:rPr>
          <w:rFonts w:ascii="Times New Roman" w:hAnsi="Times New Roman" w:cs="Times New Roman"/>
          <w:sz w:val="24"/>
          <w:szCs w:val="24"/>
        </w:rPr>
        <w:t>elevated SCS</w:t>
      </w:r>
      <w:ins w:id="489" w:author="Caitlin Jeffrey" w:date="2023-11-22T15:14:00Z">
        <w:r w:rsidR="00EF4003">
          <w:rPr>
            <w:rFonts w:ascii="Times New Roman" w:hAnsi="Times New Roman" w:cs="Times New Roman"/>
            <w:sz w:val="24"/>
            <w:szCs w:val="24"/>
          </w:rPr>
          <w:t xml:space="preserve"> </w:t>
        </w:r>
      </w:ins>
      <w:del w:id="490" w:author="Caitlin Jeffrey" w:date="2023-11-22T15:14:00Z">
        <w:r w:rsidR="008E22FC" w:rsidDel="00EF4003">
          <w:rPr>
            <w:rFonts w:ascii="Times New Roman" w:hAnsi="Times New Roman" w:cs="Times New Roman"/>
            <w:sz w:val="24"/>
            <w:szCs w:val="24"/>
          </w:rPr>
          <w:delText xml:space="preserve"> on DHIA test </w:delText>
        </w:r>
        <w:r w:rsidR="007806BC" w:rsidDel="00EF4003">
          <w:rPr>
            <w:rFonts w:ascii="Times New Roman" w:hAnsi="Times New Roman" w:cs="Times New Roman"/>
            <w:sz w:val="24"/>
            <w:szCs w:val="24"/>
          </w:rPr>
          <w:delText xml:space="preserve">day </w:delText>
        </w:r>
      </w:del>
      <w:r w:rsidR="0053797F">
        <w:rPr>
          <w:rFonts w:ascii="Times New Roman" w:hAnsi="Times New Roman" w:cs="Times New Roman"/>
          <w:sz w:val="24"/>
          <w:szCs w:val="24"/>
        </w:rPr>
        <w:t>(8.6%; data not shown).</w:t>
      </w:r>
    </w:p>
    <w:p w14:paraId="5E10E3AF" w14:textId="48AA82B8"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selection bias</w:t>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r w:rsidR="002F3D8C">
        <w:rPr>
          <w:rFonts w:ascii="Times New Roman" w:hAnsi="Times New Roman" w:cs="Times New Roman"/>
          <w:sz w:val="24"/>
          <w:szCs w:val="24"/>
        </w:rPr>
        <w:t xml:space="preserve"> In 2021, there were </w:t>
      </w:r>
      <w:r w:rsidR="002F3D8C">
        <w:rPr>
          <w:rFonts w:ascii="Times New Roman" w:hAnsi="Times New Roman" w:cs="Times New Roman"/>
          <w:sz w:val="24"/>
          <w:szCs w:val="24"/>
        </w:rPr>
        <w:lastRenderedPageBreak/>
        <w:t xml:space="preserve">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C35D1C">
        <w:rPr>
          <w:rFonts w:ascii="Times New Roman" w:hAnsi="Times New Roman" w:cs="Times New Roman"/>
          <w:sz w:val="24"/>
          <w:szCs w:val="24"/>
        </w:rPr>
        <w:fldChar w:fldCharType="begin"/>
      </w:r>
      <w:r w:rsidR="00C35D1C">
        <w:rPr>
          <w:rFonts w:ascii="Times New Roman" w:hAnsi="Times New Roman" w:cs="Times New Roman"/>
          <w:sz w:val="24"/>
          <w:szCs w:val="24"/>
        </w:rPr>
        <w:instrText xml:space="preserve"> ADDIN EN.CITE &lt;EndNote&gt;&lt;Cite&gt;&lt;Author&gt;USDA&lt;/Author&gt;&lt;Year&gt;2022&lt;/Year&gt;&lt;RecNum&gt;639&lt;/RecNum&gt;&lt;DisplayText&gt;(USDA, 2022)&lt;/DisplayText&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rsidR="00C35D1C">
        <w:rPr>
          <w:rFonts w:ascii="Times New Roman" w:hAnsi="Times New Roman" w:cs="Times New Roman"/>
          <w:sz w:val="24"/>
          <w:szCs w:val="24"/>
        </w:rPr>
        <w:fldChar w:fldCharType="separate"/>
      </w:r>
      <w:r w:rsidR="00C35D1C">
        <w:rPr>
          <w:rFonts w:ascii="Times New Roman" w:hAnsi="Times New Roman" w:cs="Times New Roman"/>
          <w:noProof/>
          <w:sz w:val="24"/>
          <w:szCs w:val="24"/>
        </w:rPr>
        <w:t>(USDA, 2022)</w:t>
      </w:r>
      <w:r w:rsidR="00C35D1C">
        <w:rPr>
          <w:rFonts w:ascii="Times New Roman" w:hAnsi="Times New Roman" w:cs="Times New Roman"/>
          <w:sz w:val="24"/>
          <w:szCs w:val="24"/>
        </w:rPr>
        <w:fldChar w:fldCharType="end"/>
      </w:r>
      <w:r w:rsidR="00F56811">
        <w:rPr>
          <w:rFonts w:ascii="Times New Roman" w:hAnsi="Times New Roman" w:cs="Times New Roman"/>
          <w:sz w:val="24"/>
          <w:szCs w:val="24"/>
        </w:rPr>
        <w:t xml:space="preserve"> </w:t>
      </w:r>
      <w:r w:rsidR="00933171">
        <w:rPr>
          <w:rFonts w:ascii="Times New Roman" w:hAnsi="Times New Roman" w:cs="Times New Roman"/>
          <w:sz w:val="24"/>
          <w:szCs w:val="24"/>
        </w:rPr>
        <w:t xml:space="preserve"> </w:t>
      </w:r>
      <w:r w:rsidR="00101988">
        <w:rPr>
          <w:rFonts w:ascii="Times New Roman" w:hAnsi="Times New Roman" w:cs="Times New Roman"/>
          <w:sz w:val="24"/>
          <w:szCs w:val="24"/>
        </w:rPr>
        <w:t>Herds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T</w:t>
      </w:r>
      <w:r w:rsidR="00446A74">
        <w:rPr>
          <w:rFonts w:ascii="Times New Roman" w:hAnsi="Times New Roman" w:cs="Times New Roman"/>
          <w:sz w:val="24"/>
          <w:szCs w:val="24"/>
        </w:rPr>
        <w:t xml:space="preserve">he potential exists that producers who volunteered to participate </w:t>
      </w:r>
      <w:r w:rsidR="00933171">
        <w:rPr>
          <w:rFonts w:ascii="Times New Roman" w:hAnsi="Times New Roman" w:cs="Times New Roman"/>
          <w:sz w:val="24"/>
          <w:szCs w:val="24"/>
        </w:rPr>
        <w:t xml:space="preserve">in the current study </w:t>
      </w:r>
      <w:r w:rsidR="00446A74">
        <w:rPr>
          <w:rFonts w:ascii="Times New Roman" w:hAnsi="Times New Roman" w:cs="Times New Roman"/>
          <w:sz w:val="24"/>
          <w:szCs w:val="24"/>
        </w:rPr>
        <w:t>are</w:t>
      </w:r>
      <w:r w:rsidR="00CA0A9B">
        <w:rPr>
          <w:rFonts w:ascii="Times New Roman" w:hAnsi="Times New Roman" w:cs="Times New Roman"/>
          <w:sz w:val="24"/>
          <w:szCs w:val="24"/>
        </w:rPr>
        <w:t xml:space="preserve"> systematically</w:t>
      </w:r>
      <w:r w:rsidR="00E91F10">
        <w:rPr>
          <w:rFonts w:ascii="Times New Roman" w:hAnsi="Times New Roman" w:cs="Times New Roman"/>
          <w:sz w:val="24"/>
          <w:szCs w:val="24"/>
        </w:rPr>
        <w:t xml:space="preserve"> more progressive or</w:t>
      </w:r>
      <w:r w:rsidR="005B65DA">
        <w:rPr>
          <w:rFonts w:ascii="Times New Roman" w:hAnsi="Times New Roman" w:cs="Times New Roman"/>
          <w:sz w:val="24"/>
          <w:szCs w:val="24"/>
        </w:rPr>
        <w:t xml:space="preserve"> somehow</w:t>
      </w:r>
      <w:r w:rsidR="00CA0A9B">
        <w:rPr>
          <w:rFonts w:ascii="Times New Roman" w:hAnsi="Times New Roman" w:cs="Times New Roman"/>
          <w:sz w:val="24"/>
          <w:szCs w:val="24"/>
        </w:rPr>
        <w:t xml:space="preserve"> different in their management </w:t>
      </w:r>
      <w:r w:rsidR="00E91F10">
        <w:rPr>
          <w:rFonts w:ascii="Times New Roman" w:hAnsi="Times New Roman" w:cs="Times New Roman"/>
          <w:sz w:val="24"/>
          <w:szCs w:val="24"/>
        </w:rPr>
        <w:t>practices</w:t>
      </w:r>
      <w:r w:rsidR="00CA0A9B">
        <w:rPr>
          <w:rFonts w:ascii="Times New Roman" w:hAnsi="Times New Roman" w:cs="Times New Roman"/>
          <w:sz w:val="24"/>
          <w:szCs w:val="24"/>
        </w:rPr>
        <w:t xml:space="preserve"> than the </w:t>
      </w:r>
      <w:r w:rsidR="00E91F10">
        <w:rPr>
          <w:rFonts w:ascii="Times New Roman" w:hAnsi="Times New Roman" w:cs="Times New Roman"/>
          <w:sz w:val="24"/>
          <w:szCs w:val="24"/>
        </w:rPr>
        <w:t>general population of organic farms in Vermont</w:t>
      </w:r>
      <w:r w:rsidR="00536043">
        <w:rPr>
          <w:rFonts w:ascii="Times New Roman" w:hAnsi="Times New Roman" w:cs="Times New Roman"/>
          <w:sz w:val="24"/>
          <w:szCs w:val="24"/>
        </w:rPr>
        <w:t>.</w:t>
      </w:r>
      <w:r w:rsidR="00B31561">
        <w:rPr>
          <w:rFonts w:ascii="Times New Roman" w:hAnsi="Times New Roman" w:cs="Times New Roman"/>
          <w:sz w:val="24"/>
          <w:szCs w:val="24"/>
        </w:rPr>
        <w:t xml:space="preserve"> Additionally,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w:t>
      </w:r>
      <w:del w:id="491" w:author="Caitlin Jeffrey" w:date="2023-12-05T14:02:00Z">
        <w:r w:rsidR="00AC3CD6" w:rsidDel="00C1367A">
          <w:rPr>
            <w:rFonts w:ascii="Times New Roman" w:hAnsi="Times New Roman" w:cs="Times New Roman"/>
            <w:sz w:val="24"/>
            <w:szCs w:val="24"/>
          </w:rPr>
          <w:delText>are</w:delText>
        </w:r>
        <w:r w:rsidR="007177CD" w:rsidDel="00C1367A">
          <w:rPr>
            <w:rFonts w:ascii="Times New Roman" w:hAnsi="Times New Roman" w:cs="Times New Roman"/>
            <w:sz w:val="24"/>
            <w:szCs w:val="24"/>
          </w:rPr>
          <w:delText xml:space="preserve"> </w:delText>
        </w:r>
      </w:del>
      <w:r w:rsidR="007177CD">
        <w:rPr>
          <w:rFonts w:ascii="Times New Roman" w:hAnsi="Times New Roman" w:cs="Times New Roman"/>
          <w:sz w:val="24"/>
          <w:szCs w:val="24"/>
        </w:rPr>
        <w:t>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59A99FF5" w:rsidR="00261030" w:rsidRDefault="00ED6E3E" w:rsidP="009B6AD4">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ne</w:t>
      </w:r>
      <w:r w:rsidR="00C226FF">
        <w:rPr>
          <w:rFonts w:ascii="Times New Roman" w:hAnsi="Times New Roman" w:cs="Times New Roman"/>
          <w:sz w:val="24"/>
          <w:szCs w:val="24"/>
        </w:rPr>
        <w:t xml:space="preserve"> limitation of the current study</w:t>
      </w:r>
      <w:r>
        <w:rPr>
          <w:rFonts w:ascii="Times New Roman" w:hAnsi="Times New Roman" w:cs="Times New Roman"/>
          <w:sz w:val="24"/>
          <w:szCs w:val="24"/>
        </w:rPr>
        <w:t xml:space="preserve"> is the small number of farms</w:t>
      </w:r>
      <w:r w:rsidR="00327CDC">
        <w:rPr>
          <w:rFonts w:ascii="Times New Roman" w:hAnsi="Times New Roman" w:cs="Times New Roman"/>
          <w:sz w:val="24"/>
          <w:szCs w:val="24"/>
        </w:rPr>
        <w:t xml:space="preserve"> in each facility type</w:t>
      </w:r>
      <w:r w:rsidR="00157239">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bedded pack systems for years in Vermont, </w:t>
      </w:r>
      <w:r w:rsidR="000B227E">
        <w:rPr>
          <w:rFonts w:ascii="Times New Roman" w:hAnsi="Times New Roman" w:cs="Times New Roman"/>
          <w:sz w:val="24"/>
          <w:szCs w:val="24"/>
        </w:rPr>
        <w:t xml:space="preserve">we had 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 xml:space="preserve">ractices </w:t>
      </w:r>
      <w:r w:rsidR="004C40A5">
        <w:rPr>
          <w:rFonts w:ascii="Times New Roman" w:hAnsi="Times New Roman" w:cs="Times New Roman"/>
          <w:sz w:val="24"/>
          <w:szCs w:val="24"/>
        </w:rPr>
        <w:t>(i.e., teat</w:t>
      </w:r>
      <w:r w:rsidR="007014D8">
        <w:rPr>
          <w:rFonts w:ascii="Times New Roman" w:hAnsi="Times New Roman" w:cs="Times New Roman"/>
          <w:sz w:val="24"/>
          <w:szCs w:val="24"/>
        </w:rPr>
        <w:t xml:space="preserve">-dipping, </w:t>
      </w:r>
      <w:proofErr w:type="spellStart"/>
      <w:r w:rsidR="007014D8">
        <w:rPr>
          <w:rFonts w:ascii="Times New Roman" w:hAnsi="Times New Roman" w:cs="Times New Roman"/>
          <w:sz w:val="24"/>
          <w:szCs w:val="24"/>
        </w:rPr>
        <w:t>forestripping</w:t>
      </w:r>
      <w:proofErr w:type="spellEnd"/>
      <w:r w:rsidR="007014D8">
        <w:rPr>
          <w:rFonts w:ascii="Times New Roman" w:hAnsi="Times New Roman" w:cs="Times New Roman"/>
          <w:sz w:val="24"/>
          <w:szCs w:val="24"/>
        </w:rPr>
        <w:t xml:space="preserve">, using separate towels for individual cows) wer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7014D8">
        <w:rPr>
          <w:rFonts w:ascii="Times New Roman" w:hAnsi="Times New Roman" w:cs="Times New Roman"/>
          <w:sz w:val="24"/>
          <w:szCs w:val="24"/>
        </w:rPr>
        <w:t>there was</w:t>
      </w:r>
      <w:r w:rsidR="004C40A5" w:rsidRPr="00C226FF">
        <w:rPr>
          <w:rFonts w:ascii="Times New Roman" w:hAnsi="Times New Roman" w:cs="Times New Roman"/>
          <w:sz w:val="24"/>
          <w:szCs w:val="24"/>
        </w:rPr>
        <w:t xml:space="preserve"> limited power to identify (complete </w:t>
      </w:r>
      <w:r w:rsidR="00B75159">
        <w:rPr>
          <w:rFonts w:ascii="Times New Roman" w:hAnsi="Times New Roman" w:cs="Times New Roman"/>
          <w:sz w:val="24"/>
          <w:szCs w:val="24"/>
        </w:rPr>
        <w:t>in</w:t>
      </w:r>
      <w:r w:rsidR="00B75159" w:rsidRPr="00C226FF">
        <w:rPr>
          <w:rFonts w:ascii="Times New Roman" w:hAnsi="Times New Roman" w:cs="Times New Roman"/>
          <w:sz w:val="24"/>
          <w:szCs w:val="24"/>
        </w:rPr>
        <w:t>abi</w:t>
      </w:r>
      <w:r w:rsidR="00B75159">
        <w:rPr>
          <w:rFonts w:ascii="Times New Roman" w:hAnsi="Times New Roman" w:cs="Times New Roman"/>
          <w:sz w:val="24"/>
          <w:szCs w:val="24"/>
        </w:rPr>
        <w:t>lity</w:t>
      </w:r>
      <w:r w:rsidR="004C40A5" w:rsidRPr="00C226FF">
        <w:rPr>
          <w:rFonts w:ascii="Times New Roman" w:hAnsi="Times New Roman" w:cs="Times New Roman"/>
          <w:sz w:val="24"/>
          <w:szCs w:val="24"/>
        </w:rPr>
        <w:t xml:space="preserve"> to analyze) associations 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w:t>
      </w:r>
      <w:r w:rsidR="00782D12">
        <w:rPr>
          <w:rFonts w:ascii="Times New Roman" w:hAnsi="Times New Roman" w:cs="Times New Roman"/>
          <w:sz w:val="24"/>
          <w:szCs w:val="24"/>
        </w:rPr>
        <w:lastRenderedPageBreak/>
        <w:t>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r w:rsidR="007D412E">
        <w:rPr>
          <w:rFonts w:ascii="Times New Roman" w:hAnsi="Times New Roman" w:cs="Times New Roman"/>
          <w:sz w:val="24"/>
          <w:szCs w:val="24"/>
        </w:rPr>
        <w:t xml:space="preserve">The potential exists for future </w:t>
      </w:r>
      <w:r w:rsidR="00DE28DB">
        <w:rPr>
          <w:rFonts w:ascii="Times New Roman" w:hAnsi="Times New Roman" w:cs="Times New Roman"/>
          <w:sz w:val="24"/>
          <w:szCs w:val="24"/>
        </w:rPr>
        <w:t xml:space="preserve">studies with a larger number of farms </w:t>
      </w:r>
      <w:r w:rsidR="005D6E2A">
        <w:rPr>
          <w:rFonts w:ascii="Times New Roman" w:hAnsi="Times New Roman" w:cs="Times New Roman"/>
          <w:sz w:val="24"/>
          <w:szCs w:val="24"/>
        </w:rPr>
        <w:t xml:space="preserve">enrolled </w:t>
      </w:r>
      <w:r w:rsidR="00DE28DB">
        <w:rPr>
          <w:rFonts w:ascii="Times New Roman" w:hAnsi="Times New Roman" w:cs="Times New Roman"/>
          <w:sz w:val="24"/>
          <w:szCs w:val="24"/>
        </w:rPr>
        <w:t xml:space="preserve">to further characterize milk quality and udder health </w:t>
      </w:r>
      <w:r w:rsidR="009B6AD4">
        <w:rPr>
          <w:rFonts w:ascii="Times New Roman" w:hAnsi="Times New Roman" w:cs="Times New Roman"/>
          <w:sz w:val="24"/>
          <w:szCs w:val="24"/>
        </w:rPr>
        <w:t>on bedded pack systems in the Northeast</w:t>
      </w:r>
      <w:ins w:id="492" w:author="Caitlin Jeffrey" w:date="2023-11-22T15:20:00Z">
        <w:r w:rsidR="00CF4AC3">
          <w:rPr>
            <w:rFonts w:ascii="Times New Roman" w:hAnsi="Times New Roman" w:cs="Times New Roman"/>
            <w:sz w:val="24"/>
            <w:szCs w:val="24"/>
          </w:rPr>
          <w:t>ern US</w:t>
        </w:r>
      </w:ins>
      <w:r w:rsidR="005F1F24">
        <w:rPr>
          <w:rFonts w:ascii="Times New Roman" w:hAnsi="Times New Roman" w:cs="Times New Roman"/>
          <w:sz w:val="24"/>
          <w:szCs w:val="24"/>
        </w:rPr>
        <w:t>.</w:t>
      </w:r>
      <w:r w:rsidR="0058486F">
        <w:rPr>
          <w:rFonts w:ascii="Times New Roman" w:hAnsi="Times New Roman" w:cs="Times New Roman"/>
          <w:sz w:val="24"/>
          <w:szCs w:val="24"/>
        </w:rPr>
        <w:t xml:space="preserve"> </w:t>
      </w:r>
      <w:r w:rsidR="005F1F24">
        <w:rPr>
          <w:rFonts w:ascii="Times New Roman" w:hAnsi="Times New Roman" w:cs="Times New Roman"/>
          <w:sz w:val="24"/>
          <w:szCs w:val="24"/>
        </w:rPr>
        <w:t>S</w:t>
      </w:r>
      <w:r w:rsidR="0058486F">
        <w:rPr>
          <w:rFonts w:ascii="Times New Roman" w:hAnsi="Times New Roman" w:cs="Times New Roman"/>
          <w:sz w:val="24"/>
          <w:szCs w:val="24"/>
        </w:rPr>
        <w:t xml:space="preserve">tudies enrolling a larger number of bedded pack farms by </w:t>
      </w:r>
      <w:r w:rsidR="00F171F2">
        <w:rPr>
          <w:rFonts w:ascii="Times New Roman" w:hAnsi="Times New Roman" w:cs="Times New Roman"/>
          <w:sz w:val="24"/>
          <w:szCs w:val="24"/>
        </w:rPr>
        <w:t xml:space="preserve">covering a larger geographic area may have sufficient power to identify </w:t>
      </w:r>
      <w:proofErr w:type="gramStart"/>
      <w:r w:rsidR="00F171F2">
        <w:rPr>
          <w:rFonts w:ascii="Times New Roman" w:hAnsi="Times New Roman" w:cs="Times New Roman"/>
          <w:sz w:val="24"/>
          <w:szCs w:val="24"/>
        </w:rPr>
        <w:t>particular management</w:t>
      </w:r>
      <w:proofErr w:type="gramEnd"/>
      <w:r w:rsidR="00F171F2">
        <w:rPr>
          <w:rFonts w:ascii="Times New Roman" w:hAnsi="Times New Roman" w:cs="Times New Roman"/>
          <w:sz w:val="24"/>
          <w:szCs w:val="24"/>
        </w:rPr>
        <w:t xml:space="preserve"> factors </w:t>
      </w:r>
      <w:r w:rsidR="00B26F6E">
        <w:rPr>
          <w:rFonts w:ascii="Times New Roman" w:hAnsi="Times New Roman" w:cs="Times New Roman"/>
          <w:sz w:val="24"/>
          <w:szCs w:val="24"/>
        </w:rPr>
        <w:t>which</w:t>
      </w:r>
      <w:r w:rsidR="00F171F2">
        <w:rPr>
          <w:rFonts w:ascii="Times New Roman" w:hAnsi="Times New Roman" w:cs="Times New Roman"/>
          <w:sz w:val="24"/>
          <w:szCs w:val="24"/>
        </w:rPr>
        <w:t xml:space="preserve"> are beneficial on bedded packs specifically.</w:t>
      </w:r>
    </w:p>
    <w:p w14:paraId="7C9C36BA" w14:textId="2544D1FF"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r>
        <w:rPr>
          <w:rFonts w:ascii="Times New Roman" w:hAnsi="Times New Roman" w:cs="Times New Roman"/>
          <w:sz w:val="24"/>
          <w:szCs w:val="24"/>
        </w:rPr>
        <w:t>Bedded pack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w:t>
      </w:r>
      <w:proofErr w:type="spellStart"/>
      <w:r w:rsidR="00A21424" w:rsidRPr="00604EDE">
        <w:rPr>
          <w:rFonts w:ascii="Times New Roman" w:hAnsi="Times New Roman" w:cs="Times New Roman"/>
          <w:sz w:val="24"/>
          <w:szCs w:val="24"/>
        </w:rPr>
        <w:t>freestall</w:t>
      </w:r>
      <w:proofErr w:type="spellEnd"/>
      <w:r w:rsidR="00A21424" w:rsidRPr="00604EDE">
        <w:rPr>
          <w:rFonts w:ascii="Times New Roman" w:hAnsi="Times New Roman" w:cs="Times New Roman"/>
          <w:sz w:val="24"/>
          <w:szCs w:val="24"/>
        </w:rPr>
        <w:t xml:space="preserve"> or </w:t>
      </w:r>
      <w:proofErr w:type="spellStart"/>
      <w:r w:rsidR="00A21424" w:rsidRPr="00604EDE">
        <w:rPr>
          <w:rFonts w:ascii="Times New Roman" w:hAnsi="Times New Roman" w:cs="Times New Roman"/>
          <w:sz w:val="24"/>
          <w:szCs w:val="24"/>
        </w:rPr>
        <w:t>tiestall</w:t>
      </w:r>
      <w:proofErr w:type="spellEnd"/>
      <w:r w:rsidR="00A21424" w:rsidRPr="00604EDE">
        <w:rPr>
          <w:rFonts w:ascii="Times New Roman" w:hAnsi="Times New Roman" w:cs="Times New Roman"/>
          <w:sz w:val="24"/>
          <w:szCs w:val="24"/>
        </w:rPr>
        <w:t xml:space="preserve">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OyBK
YW5uaSBldCBhbC4sIDIwMDc7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OyBK
YW5uaSBldCBhbC4sIDIwMDc7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del w:id="493" w:author="Caitlin Jeffrey" w:date="2023-11-22T15:17:00Z">
        <w:r w:rsidR="00C008DD" w:rsidDel="000D3484">
          <w:rPr>
            <w:rFonts w:ascii="Times New Roman" w:hAnsi="Times New Roman" w:cs="Times New Roman"/>
            <w:sz w:val="24"/>
            <w:szCs w:val="24"/>
          </w:rPr>
          <w:delText>F</w:delText>
        </w:r>
        <w:r w:rsidR="00A21424" w:rsidRPr="00604EDE" w:rsidDel="000D3484">
          <w:rPr>
            <w:rFonts w:ascii="Times New Roman" w:hAnsi="Times New Roman" w:cs="Times New Roman"/>
            <w:sz w:val="24"/>
            <w:szCs w:val="24"/>
          </w:rPr>
          <w:delText xml:space="preserve">rom </w:delText>
        </w:r>
        <w:r w:rsidR="00C008DD" w:rsidDel="000D3484">
          <w:rPr>
            <w:rFonts w:ascii="Times New Roman" w:hAnsi="Times New Roman" w:cs="Times New Roman"/>
            <w:sz w:val="24"/>
            <w:szCs w:val="24"/>
          </w:rPr>
          <w:delText>the</w:delText>
        </w:r>
        <w:r w:rsidR="00A21424" w:rsidRPr="00604EDE" w:rsidDel="000D3484">
          <w:rPr>
            <w:rFonts w:ascii="Times New Roman" w:hAnsi="Times New Roman" w:cs="Times New Roman"/>
            <w:sz w:val="24"/>
            <w:szCs w:val="24"/>
          </w:rPr>
          <w:delText xml:space="preserve"> perspective</w:delText>
        </w:r>
        <w:r w:rsidR="00C008DD" w:rsidDel="000D3484">
          <w:rPr>
            <w:rFonts w:ascii="Times New Roman" w:hAnsi="Times New Roman" w:cs="Times New Roman"/>
            <w:sz w:val="24"/>
            <w:szCs w:val="24"/>
          </w:rPr>
          <w:delText xml:space="preserve"> of animal welfare</w:delText>
        </w:r>
        <w:r w:rsidR="00A21424" w:rsidRPr="00604EDE" w:rsidDel="000D3484">
          <w:rPr>
            <w:rFonts w:ascii="Times New Roman" w:hAnsi="Times New Roman" w:cs="Times New Roman"/>
            <w:sz w:val="24"/>
            <w:szCs w:val="24"/>
          </w:rPr>
          <w:delText xml:space="preserve">, </w:delText>
        </w:r>
        <w:r w:rsidR="00FC1D7E" w:rsidDel="000D3484">
          <w:rPr>
            <w:rFonts w:ascii="Times New Roman" w:hAnsi="Times New Roman" w:cs="Times New Roman"/>
            <w:sz w:val="24"/>
            <w:szCs w:val="24"/>
          </w:rPr>
          <w:delText>bedded packs</w:delText>
        </w:r>
        <w:r w:rsidR="00A21424" w:rsidRPr="00604EDE" w:rsidDel="000D3484">
          <w:rPr>
            <w:rFonts w:ascii="Times New Roman" w:hAnsi="Times New Roman" w:cs="Times New Roman"/>
            <w:sz w:val="24"/>
            <w:szCs w:val="24"/>
          </w:rPr>
          <w:delText xml:space="preserve"> provide a housing option that do</w:delText>
        </w:r>
        <w:r w:rsidR="001C5917" w:rsidDel="000D3484">
          <w:rPr>
            <w:rFonts w:ascii="Times New Roman" w:hAnsi="Times New Roman" w:cs="Times New Roman"/>
            <w:sz w:val="24"/>
            <w:szCs w:val="24"/>
          </w:rPr>
          <w:delText>es not</w:delText>
        </w:r>
        <w:r w:rsidR="00A21424" w:rsidRPr="00604EDE" w:rsidDel="000D3484">
          <w:rPr>
            <w:rFonts w:ascii="Times New Roman" w:hAnsi="Times New Roman" w:cs="Times New Roman"/>
            <w:sz w:val="24"/>
            <w:szCs w:val="24"/>
          </w:rPr>
          <w:delText xml:space="preserve"> restrict animal movement, which is an issue of growing concern for both producers and the general public </w:delText>
        </w:r>
        <w:r w:rsidR="00093CAD" w:rsidDel="000D3484">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sidDel="000D3484">
          <w:rPr>
            <w:rFonts w:ascii="Times New Roman" w:hAnsi="Times New Roman" w:cs="Times New Roman"/>
            <w:sz w:val="24"/>
            <w:szCs w:val="24"/>
          </w:rPr>
          <w:delInstrText xml:space="preserve"> ADDIN EN.CITE </w:delInstrText>
        </w:r>
        <w:r w:rsidR="009470D2" w:rsidDel="000D3484">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sidDel="000D3484">
          <w:rPr>
            <w:rFonts w:ascii="Times New Roman" w:hAnsi="Times New Roman" w:cs="Times New Roman"/>
            <w:sz w:val="24"/>
            <w:szCs w:val="24"/>
          </w:rPr>
          <w:delInstrText xml:space="preserve"> ADDIN EN.CITE.DATA </w:delInstrText>
        </w:r>
        <w:r w:rsidR="009470D2" w:rsidDel="000D3484">
          <w:rPr>
            <w:rFonts w:ascii="Times New Roman" w:hAnsi="Times New Roman" w:cs="Times New Roman"/>
            <w:sz w:val="24"/>
            <w:szCs w:val="24"/>
          </w:rPr>
        </w:r>
        <w:r w:rsidR="009470D2" w:rsidDel="000D3484">
          <w:rPr>
            <w:rFonts w:ascii="Times New Roman" w:hAnsi="Times New Roman" w:cs="Times New Roman"/>
            <w:sz w:val="24"/>
            <w:szCs w:val="24"/>
          </w:rPr>
          <w:fldChar w:fldCharType="end"/>
        </w:r>
        <w:r w:rsidR="00093CAD" w:rsidDel="000D3484">
          <w:rPr>
            <w:rFonts w:ascii="Times New Roman" w:hAnsi="Times New Roman" w:cs="Times New Roman"/>
            <w:sz w:val="24"/>
            <w:szCs w:val="24"/>
          </w:rPr>
        </w:r>
        <w:r w:rsidR="00093CAD" w:rsidDel="000D3484">
          <w:rPr>
            <w:rFonts w:ascii="Times New Roman" w:hAnsi="Times New Roman" w:cs="Times New Roman"/>
            <w:sz w:val="24"/>
            <w:szCs w:val="24"/>
          </w:rPr>
          <w:fldChar w:fldCharType="separate"/>
        </w:r>
        <w:r w:rsidR="009470D2" w:rsidDel="000D3484">
          <w:rPr>
            <w:rFonts w:ascii="Times New Roman" w:hAnsi="Times New Roman" w:cs="Times New Roman"/>
            <w:noProof/>
            <w:sz w:val="24"/>
            <w:szCs w:val="24"/>
          </w:rPr>
          <w:delText>(Barkema et al., 2015)</w:delText>
        </w:r>
        <w:r w:rsidR="00093CAD" w:rsidDel="000D3484">
          <w:rPr>
            <w:rFonts w:ascii="Times New Roman" w:hAnsi="Times New Roman" w:cs="Times New Roman"/>
            <w:sz w:val="24"/>
            <w:szCs w:val="24"/>
          </w:rPr>
          <w:fldChar w:fldCharType="end"/>
        </w:r>
        <w:r w:rsidR="00A21424" w:rsidRPr="00604EDE" w:rsidDel="000D3484">
          <w:rPr>
            <w:rFonts w:ascii="Times New Roman" w:hAnsi="Times New Roman" w:cs="Times New Roman"/>
            <w:sz w:val="24"/>
            <w:szCs w:val="24"/>
          </w:rPr>
          <w:delText xml:space="preserve">. </w:delText>
        </w:r>
      </w:del>
      <w:ins w:id="494" w:author="Caitlin Jeffrey" w:date="2023-11-22T15:17:00Z">
        <w:r w:rsidR="00EB1FCF">
          <w:rPr>
            <w:rFonts w:ascii="Times New Roman" w:hAnsi="Times New Roman" w:cs="Times New Roman"/>
            <w:sz w:val="24"/>
            <w:szCs w:val="24"/>
          </w:rPr>
          <w:t>B</w:t>
        </w:r>
      </w:ins>
      <w:del w:id="495" w:author="Caitlin Jeffrey" w:date="2023-11-22T15:17:00Z">
        <w:r w:rsidR="00A21424" w:rsidRPr="00604EDE" w:rsidDel="00EB1FCF">
          <w:rPr>
            <w:rFonts w:ascii="Times New Roman" w:hAnsi="Times New Roman" w:cs="Times New Roman"/>
            <w:sz w:val="24"/>
            <w:szCs w:val="24"/>
          </w:rPr>
          <w:delText>Additionally, b</w:delText>
        </w:r>
      </w:del>
      <w:r w:rsidR="00A21424" w:rsidRPr="00604EDE">
        <w:rPr>
          <w:rFonts w:ascii="Times New Roman" w:hAnsi="Times New Roman" w:cs="Times New Roman"/>
          <w:sz w:val="24"/>
          <w:szCs w:val="24"/>
        </w:rPr>
        <w:t xml:space="preserve">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w:t>
      </w:r>
      <w:proofErr w:type="spellStart"/>
      <w:r w:rsidR="00A21424" w:rsidRPr="00604EDE">
        <w:rPr>
          <w:rFonts w:ascii="Times New Roman" w:hAnsi="Times New Roman" w:cs="Times New Roman"/>
          <w:sz w:val="24"/>
          <w:szCs w:val="24"/>
        </w:rPr>
        <w:t>tiestall</w:t>
      </w:r>
      <w:proofErr w:type="spellEnd"/>
      <w:r w:rsidR="00A21424" w:rsidRPr="00604EDE">
        <w:rPr>
          <w:rFonts w:ascii="Times New Roman" w:hAnsi="Times New Roman" w:cs="Times New Roman"/>
          <w:sz w:val="24"/>
          <w:szCs w:val="24"/>
        </w:rPr>
        <w:t xml:space="preserve"> and </w:t>
      </w:r>
      <w:proofErr w:type="spellStart"/>
      <w:r w:rsidR="00A21424" w:rsidRPr="00604EDE">
        <w:rPr>
          <w:rFonts w:ascii="Times New Roman" w:hAnsi="Times New Roman" w:cs="Times New Roman"/>
          <w:sz w:val="24"/>
          <w:szCs w:val="24"/>
        </w:rPr>
        <w:t>freestall</w:t>
      </w:r>
      <w:proofErr w:type="spellEnd"/>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M
b2JlY2sgZXQgYWwuLCAyMDExOy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M
b2JlY2sgZXQgYWwuLCAyMDExOy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del w:id="496" w:author="Caitlin Jeffrey" w:date="2023-11-22T15:17:00Z">
        <w:r w:rsidR="00A21424" w:rsidRPr="00604EDE" w:rsidDel="00EB1FCF">
          <w:rPr>
            <w:rFonts w:ascii="Times New Roman" w:hAnsi="Times New Roman" w:cs="Times New Roman"/>
            <w:sz w:val="24"/>
            <w:szCs w:val="24"/>
          </w:rPr>
          <w:delText xml:space="preserve">The relationship between decreased milk production and lameness is well documented </w:delText>
        </w:r>
        <w:r w:rsidR="002F6FFF" w:rsidDel="00EB1FC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sidDel="00EB1FCF">
          <w:rPr>
            <w:rFonts w:ascii="Times New Roman" w:hAnsi="Times New Roman" w:cs="Times New Roman"/>
            <w:sz w:val="24"/>
            <w:szCs w:val="24"/>
          </w:rPr>
          <w:delInstrText xml:space="preserve"> ADDIN EN.CITE </w:delInstrText>
        </w:r>
        <w:r w:rsidR="009470D2" w:rsidDel="00EB1FC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sidDel="00EB1FCF">
          <w:rPr>
            <w:rFonts w:ascii="Times New Roman" w:hAnsi="Times New Roman" w:cs="Times New Roman"/>
            <w:sz w:val="24"/>
            <w:szCs w:val="24"/>
          </w:rPr>
          <w:delInstrText xml:space="preserve"> ADDIN EN.CITE.DATA </w:delInstrText>
        </w:r>
        <w:r w:rsidR="009470D2" w:rsidDel="00EB1FCF">
          <w:rPr>
            <w:rFonts w:ascii="Times New Roman" w:hAnsi="Times New Roman" w:cs="Times New Roman"/>
            <w:sz w:val="24"/>
            <w:szCs w:val="24"/>
          </w:rPr>
        </w:r>
        <w:r w:rsidR="009470D2" w:rsidDel="00EB1FCF">
          <w:rPr>
            <w:rFonts w:ascii="Times New Roman" w:hAnsi="Times New Roman" w:cs="Times New Roman"/>
            <w:sz w:val="24"/>
            <w:szCs w:val="24"/>
          </w:rPr>
          <w:fldChar w:fldCharType="end"/>
        </w:r>
        <w:r w:rsidR="002F6FFF" w:rsidDel="00EB1FCF">
          <w:rPr>
            <w:rFonts w:ascii="Times New Roman" w:hAnsi="Times New Roman" w:cs="Times New Roman"/>
            <w:sz w:val="24"/>
            <w:szCs w:val="24"/>
          </w:rPr>
        </w:r>
        <w:r w:rsidR="002F6FFF" w:rsidDel="00EB1FCF">
          <w:rPr>
            <w:rFonts w:ascii="Times New Roman" w:hAnsi="Times New Roman" w:cs="Times New Roman"/>
            <w:sz w:val="24"/>
            <w:szCs w:val="24"/>
          </w:rPr>
          <w:fldChar w:fldCharType="separate"/>
        </w:r>
        <w:r w:rsidR="009470D2" w:rsidDel="00EB1FCF">
          <w:rPr>
            <w:rFonts w:ascii="Times New Roman" w:hAnsi="Times New Roman" w:cs="Times New Roman"/>
            <w:noProof/>
            <w:sz w:val="24"/>
            <w:szCs w:val="24"/>
          </w:rPr>
          <w:delText>(Warnick et al., 2001, Green et al., 2002)</w:delText>
        </w:r>
        <w:r w:rsidR="002F6FFF" w:rsidDel="00EB1FCF">
          <w:rPr>
            <w:rFonts w:ascii="Times New Roman" w:hAnsi="Times New Roman" w:cs="Times New Roman"/>
            <w:sz w:val="24"/>
            <w:szCs w:val="24"/>
          </w:rPr>
          <w:fldChar w:fldCharType="end"/>
        </w:r>
        <w:r w:rsidR="00A21424" w:rsidRPr="00604EDE" w:rsidDel="00EB1FCF">
          <w:rPr>
            <w:rFonts w:ascii="Times New Roman" w:hAnsi="Times New Roman" w:cs="Times New Roman"/>
            <w:sz w:val="24"/>
            <w:szCs w:val="24"/>
          </w:rPr>
          <w:delText xml:space="preserve">, </w:delText>
        </w:r>
        <w:r w:rsidR="005C6832" w:rsidDel="00EB1FCF">
          <w:rPr>
            <w:rFonts w:ascii="Times New Roman" w:hAnsi="Times New Roman" w:cs="Times New Roman"/>
            <w:sz w:val="24"/>
            <w:szCs w:val="24"/>
          </w:rPr>
          <w:delText>leading to an additional</w:delText>
        </w:r>
        <w:r w:rsidR="00A21424" w:rsidRPr="00604EDE" w:rsidDel="00EB1FCF">
          <w:rPr>
            <w:rFonts w:ascii="Times New Roman" w:hAnsi="Times New Roman" w:cs="Times New Roman"/>
            <w:sz w:val="24"/>
            <w:szCs w:val="24"/>
          </w:rPr>
          <w:delText xml:space="preserve"> incentive for </w:delText>
        </w:r>
        <w:r w:rsidR="00745B6E" w:rsidDel="00EB1FCF">
          <w:rPr>
            <w:rFonts w:ascii="Times New Roman" w:hAnsi="Times New Roman" w:cs="Times New Roman"/>
            <w:sz w:val="24"/>
            <w:szCs w:val="24"/>
          </w:rPr>
          <w:delText xml:space="preserve">producers to </w:delText>
        </w:r>
        <w:r w:rsidR="00CD5041" w:rsidDel="00EB1FCF">
          <w:rPr>
            <w:rFonts w:ascii="Times New Roman" w:hAnsi="Times New Roman" w:cs="Times New Roman"/>
            <w:sz w:val="24"/>
            <w:szCs w:val="24"/>
          </w:rPr>
          <w:delText>minimiz</w:delText>
        </w:r>
        <w:r w:rsidR="000B4161" w:rsidDel="00EB1FCF">
          <w:rPr>
            <w:rFonts w:ascii="Times New Roman" w:hAnsi="Times New Roman" w:cs="Times New Roman"/>
            <w:sz w:val="24"/>
            <w:szCs w:val="24"/>
          </w:rPr>
          <w:delText>e</w:delText>
        </w:r>
        <w:r w:rsidR="00CD5041" w:rsidDel="00EB1FCF">
          <w:rPr>
            <w:rFonts w:ascii="Times New Roman" w:hAnsi="Times New Roman" w:cs="Times New Roman"/>
            <w:sz w:val="24"/>
            <w:szCs w:val="24"/>
          </w:rPr>
          <w:delText xml:space="preserve"> </w:delText>
        </w:r>
        <w:r w:rsidR="00A21424" w:rsidRPr="00604EDE" w:rsidDel="00EB1FCF">
          <w:rPr>
            <w:rFonts w:ascii="Times New Roman" w:hAnsi="Times New Roman" w:cs="Times New Roman"/>
            <w:sz w:val="24"/>
            <w:szCs w:val="24"/>
          </w:rPr>
          <w:delText xml:space="preserve">lameness in </w:delText>
        </w:r>
        <w:r w:rsidR="007B3821" w:rsidDel="00EB1FCF">
          <w:rPr>
            <w:rFonts w:ascii="Times New Roman" w:hAnsi="Times New Roman" w:cs="Times New Roman"/>
            <w:sz w:val="24"/>
            <w:szCs w:val="24"/>
          </w:rPr>
          <w:delText>their</w:delText>
        </w:r>
        <w:r w:rsidR="00CD5041" w:rsidRPr="00604EDE" w:rsidDel="00EB1FCF">
          <w:rPr>
            <w:rFonts w:ascii="Times New Roman" w:hAnsi="Times New Roman" w:cs="Times New Roman"/>
            <w:sz w:val="24"/>
            <w:szCs w:val="24"/>
          </w:rPr>
          <w:delText xml:space="preserve"> </w:delText>
        </w:r>
        <w:r w:rsidR="00A21424" w:rsidRPr="00604EDE" w:rsidDel="00EB1FCF">
          <w:rPr>
            <w:rFonts w:ascii="Times New Roman" w:hAnsi="Times New Roman" w:cs="Times New Roman"/>
            <w:sz w:val="24"/>
            <w:szCs w:val="24"/>
          </w:rPr>
          <w:delText xml:space="preserve">herd. </w:delText>
        </w:r>
      </w:del>
      <w:r w:rsidR="00A21424" w:rsidRPr="00604EDE">
        <w:rPr>
          <w:rFonts w:ascii="Times New Roman" w:hAnsi="Times New Roman" w:cs="Times New Roman"/>
          <w:sz w:val="24"/>
          <w:szCs w:val="24"/>
        </w:rPr>
        <w:t xml:space="preserve">Lastly, manure management and environmental stewardship is a top concern for both dairy producers and the </w:t>
      </w:r>
      <w:proofErr w:type="gramStart"/>
      <w:r w:rsidR="00A21424" w:rsidRPr="00604EDE">
        <w:rPr>
          <w:rFonts w:ascii="Times New Roman" w:hAnsi="Times New Roman" w:cs="Times New Roman"/>
          <w:sz w:val="24"/>
          <w:szCs w:val="24"/>
        </w:rPr>
        <w:t>general public</w:t>
      </w:r>
      <w:proofErr w:type="gramEnd"/>
      <w:r w:rsidR="00A21424"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 xml:space="preserve">Anecdotally, the five </w:t>
      </w:r>
      <w:del w:id="497" w:author="Caitlin Jeffrey" w:date="2023-11-22T15:18:00Z">
        <w:r w:rsidR="000C43B5" w:rsidRPr="000C43B5" w:rsidDel="00483BF2">
          <w:rPr>
            <w:rFonts w:ascii="Times New Roman" w:hAnsi="Times New Roman" w:cs="Times New Roman"/>
            <w:sz w:val="24"/>
            <w:szCs w:val="24"/>
          </w:rPr>
          <w:delText>bedded pack</w:delText>
        </w:r>
      </w:del>
      <w:ins w:id="498" w:author="Caitlin Jeffrey" w:date="2023-11-22T15:18:00Z">
        <w:r w:rsidR="00483BF2">
          <w:rPr>
            <w:rFonts w:ascii="Times New Roman" w:hAnsi="Times New Roman" w:cs="Times New Roman"/>
            <w:sz w:val="24"/>
            <w:szCs w:val="24"/>
          </w:rPr>
          <w:t>BP</w:t>
        </w:r>
      </w:ins>
      <w:r w:rsidR="000C43B5" w:rsidRPr="000C43B5">
        <w:rPr>
          <w:rFonts w:ascii="Times New Roman" w:hAnsi="Times New Roman" w:cs="Times New Roman"/>
          <w:sz w:val="24"/>
          <w:szCs w:val="24"/>
        </w:rPr>
        <w:t xml:space="preserve">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 xml:space="preserve">the used </w:t>
      </w:r>
      <w:r w:rsidR="00D44D10">
        <w:rPr>
          <w:rFonts w:ascii="Times New Roman" w:hAnsi="Times New Roman" w:cs="Times New Roman"/>
          <w:sz w:val="24"/>
          <w:szCs w:val="24"/>
        </w:rPr>
        <w:lastRenderedPageBreak/>
        <w:t>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00A21424"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00A21424"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option for small, pasture-based farms in the Northeast</w:t>
      </w:r>
      <w:ins w:id="499" w:author="Caitlin Jeffrey" w:date="2023-11-22T15:19:00Z">
        <w:r w:rsidR="004778FA">
          <w:rPr>
            <w:rFonts w:ascii="Times New Roman" w:hAnsi="Times New Roman" w:cs="Times New Roman"/>
            <w:sz w:val="24"/>
            <w:szCs w:val="24"/>
          </w:rPr>
          <w:t>ern US.</w:t>
        </w:r>
      </w:ins>
      <w:del w:id="500" w:author="Caitlin Jeffrey" w:date="2023-11-22T15:19:00Z">
        <w:r w:rsidR="00A21424" w:rsidRPr="00604EDE" w:rsidDel="00EC73C4">
          <w:rPr>
            <w:rFonts w:ascii="Times New Roman" w:hAnsi="Times New Roman" w:cs="Times New Roman"/>
            <w:sz w:val="24"/>
            <w:szCs w:val="24"/>
          </w:rPr>
          <w:delText xml:space="preserve"> both now and in the future.</w:delText>
        </w:r>
      </w:del>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r w:rsidRPr="00604EDE">
        <w:rPr>
          <w:rFonts w:ascii="Times New Roman" w:hAnsi="Times New Roman" w:cs="Times New Roman"/>
          <w:b/>
          <w:bCs/>
          <w:sz w:val="24"/>
          <w:szCs w:val="24"/>
        </w:rPr>
        <w:t>Conclusion</w:t>
      </w:r>
    </w:p>
    <w:p w14:paraId="12AB058C" w14:textId="6A131C2B" w:rsidR="00434369" w:rsidRPr="00912697" w:rsidRDefault="0026413C" w:rsidP="00912697">
      <w:pPr>
        <w:spacing w:line="480" w:lineRule="auto"/>
        <w:ind w:firstLine="720"/>
        <w:rPr>
          <w:rFonts w:ascii="Times New Roman" w:hAnsi="Times New Roman" w:cs="Times New Roman"/>
          <w:sz w:val="24"/>
          <w:szCs w:val="24"/>
        </w:rPr>
      </w:pPr>
      <w:bookmarkStart w:id="501" w:name="_Hlk142292502"/>
      <w:r w:rsidRPr="00FC6FF7">
        <w:rPr>
          <w:rFonts w:ascii="Times New Roman" w:hAnsi="Times New Roman" w:cs="Times New Roman"/>
          <w:sz w:val="24"/>
          <w:szCs w:val="24"/>
        </w:rPr>
        <w:t xml:space="preserve">Bedded pack systems did not differ significantly in their milk quality, udder health, </w:t>
      </w:r>
      <w:r w:rsidR="000A2897">
        <w:rPr>
          <w:rFonts w:ascii="Times New Roman" w:hAnsi="Times New Roman" w:cs="Times New Roman"/>
          <w:sz w:val="24"/>
          <w:szCs w:val="24"/>
        </w:rPr>
        <w:t xml:space="preserve">udder </w:t>
      </w:r>
      <w:r w:rsidRPr="00FC6FF7">
        <w:rPr>
          <w:rFonts w:ascii="Times New Roman" w:hAnsi="Times New Roman" w:cs="Times New Roman"/>
          <w:sz w:val="24"/>
          <w:szCs w:val="24"/>
        </w:rPr>
        <w:t>hygiene measures</w:t>
      </w:r>
      <w:r w:rsidR="000A2897">
        <w:rPr>
          <w:rFonts w:ascii="Times New Roman" w:hAnsi="Times New Roman" w:cs="Times New Roman"/>
          <w:sz w:val="24"/>
          <w:szCs w:val="24"/>
        </w:rPr>
        <w:t>, or milk production,</w:t>
      </w:r>
      <w:r w:rsidRPr="00FC6FF7">
        <w:rPr>
          <w:rFonts w:ascii="Times New Roman" w:hAnsi="Times New Roman" w:cs="Times New Roman"/>
          <w:sz w:val="24"/>
          <w:szCs w:val="24"/>
        </w:rPr>
        <w:t xml:space="preserve"> </w:t>
      </w:r>
      <w:r w:rsidR="000A2897">
        <w:rPr>
          <w:rFonts w:ascii="Times New Roman" w:hAnsi="Times New Roman" w:cs="Times New Roman"/>
          <w:sz w:val="24"/>
          <w:szCs w:val="24"/>
        </w:rPr>
        <w:t>as</w:t>
      </w:r>
      <w:r w:rsidRPr="00FC6FF7">
        <w:rPr>
          <w:rFonts w:ascii="Times New Roman" w:hAnsi="Times New Roman" w:cs="Times New Roman"/>
          <w:sz w:val="24"/>
          <w:szCs w:val="24"/>
        </w:rPr>
        <w:t xml:space="preserve"> compared to the more commonly used </w:t>
      </w:r>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r w:rsidRPr="00FC6FF7">
        <w:rPr>
          <w:rFonts w:ascii="Times New Roman" w:hAnsi="Times New Roman" w:cs="Times New Roman"/>
          <w:sz w:val="24"/>
          <w:szCs w:val="24"/>
        </w:rPr>
        <w:t xml:space="preserve">housing systems </w:t>
      </w:r>
      <w:r w:rsidR="000A2897">
        <w:rPr>
          <w:rFonts w:ascii="Times New Roman" w:hAnsi="Times New Roman" w:cs="Times New Roman"/>
          <w:sz w:val="24"/>
          <w:szCs w:val="24"/>
        </w:rPr>
        <w:t>(</w:t>
      </w:r>
      <w:proofErr w:type="spellStart"/>
      <w:r w:rsidR="000A2897">
        <w:rPr>
          <w:rFonts w:ascii="Times New Roman" w:hAnsi="Times New Roman" w:cs="Times New Roman"/>
          <w:sz w:val="24"/>
          <w:szCs w:val="24"/>
        </w:rPr>
        <w:t>freestall</w:t>
      </w:r>
      <w:proofErr w:type="spellEnd"/>
      <w:r w:rsidR="000A2897">
        <w:rPr>
          <w:rFonts w:ascii="Times New Roman" w:hAnsi="Times New Roman" w:cs="Times New Roman"/>
          <w:sz w:val="24"/>
          <w:szCs w:val="24"/>
        </w:rPr>
        <w:t xml:space="preserve"> or </w:t>
      </w:r>
      <w:proofErr w:type="spellStart"/>
      <w:r w:rsidR="000A2897">
        <w:rPr>
          <w:rFonts w:ascii="Times New Roman" w:hAnsi="Times New Roman" w:cs="Times New Roman"/>
          <w:sz w:val="24"/>
          <w:szCs w:val="24"/>
        </w:rPr>
        <w:t>tiestall</w:t>
      </w:r>
      <w:proofErr w:type="spellEnd"/>
      <w:r w:rsidR="000A2897">
        <w:rPr>
          <w:rFonts w:ascii="Times New Roman" w:hAnsi="Times New Roman" w:cs="Times New Roman"/>
          <w:sz w:val="24"/>
          <w:szCs w:val="24"/>
        </w:rPr>
        <w:t xml:space="preserve">) </w:t>
      </w:r>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Bedded packs can therefore be considered as a viable option for pasture-based herds looking for a loose-housing system.</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 from secondary analysis of results in t</w:t>
      </w:r>
      <w:r w:rsidR="00BF0912">
        <w:rPr>
          <w:rFonts w:ascii="Times New Roman" w:hAnsi="Times New Roman" w:cs="Times New Roman"/>
          <w:sz w:val="24"/>
          <w:szCs w:val="24"/>
        </w:rPr>
        <w:t xml:space="preserve">his study found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2C1708A2" w14:textId="46008E8C" w:rsidR="0026413C" w:rsidRPr="00FC6FF7" w:rsidRDefault="0026413C" w:rsidP="0026413C">
      <w:pPr>
        <w:spacing w:after="0" w:line="480" w:lineRule="auto"/>
        <w:ind w:firstLine="720"/>
        <w:rPr>
          <w:rFonts w:ascii="Times New Roman" w:hAnsi="Times New Roman" w:cs="Times New Roman"/>
          <w:sz w:val="24"/>
          <w:szCs w:val="24"/>
        </w:rPr>
      </w:pP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639EF91D"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ins w:id="502" w:author="Caitlin Jeffrey" w:date="2023-12-05T15:15:00Z">
        <w:r w:rsidR="005A764A">
          <w:rPr>
            <w:rFonts w:ascii="Times New Roman" w:hAnsi="Times New Roman" w:cs="Times New Roman"/>
            <w:sz w:val="24"/>
            <w:szCs w:val="24"/>
          </w:rPr>
          <w:t>The authors</w:t>
        </w:r>
        <w:r w:rsidR="00252BAE">
          <w:rPr>
            <w:rFonts w:ascii="Times New Roman" w:hAnsi="Times New Roman" w:cs="Times New Roman"/>
            <w:sz w:val="24"/>
            <w:szCs w:val="24"/>
          </w:rPr>
          <w:t xml:space="preserve"> have not stated any conflicts of interest.</w:t>
        </w:r>
      </w:ins>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01DBCADA" w14:textId="77777777" w:rsidR="00645335" w:rsidRPr="00645335" w:rsidRDefault="00262957" w:rsidP="00645335">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645335" w:rsidRPr="00645335">
        <w:t>Adkins, P. R. F., L. M. Placheta, M. R. Borchers, J. M. Bewley, and J. R. Middleton. 2022. Distribution of staphylococcal and mammaliicoccal species from compost-bedded pack or sand-bedded freestall dairy farms. J Dairy Sci 105(7):6261-6270.</w:t>
      </w:r>
    </w:p>
    <w:p w14:paraId="5F0D398F" w14:textId="77777777" w:rsidR="00645335" w:rsidRPr="00645335" w:rsidRDefault="00645335" w:rsidP="00645335">
      <w:pPr>
        <w:pStyle w:val="EndNoteBibliography"/>
        <w:spacing w:after="240"/>
      </w:pPr>
      <w:r w:rsidRPr="00645335">
        <w:t>Albino, R. L., J. L. Taraba, M. I. Marcondes, E. A. Eckelkamp, and J. M. Bewley. 2018. Comparison of bacterial populations in bedding material, on teat ends, and in milk of cows housed in compost bedded pack barns J. Animal Production Science 58(9):1686-1691.</w:t>
      </w:r>
    </w:p>
    <w:p w14:paraId="61619345" w14:textId="77777777" w:rsidR="00645335" w:rsidRPr="00645335" w:rsidRDefault="00645335" w:rsidP="00645335">
      <w:pPr>
        <w:pStyle w:val="EndNoteBibliography"/>
        <w:spacing w:after="240"/>
      </w:pPr>
      <w:r w:rsidRPr="00645335">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0F546EFB" w14:textId="77777777" w:rsidR="00645335" w:rsidRPr="00645335" w:rsidRDefault="00645335" w:rsidP="00645335">
      <w:pPr>
        <w:pStyle w:val="EndNoteBibliography"/>
        <w:spacing w:after="240"/>
      </w:pPr>
      <w:r w:rsidRPr="00645335">
        <w:t>Andrews, T., C. E. Jeffrey, R. E. Gilker, D. A. Neher, and J. W. Barlow. 2021. Design and implementation of a survey quantifying winter housing and bedding types used on Vermont organic dairy farms. J. Dairy Sci. 104(7):8326-8337.</w:t>
      </w:r>
    </w:p>
    <w:p w14:paraId="63DEFDCC" w14:textId="77777777" w:rsidR="00645335" w:rsidRPr="00645335" w:rsidRDefault="00645335" w:rsidP="00645335">
      <w:pPr>
        <w:pStyle w:val="EndNoteBibliography"/>
        <w:spacing w:after="240"/>
      </w:pPr>
      <w:r w:rsidRPr="00645335">
        <w:t>Barberg, A., M. Endres, and K. Janni. 2007a. Compost Dairy Barns in Minnesota: A Descriptive Study. Applied Engineering in Agriculture 23:231-238.</w:t>
      </w:r>
    </w:p>
    <w:p w14:paraId="24482A1F" w14:textId="77777777" w:rsidR="00645335" w:rsidRPr="00645335" w:rsidRDefault="00645335" w:rsidP="00645335">
      <w:pPr>
        <w:pStyle w:val="EndNoteBibliography"/>
        <w:spacing w:after="240"/>
      </w:pPr>
      <w:r w:rsidRPr="00645335">
        <w:t>Barberg, A. E., M. I. Endres, J. A. Salfer, and J. K. Reneau. 2007b. Performance and welfare of dairy cows in an alternative housing system in Minnesota. J Dairy Sci 90(3):1575-1583.</w:t>
      </w:r>
    </w:p>
    <w:p w14:paraId="4D955FEE" w14:textId="77777777" w:rsidR="00645335" w:rsidRPr="00645335" w:rsidRDefault="00645335" w:rsidP="00645335">
      <w:pPr>
        <w:pStyle w:val="EndNoteBibliography"/>
        <w:spacing w:after="240"/>
      </w:pPr>
      <w:r w:rsidRPr="00645335">
        <w:t>Barkema, H. W., Y. H. Schukken, T. J. Lam, M. L. Beiboer, G. Benedictus, and A. Brand. 1998. Management practices associated with low, medium, and high somatic cell counts in bulk milk. J. Dairy Sci 81(7):1917-1927.</w:t>
      </w:r>
    </w:p>
    <w:p w14:paraId="7367E613" w14:textId="77777777" w:rsidR="00645335" w:rsidRPr="00645335" w:rsidRDefault="00645335" w:rsidP="00645335">
      <w:pPr>
        <w:pStyle w:val="EndNoteBibliography"/>
        <w:spacing w:after="240"/>
      </w:pPr>
      <w:r w:rsidRPr="00645335">
        <w:t>Barkema, H. W., M. A. von Keyserlingk, J. P. Kastelic, T. J. Lam, C. Luby, J. P. Roy, S. J. LeBlanc, G. P. Keefe, and D. F. Kelton. 2015. Invited review: Changes in the dairy industry affecting dairy cattle health and welfare. J Dairy Sci 98(11):7426-7445.</w:t>
      </w:r>
    </w:p>
    <w:p w14:paraId="3279A247" w14:textId="77777777" w:rsidR="00645335" w:rsidRPr="00645335" w:rsidRDefault="00645335" w:rsidP="00645335">
      <w:pPr>
        <w:pStyle w:val="EndNoteBibliography"/>
        <w:spacing w:after="240"/>
      </w:pPr>
      <w:r w:rsidRPr="00645335">
        <w:lastRenderedPageBreak/>
        <w:t>Bewley, J., J. Taraba, G. Day, R. Black, and F. Damasceno. 2012. Compost Bedded Pack Barn Design: Features and Management Considerations. University of Kentucky Cooperative Extension Service Publication ID.</w:t>
      </w:r>
    </w:p>
    <w:p w14:paraId="6089A29D" w14:textId="77777777" w:rsidR="00645335" w:rsidRPr="00645335" w:rsidRDefault="00645335" w:rsidP="00645335">
      <w:pPr>
        <w:pStyle w:val="EndNoteBibliography"/>
        <w:spacing w:after="240"/>
      </w:pPr>
      <w:r w:rsidRPr="00645335">
        <w:t>Bickert, W. G., B. Holmes, K. A. Janni, D. Kammel, R. Stowell, and J. M. Zulovich. 2000. Dairy freestall housing and equipment. Pages 27–45 in Designing Facilities for the Milking Herd. 7th ed., Mid-West Plan Service, Iowa State University, Ames.</w:t>
      </w:r>
    </w:p>
    <w:p w14:paraId="2657BDA4" w14:textId="77777777" w:rsidR="00645335" w:rsidRPr="00645335" w:rsidRDefault="00645335" w:rsidP="00645335">
      <w:pPr>
        <w:pStyle w:val="EndNoteBibliography"/>
        <w:spacing w:after="240"/>
      </w:pPr>
      <w:r w:rsidRPr="00645335">
        <w:t>Black, R. A., J. L. Taraba, G. B. Day, F. A. Damasceno, and J. M. Bewley. 2013. Compost bedded pack dairy barn management, performance, and producer satisfaction. J Dairy Sci 96(12):8060-8074.</w:t>
      </w:r>
    </w:p>
    <w:p w14:paraId="361CC55D" w14:textId="77777777" w:rsidR="00645335" w:rsidRPr="00645335" w:rsidRDefault="00645335" w:rsidP="00645335">
      <w:pPr>
        <w:pStyle w:val="EndNoteBibliography"/>
        <w:spacing w:after="240"/>
      </w:pPr>
      <w:r w:rsidRPr="00645335">
        <w:t>Black, R. A., J. L. Taraba, G. B. Day, F. A. Damasceno, M. C. Newman, K. A. Akers, C. L. Wood, K. J. McQuerry, and J. M. Bewley. 2014. The relationship between compost bedded pack performance, management, and bacterial counts. J Dairy Sci 97(5):2669-2679.</w:t>
      </w:r>
    </w:p>
    <w:p w14:paraId="592564DC" w14:textId="77777777" w:rsidR="00645335" w:rsidRPr="00645335" w:rsidRDefault="00645335" w:rsidP="00645335">
      <w:pPr>
        <w:pStyle w:val="EndNoteBibliography"/>
        <w:spacing w:after="240"/>
      </w:pPr>
      <w:r w:rsidRPr="00645335">
        <w:t>Burgstaller, J., J. Raith, S. Kuchling, V. Mandl, A. Hund, and J. Kofler. 2016. Claw health and prevalence of lameness in cows from compost bedded and cubicle freestall dairy barns in Austria. The Veterinary Journal 216.</w:t>
      </w:r>
    </w:p>
    <w:p w14:paraId="179BFED3" w14:textId="77777777" w:rsidR="00645335" w:rsidRPr="00645335" w:rsidRDefault="00645335" w:rsidP="00645335">
      <w:pPr>
        <w:pStyle w:val="EndNoteBibliography"/>
        <w:spacing w:after="240"/>
      </w:pPr>
      <w:r w:rsidRPr="00645335">
        <w:t>Calamari, L., F. Calegari, and L. Stefanini. 2009. Effect of different free stall surfaces on behavioural, productive and metabolic parameters in dairy cows. Applied Animal Behaviour Science 120:9-17.</w:t>
      </w:r>
    </w:p>
    <w:p w14:paraId="1AF64B01" w14:textId="77777777" w:rsidR="00645335" w:rsidRPr="00645335" w:rsidRDefault="00645335" w:rsidP="00645335">
      <w:pPr>
        <w:pStyle w:val="EndNoteBibliography"/>
        <w:spacing w:after="240"/>
      </w:pPr>
      <w:r w:rsidRPr="00645335">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44EEC19B" w14:textId="77777777" w:rsidR="00645335" w:rsidRPr="00645335" w:rsidRDefault="00645335" w:rsidP="00645335">
      <w:pPr>
        <w:pStyle w:val="EndNoteBibliography"/>
        <w:spacing w:after="240"/>
      </w:pPr>
      <w:r w:rsidRPr="00645335">
        <w:t>Cook, N. B. 2002. Influence of Barn Design on Dairy Cow Hygiene, Lameness and Udder Health. American Association of Bovine Practitioners Conference Proceedings:97-103.</w:t>
      </w:r>
    </w:p>
    <w:p w14:paraId="22BDD130" w14:textId="77777777" w:rsidR="00645335" w:rsidRPr="00645335" w:rsidRDefault="00645335" w:rsidP="00645335">
      <w:pPr>
        <w:pStyle w:val="EndNoteBibliography"/>
        <w:spacing w:after="240"/>
      </w:pPr>
      <w:r w:rsidRPr="00645335">
        <w:t>Cook, N. B., T. B. Bennett, and K. V. Nordlund. 2005. Monitoring Indices of Cow Comfort in Free-Stall-Housed Dairy Herds. J. Dairy Sci. 88(11):3876-3885.</w:t>
      </w:r>
    </w:p>
    <w:p w14:paraId="4104B3BF" w14:textId="77777777" w:rsidR="00645335" w:rsidRPr="00645335" w:rsidRDefault="00645335" w:rsidP="00645335">
      <w:pPr>
        <w:pStyle w:val="EndNoteBibliography"/>
        <w:spacing w:after="240"/>
      </w:pPr>
      <w:r w:rsidRPr="00645335">
        <w:t>Cook, N. B., J. P. Hess, M. R. Foy, T. B. Bennett, and R. L. Brotzman. 2016. Management characteristics, lameness, and body injuries of dairy cattle housed in high-performance dairy herds in Wisconsin. J Dairy Sci 99(7):5879-5891.</w:t>
      </w:r>
    </w:p>
    <w:p w14:paraId="73D88C70" w14:textId="77777777" w:rsidR="00645335" w:rsidRPr="00645335" w:rsidRDefault="00645335" w:rsidP="00645335">
      <w:pPr>
        <w:pStyle w:val="EndNoteBibliography"/>
        <w:spacing w:after="240"/>
      </w:pPr>
      <w:r w:rsidRPr="00645335">
        <w:t>Costa, J. H. C., T. A. Burnett, M. A. G. von Keyserlingk, and M. J. Hötzel. 2018. Prevalence of lameness and leg lesions of lactating dairy cows housed in southern Brazil: Effects of housing systems. J Dairy Sci 101(3):2395-2405.</w:t>
      </w:r>
    </w:p>
    <w:p w14:paraId="252E42BC" w14:textId="77777777" w:rsidR="00645335" w:rsidRPr="00645335" w:rsidRDefault="00645335" w:rsidP="00645335">
      <w:pPr>
        <w:pStyle w:val="EndNoteBibliography"/>
        <w:spacing w:after="240"/>
      </w:pPr>
      <w:r w:rsidRPr="00645335">
        <w:t>de Pinho Manzi, M., D. B. Nóbrega, P. Y. Faccioli, M. Z. Troncarelli, B. D. Menozzi, and H. Langoni. 2012. Relationship between teat-end condition, udder cleanliness and bovine subclinical mastitis. Res Vet Sci 93(1):430-434.</w:t>
      </w:r>
    </w:p>
    <w:p w14:paraId="3C7D49E1" w14:textId="77777777" w:rsidR="00645335" w:rsidRPr="00645335" w:rsidRDefault="00645335" w:rsidP="00645335">
      <w:pPr>
        <w:pStyle w:val="EndNoteBibliography"/>
        <w:spacing w:after="240"/>
      </w:pPr>
      <w:r w:rsidRPr="00645335">
        <w:lastRenderedPageBreak/>
        <w:t>De Visscher, A., S. Piepers, F. Haesebrouck, and S. De Vliegher. 2016. Intramammary infection with coagulase-negative staphylococci at parturition: Species-specific prevalence, risk factors, and effect on udder health. J Dairy Sci 99(8):6457-6469.</w:t>
      </w:r>
    </w:p>
    <w:p w14:paraId="707CF2AD" w14:textId="77777777" w:rsidR="00645335" w:rsidRPr="00645335" w:rsidRDefault="00645335" w:rsidP="00645335">
      <w:pPr>
        <w:pStyle w:val="EndNoteBibliography"/>
        <w:spacing w:after="240"/>
      </w:pPr>
      <w:r w:rsidRPr="00645335">
        <w:t>De Visscher, A., S. Piepers, F. Haesebrouck, K. Supre, and S. De Vliegher. 2017. Coagulase-negative Staphylococcus species in bulk milk: Prevalence, distribution, and associated subgroup- and species-specific risk factors. J Dairy Sci 100(1):629-642.</w:t>
      </w:r>
    </w:p>
    <w:p w14:paraId="593857F4" w14:textId="77777777" w:rsidR="00645335" w:rsidRPr="00645335" w:rsidRDefault="00645335" w:rsidP="00645335">
      <w:pPr>
        <w:pStyle w:val="EndNoteBibliography"/>
        <w:spacing w:after="240"/>
      </w:pPr>
      <w:r w:rsidRPr="00645335">
        <w:t>de Vries, M., E. A. Bokkers, C. G. van Reenen, B. Engel, G. van Schaik, T. Dijkstra, and I. J. de Boer. 2015. Housing and management factors associated with indicators of dairy cattle welfare. Prev Vet Med 118(1):80-92.</w:t>
      </w:r>
    </w:p>
    <w:p w14:paraId="5D56296B" w14:textId="77777777" w:rsidR="00645335" w:rsidRPr="00645335" w:rsidRDefault="00645335" w:rsidP="00645335">
      <w:pPr>
        <w:pStyle w:val="EndNoteBibliography"/>
        <w:spacing w:after="240"/>
      </w:pPr>
      <w:r w:rsidRPr="00645335">
        <w:t>Dohmen, W., F. Neijenhuis, and H. Hogeveen. 2010. Relationship between udder health and hygiene on farms with an automatic milking system. J Dairy Sci 93(9):4019-4033.</w:t>
      </w:r>
    </w:p>
    <w:p w14:paraId="3E8CCFB5" w14:textId="77777777" w:rsidR="00645335" w:rsidRPr="00645335" w:rsidRDefault="00645335" w:rsidP="00645335">
      <w:pPr>
        <w:pStyle w:val="EndNoteBibliography"/>
        <w:spacing w:after="240"/>
      </w:pPr>
      <w:r w:rsidRPr="00645335">
        <w:t>Eberhart, R. J. 1984. Coliform Mastitis. Veterinary Clinics of North America: Large Animal Practice 6(2):287-300.</w:t>
      </w:r>
    </w:p>
    <w:p w14:paraId="6AECE309" w14:textId="77777777" w:rsidR="00645335" w:rsidRPr="00645335" w:rsidRDefault="00645335" w:rsidP="00645335">
      <w:pPr>
        <w:pStyle w:val="EndNoteBibliography"/>
        <w:spacing w:after="240"/>
      </w:pPr>
      <w:r w:rsidRPr="00645335">
        <w:t>Eckelkamp, E. A., J. L. Taraba, K. A. Akers, R. J. Harmon, and J. M. Bewley. 2016a. Sand bedded freestall and compost bedded pack effects on cow hygiene, locomotion, and mastitis indicators. Livestock Science 190:48-57.</w:t>
      </w:r>
    </w:p>
    <w:p w14:paraId="763F69D4" w14:textId="77777777" w:rsidR="00645335" w:rsidRPr="00645335" w:rsidRDefault="00645335" w:rsidP="00645335">
      <w:pPr>
        <w:pStyle w:val="EndNoteBibliography"/>
        <w:spacing w:after="240"/>
      </w:pPr>
      <w:r w:rsidRPr="00645335">
        <w:t>Eckelkamp, E. A., J. L. Taraba, K. A. Akers, R. J. Harmon, and J. M. Bewley. 2016b. Understanding compost bedded pack barns: Interactions among environmental factors, bedding characteristics, and udder health. Livestock Science 190:35-42.</w:t>
      </w:r>
    </w:p>
    <w:p w14:paraId="218C033A" w14:textId="77777777" w:rsidR="00645335" w:rsidRPr="00645335" w:rsidRDefault="00645335" w:rsidP="00645335">
      <w:pPr>
        <w:pStyle w:val="EndNoteBibliography"/>
        <w:spacing w:after="240"/>
      </w:pPr>
      <w:r w:rsidRPr="00645335">
        <w:t>Elmoslemany, A. M., G. P. Keefe, I. R. Dohoo, and B. M. Jayarao. 2009. Risk factors for bacteriological quality of bulk tank milk in Prince Edward Island dairy herds. Part 1: overall risk factors. J Dairy Sci 92(6):2634-2643.</w:t>
      </w:r>
    </w:p>
    <w:p w14:paraId="151A6B09" w14:textId="77777777" w:rsidR="00645335" w:rsidRPr="00645335" w:rsidRDefault="00645335" w:rsidP="00645335">
      <w:pPr>
        <w:pStyle w:val="EndNoteBibliography"/>
        <w:spacing w:after="240"/>
      </w:pPr>
      <w:r w:rsidRPr="00645335">
        <w:t>Fairchild, T. P., B. J. McArthur, J. H. Moore, and W. E. Hylton. 1982. Coliform Counts in Various Bedding Materials. J. Dairy Sci. 65(6):1029-1035.</w:t>
      </w:r>
    </w:p>
    <w:p w14:paraId="702DFB5E" w14:textId="77777777" w:rsidR="00645335" w:rsidRPr="00645335" w:rsidRDefault="00645335" w:rsidP="00645335">
      <w:pPr>
        <w:pStyle w:val="EndNoteBibliography"/>
        <w:spacing w:after="240"/>
      </w:pPr>
      <w:r w:rsidRPr="00645335">
        <w:t>Fávero, S., F. V. R. Portilho, A. C. R. Oliveira, H. Langoni, and J. C. F. Pantoja. 2015. Factors associated with mastitis epidemiologic indexes, animal hygiene, and bulk milk bacterial concentrations in dairy herds housed on compost bedding. Livestock Science 181:220-230.</w:t>
      </w:r>
    </w:p>
    <w:p w14:paraId="75D485B4" w14:textId="77777777" w:rsidR="00645335" w:rsidRPr="00645335" w:rsidRDefault="00645335" w:rsidP="00645335">
      <w:pPr>
        <w:pStyle w:val="EndNoteBibliography"/>
        <w:spacing w:after="240"/>
      </w:pPr>
      <w:r w:rsidRPr="00645335">
        <w:t>Fregonesi, J. A. and J. D. Leaver. 2001. Behaviour, performance and health indicators of welfare for dairy cows housed in strawyard or cubicle systems. Livestock Production Science 68(2):205-216.</w:t>
      </w:r>
    </w:p>
    <w:p w14:paraId="24E779B1" w14:textId="77777777" w:rsidR="00645335" w:rsidRPr="00645335" w:rsidRDefault="00645335" w:rsidP="00645335">
      <w:pPr>
        <w:pStyle w:val="EndNoteBibliography"/>
        <w:spacing w:after="240"/>
      </w:pPr>
      <w:r w:rsidRPr="00645335">
        <w:t>Godkin, M. A. and K. E. Leslie. 1993. Culture of bulk tank milk as a mastitis screening test: A brief review. Can Vet J 34(10):601-605.</w:t>
      </w:r>
    </w:p>
    <w:p w14:paraId="41FEAE95" w14:textId="77777777" w:rsidR="00645335" w:rsidRPr="00645335" w:rsidRDefault="00645335" w:rsidP="00645335">
      <w:pPr>
        <w:pStyle w:val="EndNoteBibliography"/>
        <w:spacing w:after="240"/>
      </w:pPr>
      <w:r w:rsidRPr="00645335">
        <w:t>Heins, B. J., L. S. Sjostrom, M. I. Endres, M. R. Carillo, R. King, R. D. Moon, and U. S. Sorge. 2019. Effects of winter housing systems on production, economics, body weight, body condition score, and bedding cultures for organic dairy cows. J Dairy Sci 102(1):706-714.</w:t>
      </w:r>
    </w:p>
    <w:p w14:paraId="56EC0B98" w14:textId="77777777" w:rsidR="00645335" w:rsidRPr="00645335" w:rsidRDefault="00645335" w:rsidP="00645335">
      <w:pPr>
        <w:pStyle w:val="EndNoteBibliography"/>
        <w:spacing w:after="240"/>
      </w:pPr>
      <w:r w:rsidRPr="00645335">
        <w:lastRenderedPageBreak/>
        <w:t>Hogan, J. and K. L. Smith. 2012. Managing environmental mastitis. Vet Clin North Am Food Anim Pract 28(2):217-224.</w:t>
      </w:r>
    </w:p>
    <w:p w14:paraId="56792D52" w14:textId="77777777" w:rsidR="00645335" w:rsidRPr="00645335" w:rsidRDefault="00645335" w:rsidP="00645335">
      <w:pPr>
        <w:pStyle w:val="EndNoteBibliography"/>
        <w:spacing w:after="240"/>
      </w:pPr>
      <w:r w:rsidRPr="00645335">
        <w:t>Hogan, J. S. and K. L. Smith. 1997. Bacteria counts in sawdust bedding. J Dairy Sci 80(8):1600-1605.</w:t>
      </w:r>
    </w:p>
    <w:p w14:paraId="2782A169" w14:textId="77777777" w:rsidR="00645335" w:rsidRPr="00645335" w:rsidRDefault="00645335" w:rsidP="00645335">
      <w:pPr>
        <w:pStyle w:val="EndNoteBibliography"/>
        <w:spacing w:after="240"/>
      </w:pPr>
      <w:r w:rsidRPr="00645335">
        <w:t>Hogan, J. S., K. L. Smith, K. H. Hoblet, D. A. Todhunter, P. S. Schoenberger, W. D. Hueston, D. E. Pritchard, G. L. Bowman, L. E. Heider, B. L. Brockett, and H. R. Conrad. 1989. Bacterial Counts in Bedding Materials Used on Nine Commercial Dairies. J. Dairy Sci. 72(1):250-258.</w:t>
      </w:r>
    </w:p>
    <w:p w14:paraId="43185928" w14:textId="77777777" w:rsidR="00645335" w:rsidRPr="00645335" w:rsidRDefault="00645335" w:rsidP="00645335">
      <w:pPr>
        <w:pStyle w:val="EndNoteBibliography"/>
        <w:spacing w:after="240"/>
      </w:pPr>
      <w:r w:rsidRPr="00645335">
        <w:t>Hogan, J. S., D. G. White, and J. W. Pankey. 1987. Effects of teat dipping on intramammary infections by staphylococci other than Staphylococcus aureus. J Dairy Sci 70(4):873-879.</w:t>
      </w:r>
    </w:p>
    <w:p w14:paraId="52DC8237" w14:textId="77777777" w:rsidR="00645335" w:rsidRPr="00645335" w:rsidRDefault="00645335" w:rsidP="00645335">
      <w:pPr>
        <w:pStyle w:val="EndNoteBibliography"/>
        <w:spacing w:after="240"/>
      </w:pPr>
      <w:r w:rsidRPr="00645335">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0189036B" w14:textId="77777777" w:rsidR="00645335" w:rsidRPr="00645335" w:rsidRDefault="00645335" w:rsidP="00645335">
      <w:pPr>
        <w:pStyle w:val="EndNoteBibliography"/>
        <w:spacing w:after="240"/>
      </w:pPr>
      <w:r w:rsidRPr="00645335">
        <w:t>Janni, K., M. Endres, J. Reneau, and W. Schoper. 2007. Compost Dairy Barn Layout and Management Recommendations. Applied Engineering in Agriculture 23(1):97-102.</w:t>
      </w:r>
    </w:p>
    <w:p w14:paraId="4F14E7D6" w14:textId="77777777" w:rsidR="00645335" w:rsidRPr="00645335" w:rsidRDefault="00645335" w:rsidP="00645335">
      <w:pPr>
        <w:pStyle w:val="EndNoteBibliography"/>
        <w:spacing w:after="240"/>
      </w:pPr>
      <w:r w:rsidRPr="00645335">
        <w:t>Jayarao, B. M., S. R. Pillai, A. A. Sawant, D. R. Wolfgang, and N. V. Hegde. 2004. Guidelines for monitoring bulk tank milk somatic cell and bacterial counts. J Dairy Sci 87(10):3561-3573.</w:t>
      </w:r>
    </w:p>
    <w:p w14:paraId="19D0D387" w14:textId="77777777" w:rsidR="00645335" w:rsidRPr="00645335" w:rsidRDefault="00645335" w:rsidP="00645335">
      <w:pPr>
        <w:pStyle w:val="EndNoteBibliography"/>
        <w:spacing w:after="240"/>
      </w:pPr>
      <w:r w:rsidRPr="00645335">
        <w:t>Jayarao, B. M. and D. R. Wolfgang. 2003. Bulk-tank milk analysis. A useful tool for improving milk quality and herd udder health. Vet Clin North Am Food Anim Pract 19(1):75-92, vi.</w:t>
      </w:r>
    </w:p>
    <w:p w14:paraId="28C7D550" w14:textId="77777777" w:rsidR="00645335" w:rsidRPr="00645335" w:rsidRDefault="00645335" w:rsidP="00645335">
      <w:pPr>
        <w:pStyle w:val="EndNoteBibliography"/>
        <w:spacing w:after="240"/>
      </w:pPr>
      <w:r w:rsidRPr="00645335">
        <w:t>Klaas, I. C. and R. N. Zadoks. 2018. An update on environmental mastitis: Challenging perceptions. Transbound Emerg Dis 65 Suppl 1:166-185.</w:t>
      </w:r>
    </w:p>
    <w:p w14:paraId="1A0F56E1" w14:textId="47325AA9" w:rsidR="00645335" w:rsidRPr="00645335" w:rsidRDefault="00645335" w:rsidP="00645335">
      <w:pPr>
        <w:pStyle w:val="EndNoteBibliography"/>
        <w:spacing w:after="240"/>
      </w:pPr>
      <w:r w:rsidRPr="00645335">
        <w:t xml:space="preserve">KoboCollect: Simple, Robust and Powerful Tools for Data Collection. 2019 </w:t>
      </w:r>
      <w:hyperlink r:id="rId13" w:history="1">
        <w:r w:rsidRPr="00645335">
          <w:rPr>
            <w:rStyle w:val="Hyperlink"/>
          </w:rPr>
          <w:t>http://www.kobotoolbox.org</w:t>
        </w:r>
      </w:hyperlink>
      <w:r w:rsidRPr="00645335">
        <w:t>.</w:t>
      </w:r>
    </w:p>
    <w:p w14:paraId="082EF73D" w14:textId="77777777" w:rsidR="00645335" w:rsidRPr="00645335" w:rsidRDefault="00645335" w:rsidP="00645335">
      <w:pPr>
        <w:pStyle w:val="EndNoteBibliography"/>
        <w:spacing w:after="240"/>
      </w:pPr>
      <w:r w:rsidRPr="00645335">
        <w:t>Leso, L., M. Barbari, M. A. Lopes, F. A. Damasceno, P. Galama, J. L. Taraba, and A. Kuipers. 2020. Invited review: Compost-bedded pack barns for dairy cows. J Dairy Sci 103(2):1072-1099.</w:t>
      </w:r>
    </w:p>
    <w:p w14:paraId="235EE0AA" w14:textId="77777777" w:rsidR="00645335" w:rsidRPr="00645335" w:rsidRDefault="00645335" w:rsidP="00645335">
      <w:pPr>
        <w:pStyle w:val="EndNoteBibliography"/>
        <w:spacing w:after="240"/>
      </w:pPr>
      <w:r w:rsidRPr="00645335">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124B7601" w14:textId="77777777" w:rsidR="00645335" w:rsidRPr="00645335" w:rsidRDefault="00645335" w:rsidP="00645335">
      <w:pPr>
        <w:pStyle w:val="EndNoteBibliography"/>
        <w:spacing w:after="240"/>
      </w:pPr>
      <w:r w:rsidRPr="00645335">
        <w:t>Lobeck, K. M., M. I. Endres, E. M. Shane, S. M. Godden, and J. Fetrow. 2011. Animal welfare in cross-ventilated, compost-bedded pack, and naturally ventilated dairy barns in the upper Midwest. J Dairy Sci 94(11):5469-5479.</w:t>
      </w:r>
    </w:p>
    <w:p w14:paraId="79901FB5" w14:textId="77777777" w:rsidR="00645335" w:rsidRPr="00645335" w:rsidRDefault="00645335" w:rsidP="00645335">
      <w:pPr>
        <w:pStyle w:val="EndNoteBibliography"/>
        <w:spacing w:after="240"/>
      </w:pPr>
      <w:r w:rsidRPr="00645335">
        <w:lastRenderedPageBreak/>
        <w:t>McPherson, S. E. and E. Vasseur. 2020. Graduate Student Literature Review: The effects of bedding, stall length, and manger wall height on common outcome measures of dairy cow welfare in stall-based housing systems. J Dairy Sci 103(11):10940-10950.</w:t>
      </w:r>
    </w:p>
    <w:p w14:paraId="65423B94" w14:textId="77777777" w:rsidR="00645335" w:rsidRPr="00645335" w:rsidRDefault="00645335" w:rsidP="00645335">
      <w:pPr>
        <w:pStyle w:val="EndNoteBibliography"/>
        <w:spacing w:after="240"/>
      </w:pPr>
      <w:r w:rsidRPr="00645335">
        <w:t>Neave, F. K., F. H. Dodd, and R. G. Kingwill. 1966. A method of controlling udder disease. Vet Rec 78(15):521-523.</w:t>
      </w:r>
    </w:p>
    <w:p w14:paraId="33B12728" w14:textId="77777777" w:rsidR="00645335" w:rsidRPr="00645335" w:rsidRDefault="00645335" w:rsidP="00645335">
      <w:pPr>
        <w:pStyle w:val="EndNoteBibliography"/>
        <w:spacing w:after="240"/>
      </w:pPr>
      <w:r w:rsidRPr="00645335">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2C950C3F" w14:textId="77777777" w:rsidR="00645335" w:rsidRPr="00645335" w:rsidRDefault="00645335" w:rsidP="00645335">
      <w:pPr>
        <w:pStyle w:val="EndNoteBibliography"/>
        <w:spacing w:after="240"/>
      </w:pPr>
      <w:r w:rsidRPr="00645335">
        <w:t>Pankey, J. W., R. L. Boddie, and S. C. Nickerson. 1985. Efficacy evaluation of two new teat dip formulations under experimental challenge. J Dairy Sci 68(2):462-465.</w:t>
      </w:r>
    </w:p>
    <w:p w14:paraId="40707B9F" w14:textId="77777777" w:rsidR="00645335" w:rsidRPr="00645335" w:rsidRDefault="00645335" w:rsidP="00645335">
      <w:pPr>
        <w:pStyle w:val="EndNoteBibliography"/>
        <w:spacing w:after="240"/>
      </w:pPr>
      <w:r w:rsidRPr="00645335">
        <w:t>Pankey, J. W., E. E. Wildman, P. A. Drechsler, and J. S. Hogan. 1987. Field trial evaluation of premilking teat disinfection. J Dairy Sci 70(4):867-872.</w:t>
      </w:r>
    </w:p>
    <w:p w14:paraId="52C8A4A9" w14:textId="77777777" w:rsidR="00645335" w:rsidRPr="00645335" w:rsidRDefault="00645335" w:rsidP="00645335">
      <w:pPr>
        <w:pStyle w:val="EndNoteBibliography"/>
        <w:spacing w:after="240"/>
      </w:pPr>
      <w:r w:rsidRPr="00645335">
        <w:t>Patel, K., S. M. Godden, E. Royster, B. A. Crooker, J. Timmerman, and L. Fox. 2019. Relationships among bedding materials, bedding bacteria counts, udder hygiene, milk quality, and udder health in US dairy herds. J. Dairy Sci. 102(11):10213-10234.</w:t>
      </w:r>
    </w:p>
    <w:p w14:paraId="5933B066" w14:textId="77777777" w:rsidR="00645335" w:rsidRPr="00645335" w:rsidRDefault="00645335" w:rsidP="00645335">
      <w:pPr>
        <w:pStyle w:val="EndNoteBibliography"/>
        <w:spacing w:after="240"/>
      </w:pPr>
      <w:r w:rsidRPr="00645335">
        <w:t>Peeler, E. J., M. J. Green, J. L. Fitzpatrick, K. L. Morgan, and L. E. Green. 2000. Risk Factors Associated with Clinical Mastitis in Low Somatic Cell Count British Dairy Herds. J. Dairy Sci. 83(11):2464-2472.</w:t>
      </w:r>
    </w:p>
    <w:p w14:paraId="7C791318" w14:textId="77777777" w:rsidR="00645335" w:rsidRPr="00645335" w:rsidRDefault="00645335" w:rsidP="00645335">
      <w:pPr>
        <w:pStyle w:val="EndNoteBibliography"/>
        <w:spacing w:after="240"/>
      </w:pPr>
      <w:r w:rsidRPr="00645335">
        <w:t>Piessens, V., E. Van Coillie, B. Verbist, K. Supre, G. Braem, A. Van Nuffel, L. De Vuyst, M. Heyndrickx, and S. De Vliegher. 2011. Distribution of coagulase-negative Staphylococcus species from milk and environment of dairy cows differs between herds. J Dairy Sci 94(6):2933-2944.</w:t>
      </w:r>
    </w:p>
    <w:p w14:paraId="748C1918" w14:textId="77777777" w:rsidR="00645335" w:rsidRPr="00645335" w:rsidRDefault="00645335" w:rsidP="00645335">
      <w:pPr>
        <w:pStyle w:val="EndNoteBibliography"/>
        <w:spacing w:after="240"/>
      </w:pPr>
      <w:r w:rsidRPr="00645335">
        <w:t>Pol, M. and P. L. Ruegg. 2007. Relationship between antimicrobial drug usage and antimicrobial susceptibility of gram-positive mastitis pathogens. J Dairy Sci 90(1):262-273.</w:t>
      </w:r>
    </w:p>
    <w:p w14:paraId="2D73EA50" w14:textId="77777777" w:rsidR="00645335" w:rsidRPr="00645335" w:rsidRDefault="00645335" w:rsidP="00645335">
      <w:pPr>
        <w:pStyle w:val="EndNoteBibliography"/>
        <w:spacing w:after="240"/>
      </w:pPr>
      <w:r w:rsidRPr="00645335">
        <w:t>Quirk, T., L. K. Fox, D. D. Hancock, J. Capper, J. Wenz, and J. Park. 2012. Intramammary infections and teat canal colonization with coagulase-negative staphylococci after postmilking teat disinfection: species-specific responses. J Dairy Sci 95(4):1906-1912.</w:t>
      </w:r>
    </w:p>
    <w:p w14:paraId="7B92F509" w14:textId="77777777" w:rsidR="00645335" w:rsidRPr="00645335" w:rsidRDefault="00645335" w:rsidP="00645335">
      <w:pPr>
        <w:pStyle w:val="EndNoteBibliography"/>
        <w:spacing w:after="240"/>
      </w:pPr>
      <w:r w:rsidRPr="00645335">
        <w:t>R Development Core Team. 2023. R: A Language and Environment for Statistical Computing. R Foundation for Statistical Computing, Vienna, Austria.</w:t>
      </w:r>
    </w:p>
    <w:p w14:paraId="4545B5C8" w14:textId="77777777" w:rsidR="00645335" w:rsidRPr="00645335" w:rsidRDefault="00645335" w:rsidP="00645335">
      <w:pPr>
        <w:pStyle w:val="EndNoteBibliography"/>
        <w:spacing w:after="240"/>
      </w:pPr>
      <w:r w:rsidRPr="00645335">
        <w:t>Reneau, J. K., A. J. Seykora, B. J. Heins, M. I. Endres, R. J. Farnsworth, and R. F. Bey. 2005. Association between hygiene scores and somatic cell scores in dairy cattle. J Am Vet Med Assoc 227(8):1297-1301.</w:t>
      </w:r>
    </w:p>
    <w:p w14:paraId="127DFDA3" w14:textId="12B6E943" w:rsidR="00645335" w:rsidRPr="00645335" w:rsidRDefault="00645335" w:rsidP="00645335">
      <w:pPr>
        <w:pStyle w:val="EndNoteBibliography"/>
        <w:spacing w:after="240"/>
      </w:pPr>
      <w:r w:rsidRPr="00645335">
        <w:t xml:space="preserve">Rinehart, L. and A. Baier. 2011. U.S. Department of Agriculture; National Center for Appropriate Technology (NCAT), National Organic Program. Pasture for Organic Ruminant </w:t>
      </w:r>
      <w:r w:rsidRPr="00645335">
        <w:lastRenderedPageBreak/>
        <w:t xml:space="preserve">Livestock: Understanding and Implementing the National Organic Program (NOP) Pasture Rule. Accessed Oct. 30, 2023. </w:t>
      </w:r>
      <w:hyperlink r:id="rId14" w:history="1">
        <w:r w:rsidRPr="00645335">
          <w:rPr>
            <w:rStyle w:val="Hyperlink"/>
          </w:rPr>
          <w:t>https://www.ams.usda.gov/sites/default/files/media/NOP-UnderstandingOrganicPastureRule.pdf</w:t>
        </w:r>
      </w:hyperlink>
      <w:r w:rsidRPr="00645335">
        <w:t>.</w:t>
      </w:r>
    </w:p>
    <w:p w14:paraId="07CCBE8B" w14:textId="77777777" w:rsidR="00645335" w:rsidRPr="00645335" w:rsidRDefault="00645335" w:rsidP="00645335">
      <w:pPr>
        <w:pStyle w:val="EndNoteBibliography"/>
        <w:spacing w:after="240"/>
      </w:pPr>
      <w:r w:rsidRPr="00645335">
        <w:t>Robles, I., D. F. Kelton, H. W. Barkema, G. P. Keefe, J. P. Roy, M. A. G. von Keyserlingk, and T. J. DeVries. 2020. Bacterial concentrations in bedding and their association with dairy cow hygiene and milk quality. Animal 14(5):1052-1066.</w:t>
      </w:r>
    </w:p>
    <w:p w14:paraId="7AD036DC" w14:textId="77777777" w:rsidR="00645335" w:rsidRPr="00645335" w:rsidRDefault="00645335" w:rsidP="00645335">
      <w:pPr>
        <w:pStyle w:val="EndNoteBibliography"/>
        <w:spacing w:after="240"/>
      </w:pPr>
      <w:r w:rsidRPr="00645335">
        <w:t>Rowbotham, R. F. and P. L. Ruegg. 2016. Bacterial counts on teat skin and in new sand, recycled sand, and recycled manure solids used as bedding in freestalls. J Dairy Sci 99(8):6594-6608.</w:t>
      </w:r>
    </w:p>
    <w:p w14:paraId="2ADEE8E7" w14:textId="77777777" w:rsidR="00645335" w:rsidRPr="00645335" w:rsidRDefault="00645335" w:rsidP="00645335">
      <w:pPr>
        <w:pStyle w:val="EndNoteBibliography"/>
        <w:spacing w:after="240"/>
      </w:pPr>
      <w:r w:rsidRPr="00645335">
        <w:t>Ruegg, P. L. 2009. Management of mastitis on organic and conventional dairy farms. J Anim Sci 87(13 Suppl):43-55.</w:t>
      </w:r>
    </w:p>
    <w:p w14:paraId="3A80A308" w14:textId="333A6CF4" w:rsidR="00645335" w:rsidRPr="00645335" w:rsidRDefault="00645335" w:rsidP="00645335">
      <w:pPr>
        <w:pStyle w:val="EndNoteBibliography"/>
        <w:spacing w:after="240"/>
      </w:pPr>
      <w:r w:rsidRPr="00645335">
        <w:t xml:space="preserve">Rushmann, R. University of Wisconsin-Madison; Division of Extension: Agriculture Water Quality. Managing manure to reduce negative water quality impacts: Composting on Wisconsin farms. Accessed Aug. 1, 2023. </w:t>
      </w:r>
      <w:hyperlink r:id="rId15" w:history="1">
        <w:r w:rsidRPr="00645335">
          <w:rPr>
            <w:rStyle w:val="Hyperlink"/>
          </w:rPr>
          <w:t>https://agwater.extension.wisc.edu/articles/managing-manure-to-reduce-negative-water-quality-impacts-composting-on-wisconsin-farms/</w:t>
        </w:r>
      </w:hyperlink>
      <w:r w:rsidRPr="00645335">
        <w:t>.</w:t>
      </w:r>
    </w:p>
    <w:p w14:paraId="52DCB417" w14:textId="77777777" w:rsidR="00645335" w:rsidRPr="00645335" w:rsidRDefault="00645335" w:rsidP="00645335">
      <w:pPr>
        <w:pStyle w:val="EndNoteBibliography"/>
        <w:spacing w:after="240"/>
      </w:pPr>
      <w:r w:rsidRPr="00645335">
        <w:t>Ruud, L. E., K. E. Bøe, and O. Osterås. 2010. Associations of soft flooring materials in free stalls with milk yield, clinical mastitis, teat lesions, and removal of dairy cows. J Dairy Sci 93(4):1578-1586.</w:t>
      </w:r>
    </w:p>
    <w:p w14:paraId="26922A0E" w14:textId="77777777" w:rsidR="00645335" w:rsidRPr="00645335" w:rsidRDefault="00645335" w:rsidP="00645335">
      <w:pPr>
        <w:pStyle w:val="EndNoteBibliography"/>
        <w:spacing w:after="240"/>
      </w:pPr>
      <w:r w:rsidRPr="00645335">
        <w:t>Sant'anna, A. C. and M. J. Paranhos da Costa. 2011. The relationship between dairy cow hygiene and somatic cell count in milk. J Dairy Sci 94(8):3835-3844.</w:t>
      </w:r>
    </w:p>
    <w:p w14:paraId="1BB13943" w14:textId="77777777" w:rsidR="00645335" w:rsidRPr="00645335" w:rsidRDefault="00645335" w:rsidP="00645335">
      <w:pPr>
        <w:pStyle w:val="EndNoteBibliography"/>
        <w:spacing w:after="240"/>
      </w:pPr>
      <w:r w:rsidRPr="00645335">
        <w:t>Schreiner, D. A. and P. L. Ruegg. 2002. Effects of tail docking on milk quality and cow cleanliness. J Dairy Sci 85(10):2503-2511.</w:t>
      </w:r>
    </w:p>
    <w:p w14:paraId="3C06F590" w14:textId="77777777" w:rsidR="00645335" w:rsidRPr="00645335" w:rsidRDefault="00645335" w:rsidP="00645335">
      <w:pPr>
        <w:pStyle w:val="EndNoteBibliography"/>
        <w:spacing w:after="240"/>
      </w:pPr>
      <w:r w:rsidRPr="00645335">
        <w:t>Schreiner, D. A. and P. L. Ruegg. 2003. Relationship between udder and leg hygiene scores and subclinical mastitis. J Dairy Sci 86(11):3460-3465.</w:t>
      </w:r>
    </w:p>
    <w:p w14:paraId="23DDEA38" w14:textId="77777777" w:rsidR="00645335" w:rsidRPr="00645335" w:rsidRDefault="00645335" w:rsidP="00645335">
      <w:pPr>
        <w:pStyle w:val="EndNoteBibliography"/>
        <w:spacing w:after="240"/>
      </w:pPr>
      <w:r w:rsidRPr="00645335">
        <w:t>Schukken, Y. H., F. J. Grommers, J. A. Smit, D. Vandegeer, and A. Brand. 1989. Effect of freezing on bacteriologic culturing of mastitis milk samples. J Dairy Sci 72(7):1900-1906.</w:t>
      </w:r>
    </w:p>
    <w:p w14:paraId="6D84B774" w14:textId="77777777" w:rsidR="00645335" w:rsidRPr="00645335" w:rsidRDefault="00645335" w:rsidP="00645335">
      <w:pPr>
        <w:pStyle w:val="EndNoteBibliography"/>
        <w:spacing w:after="240"/>
      </w:pPr>
      <w:r w:rsidRPr="00645335">
        <w:t>Schukken, Y. H., D. J. Wilson, F. Welcome, L. Garrison-Tikofsky, and R. N. Gonzalez. 2003. Monitoring udder health and milk quality using somatic cell counts. Vet Res 34(5):579-596.</w:t>
      </w:r>
    </w:p>
    <w:p w14:paraId="1BF71F59" w14:textId="77777777" w:rsidR="00645335" w:rsidRPr="00645335" w:rsidRDefault="00645335" w:rsidP="00645335">
      <w:pPr>
        <w:pStyle w:val="EndNoteBibliography"/>
        <w:spacing w:after="240"/>
      </w:pPr>
      <w:r w:rsidRPr="00645335">
        <w:t>Shane, E., M. Endres, and K. Janni. 2010. Alternative Bedding Materials for Compost Bedded Pack Barns in Minnesota: A Descriptive Study. Applied Engineering in Agriculture 26:465-473.</w:t>
      </w:r>
    </w:p>
    <w:p w14:paraId="2A82973F" w14:textId="77777777" w:rsidR="00645335" w:rsidRPr="00645335" w:rsidRDefault="00645335" w:rsidP="00645335">
      <w:pPr>
        <w:pStyle w:val="EndNoteBibliography"/>
        <w:spacing w:after="240"/>
      </w:pPr>
      <w:r w:rsidRPr="00645335">
        <w:t>Stiglbauer, K. E., K. M. Cicconi-Hogan, R. Richert, Y. H. Schukken, P. L. Ruegg, and M. Gamroth. 2013. Assessment of herd management on organic and conventional dairy farms in the United States. J. Dairy Sci. 96(2):1290-1300.</w:t>
      </w:r>
    </w:p>
    <w:p w14:paraId="30F6E823" w14:textId="77777777" w:rsidR="00645335" w:rsidRPr="00645335" w:rsidRDefault="00645335" w:rsidP="00645335">
      <w:pPr>
        <w:pStyle w:val="EndNoteBibliography"/>
        <w:spacing w:after="240"/>
      </w:pPr>
      <w:r w:rsidRPr="00645335">
        <w:t>Tucker, C. B., D. Weary, M. Keyserlingk, and K. Beauchemin. 2009. Cow comfort in tie-stalls: Increased depth of shavings or straw bedding increases lying time. J. Dairy Sci. 92:2684-2690.</w:t>
      </w:r>
    </w:p>
    <w:p w14:paraId="15D1DC54" w14:textId="77777777" w:rsidR="00645335" w:rsidRPr="00645335" w:rsidRDefault="00645335" w:rsidP="00645335">
      <w:pPr>
        <w:pStyle w:val="EndNoteBibliography"/>
        <w:spacing w:after="240"/>
      </w:pPr>
      <w:r w:rsidRPr="00645335">
        <w:lastRenderedPageBreak/>
        <w:t>Tucker, C. B. and D. M. Weary. 2004. Bedding on geotextile mattresses: how much is needed to improve cow comfort? J Dairy Sci 87(9):2889-2895.</w:t>
      </w:r>
    </w:p>
    <w:p w14:paraId="53186DFE" w14:textId="413A082D" w:rsidR="00645335" w:rsidRPr="00645335" w:rsidRDefault="00645335" w:rsidP="00645335">
      <w:pPr>
        <w:pStyle w:val="EndNoteBibliography"/>
        <w:spacing w:after="240"/>
      </w:pPr>
      <w:r w:rsidRPr="00645335">
        <w:t xml:space="preserve">USDA. 2022. Certified Organic Survey, 2021 Summary. Accessed Nov. 10, 2023. </w:t>
      </w:r>
      <w:hyperlink r:id="rId16" w:history="1">
        <w:r w:rsidRPr="00645335">
          <w:rPr>
            <w:rStyle w:val="Hyperlink"/>
          </w:rPr>
          <w:t>https://downloads.usda.library.cornell.edu/usda-esmis/files/zg64tk92g/2z10z137s/bn99bh97r/cenorg22.pdf</w:t>
        </w:r>
      </w:hyperlink>
      <w:r w:rsidRPr="00645335">
        <w:t>.</w:t>
      </w:r>
    </w:p>
    <w:p w14:paraId="23E1AD7F" w14:textId="77777777" w:rsidR="00645335" w:rsidRPr="00645335" w:rsidRDefault="00645335" w:rsidP="00645335">
      <w:pPr>
        <w:pStyle w:val="EndNoteBibliography"/>
        <w:spacing w:after="240"/>
      </w:pPr>
      <w:r w:rsidRPr="00645335">
        <w:t>Wolfe, T., E. Vasseur, T. J. DeVries, and R. Bergeron. 2018. Effects of alternative deep bedding options on dairy cow preference, lying behavior, cleanliness, and teat end contamination. J Dairy Sci 101(1):530-536.</w:t>
      </w:r>
    </w:p>
    <w:p w14:paraId="47768236" w14:textId="77777777" w:rsidR="00645335" w:rsidRPr="00645335" w:rsidRDefault="00645335" w:rsidP="00645335">
      <w:pPr>
        <w:pStyle w:val="EndNoteBibliography"/>
        <w:spacing w:after="240"/>
      </w:pPr>
      <w:r w:rsidRPr="00645335">
        <w:t>Wuytack, A., A. De Visscher, S. Piepers, F. Haesebrouck, and S. De Vliegher. 2020. Fecal non-aureus Staphylococci are a potential cause of bovine intramammary infection. Vet Res 51(1):32.</w:t>
      </w:r>
    </w:p>
    <w:p w14:paraId="2FC5F8FF" w14:textId="77777777" w:rsidR="00645335" w:rsidRPr="00645335" w:rsidRDefault="00645335" w:rsidP="00645335">
      <w:pPr>
        <w:pStyle w:val="EndNoteBibliography"/>
        <w:spacing w:after="240"/>
      </w:pPr>
      <w:r w:rsidRPr="00645335">
        <w:t>Zadoks, R. N., L. L. Tikofsky, and K. J. Boor. 2005. Ribotyping of Streptococcus uberis from a dairy's environment, bovine feces and milk. Veterinary Microbiology 109(3):257-265.</w:t>
      </w:r>
    </w:p>
    <w:p w14:paraId="371476F2" w14:textId="77777777" w:rsidR="00645335" w:rsidRPr="00645335" w:rsidRDefault="00645335" w:rsidP="00645335">
      <w:pPr>
        <w:pStyle w:val="EndNoteBibliography"/>
      </w:pPr>
      <w:r w:rsidRPr="00645335">
        <w:t>Zdanowicz, M., J. A. Shelford, C. B. Tucker, D. M. Weary, and M. A. G. von Keyserlingk. 2004. Bacterial Populations on Teat Ends of Dairy Cows Housed in Free Stalls and Bedded with Either Sand or Sawdust. J. Dairy Sci. 87(6):1694-1701.</w:t>
      </w:r>
    </w:p>
    <w:p w14:paraId="57FB8C95" w14:textId="43F55D98"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Del="00E45342" w:rsidRDefault="00EF4F15" w:rsidP="00EF0AED">
      <w:pPr>
        <w:spacing w:line="480" w:lineRule="auto"/>
        <w:rPr>
          <w:del w:id="503" w:author="Caitlin Jeffrey" w:date="2023-11-06T18:23:00Z"/>
          <w:rFonts w:ascii="Times New Roman" w:hAnsi="Times New Roman" w:cs="Times New Roman"/>
          <w:sz w:val="24"/>
          <w:szCs w:val="24"/>
        </w:rPr>
      </w:pPr>
    </w:p>
    <w:p w14:paraId="0329F60E" w14:textId="77777777" w:rsidR="00E45342" w:rsidRDefault="00E45342" w:rsidP="00262957">
      <w:pPr>
        <w:spacing w:after="0" w:line="480" w:lineRule="auto"/>
        <w:rPr>
          <w:ins w:id="504" w:author="Caitlin Jeffrey" w:date="2023-11-06T18:48:00Z"/>
          <w:rFonts w:ascii="Times New Roman" w:hAnsi="Times New Roman" w:cs="Times New Roman"/>
          <w:sz w:val="24"/>
          <w:szCs w:val="24"/>
        </w:rPr>
      </w:pPr>
    </w:p>
    <w:p w14:paraId="326DDC3A" w14:textId="77777777" w:rsidR="00E45342" w:rsidRDefault="00E45342" w:rsidP="00262957">
      <w:pPr>
        <w:spacing w:after="0" w:line="480" w:lineRule="auto"/>
        <w:rPr>
          <w:ins w:id="505" w:author="Caitlin Jeffrey" w:date="2023-11-06T18:48:00Z"/>
          <w:rFonts w:ascii="Times New Roman" w:hAnsi="Times New Roman" w:cs="Times New Roman"/>
          <w:sz w:val="24"/>
          <w:szCs w:val="24"/>
        </w:rPr>
      </w:pPr>
    </w:p>
    <w:p w14:paraId="0E40B00F" w14:textId="77777777" w:rsidR="00E45342" w:rsidRDefault="00E45342" w:rsidP="00262957">
      <w:pPr>
        <w:spacing w:after="0" w:line="480" w:lineRule="auto"/>
        <w:rPr>
          <w:ins w:id="506" w:author="Caitlin Jeffrey" w:date="2023-11-06T18:48:00Z"/>
          <w:rFonts w:ascii="Times New Roman" w:hAnsi="Times New Roman" w:cs="Times New Roman"/>
          <w:sz w:val="24"/>
          <w:szCs w:val="24"/>
        </w:rPr>
      </w:pPr>
    </w:p>
    <w:p w14:paraId="6F51155F" w14:textId="77777777" w:rsidR="00E45342" w:rsidRDefault="00E45342" w:rsidP="00262957">
      <w:pPr>
        <w:spacing w:after="0" w:line="480" w:lineRule="auto"/>
        <w:rPr>
          <w:ins w:id="507" w:author="Caitlin Jeffrey" w:date="2023-11-06T18:48:00Z"/>
          <w:rFonts w:ascii="Times New Roman" w:hAnsi="Times New Roman" w:cs="Times New Roman"/>
          <w:sz w:val="24"/>
          <w:szCs w:val="24"/>
        </w:rPr>
      </w:pPr>
    </w:p>
    <w:p w14:paraId="788DA956" w14:textId="77777777" w:rsidR="00E45342" w:rsidRDefault="00E45342" w:rsidP="00262957">
      <w:pPr>
        <w:spacing w:after="0" w:line="480" w:lineRule="auto"/>
        <w:rPr>
          <w:ins w:id="508" w:author="Caitlin Jeffrey" w:date="2023-11-06T18:48:00Z"/>
          <w:rFonts w:ascii="Times New Roman" w:hAnsi="Times New Roman" w:cs="Times New Roman"/>
          <w:sz w:val="24"/>
          <w:szCs w:val="24"/>
        </w:rPr>
      </w:pPr>
    </w:p>
    <w:p w14:paraId="12D6ABE8" w14:textId="77777777" w:rsidR="00E45342" w:rsidRDefault="00E45342" w:rsidP="00262957">
      <w:pPr>
        <w:spacing w:after="0" w:line="480" w:lineRule="auto"/>
        <w:rPr>
          <w:ins w:id="509" w:author="Caitlin Jeffrey" w:date="2023-11-06T18:48:00Z"/>
          <w:rFonts w:ascii="Times New Roman" w:hAnsi="Times New Roman" w:cs="Times New Roman"/>
          <w:sz w:val="24"/>
          <w:szCs w:val="24"/>
        </w:rPr>
      </w:pPr>
    </w:p>
    <w:p w14:paraId="24A75C5A" w14:textId="77777777" w:rsidR="00E45342" w:rsidRDefault="00E45342" w:rsidP="00262957">
      <w:pPr>
        <w:spacing w:after="0" w:line="480" w:lineRule="auto"/>
        <w:rPr>
          <w:ins w:id="510" w:author="Caitlin Jeffrey" w:date="2023-11-06T18:48:00Z"/>
          <w:rFonts w:ascii="Times New Roman" w:hAnsi="Times New Roman" w:cs="Times New Roman"/>
          <w:sz w:val="24"/>
          <w:szCs w:val="24"/>
        </w:rPr>
      </w:pPr>
    </w:p>
    <w:bookmarkEnd w:id="501"/>
    <w:p w14:paraId="3D6FCE0A" w14:textId="41339094" w:rsidR="006D7503" w:rsidDel="00692D68" w:rsidRDefault="006D7503" w:rsidP="00EF0AED">
      <w:pPr>
        <w:spacing w:line="480" w:lineRule="auto"/>
        <w:rPr>
          <w:del w:id="511" w:author="Caitlin Jeffrey" w:date="2023-11-06T18:23:00Z"/>
          <w:rFonts w:ascii="Times New Roman" w:hAnsi="Times New Roman" w:cs="Times New Roman"/>
          <w:sz w:val="24"/>
          <w:szCs w:val="24"/>
        </w:rPr>
      </w:pPr>
    </w:p>
    <w:p w14:paraId="02D2DEFB" w14:textId="77777777" w:rsidR="00692D68" w:rsidRPr="006E592D" w:rsidRDefault="00692D68">
      <w:pPr>
        <w:spacing w:after="0" w:line="480" w:lineRule="auto"/>
        <w:jc w:val="both"/>
        <w:rPr>
          <w:ins w:id="512" w:author="Caitlin Jeffrey" w:date="2023-12-06T09:59:00Z"/>
          <w:rFonts w:ascii="Times New Roman" w:hAnsi="Times New Roman" w:cs="Times New Roman"/>
          <w:sz w:val="24"/>
          <w:szCs w:val="24"/>
        </w:rPr>
        <w:pPrChange w:id="513" w:author="Caitlin Jeffrey" w:date="2023-11-06T18:23:00Z">
          <w:pPr>
            <w:spacing w:after="0" w:line="480" w:lineRule="auto"/>
            <w:ind w:firstLine="720"/>
            <w:jc w:val="both"/>
          </w:pPr>
        </w:pPrChange>
      </w:pPr>
    </w:p>
    <w:p w14:paraId="1EBD8A0B" w14:textId="77777777" w:rsidR="006F68A4" w:rsidRDefault="006F68A4" w:rsidP="00EF0AED">
      <w:pPr>
        <w:spacing w:line="480" w:lineRule="auto"/>
        <w:rPr>
          <w:ins w:id="514" w:author="Caitlin Jeffrey" w:date="2023-10-20T09:32:00Z"/>
          <w:rFonts w:ascii="Times New Roman" w:hAnsi="Times New Roman" w:cs="Times New Roman"/>
          <w:b/>
          <w:bCs/>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r w:rsidRPr="006E592D">
        <w:rPr>
          <w:rFonts w:ascii="Times New Roman" w:hAnsi="Times New Roman" w:cs="Times New Roman"/>
          <w:b/>
          <w:bCs/>
          <w:sz w:val="24"/>
          <w:szCs w:val="24"/>
        </w:rPr>
        <w:t>Tables</w:t>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lastRenderedPageBreak/>
              <w:t>Table 1. Predictors offered to multivariable models for each of the eight different outcomes of interest along with facility type (forced)</w:t>
            </w:r>
            <w:del w:id="515" w:author="Caitlin Jeffrey" w:date="2023-12-06T09:57:00Z">
              <w:r w:rsidRPr="00471AE7" w:rsidDel="00EB69F3">
                <w:rPr>
                  <w:rFonts w:ascii="Times New Roman" w:eastAsia="Times New Roman" w:hAnsi="Times New Roman" w:cs="Times New Roman"/>
                  <w:color w:val="000000"/>
                </w:rPr>
                <w:delText>.</w:delText>
              </w:r>
            </w:del>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Bedded pack; </w:t>
            </w:r>
            <w:proofErr w:type="spellStart"/>
            <w:r w:rsidRPr="00471AE7">
              <w:rPr>
                <w:rFonts w:ascii="Times New Roman" w:eastAsia="Times New Roman" w:hAnsi="Times New Roman" w:cs="Times New Roman"/>
                <w:color w:val="000000"/>
              </w:rPr>
              <w:t>Freestall</w:t>
            </w:r>
            <w:proofErr w:type="spellEnd"/>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Tiestall</w:t>
            </w:r>
            <w:proofErr w:type="spellEnd"/>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w:t>
            </w:r>
            <w:proofErr w:type="gramStart"/>
            <w:r w:rsidR="00C33859">
              <w:rPr>
                <w:rFonts w:ascii="Times New Roman" w:eastAsia="Times New Roman" w:hAnsi="Times New Roman" w:cs="Times New Roman"/>
                <w:color w:val="000000"/>
              </w:rPr>
              <w:t>deeply-bedded</w:t>
            </w:r>
            <w:proofErr w:type="gramEnd"/>
            <w:r w:rsidR="00C33859">
              <w:rPr>
                <w:rFonts w:ascii="Times New Roman" w:eastAsia="Times New Roman" w:hAnsi="Times New Roman" w:cs="Times New Roman"/>
                <w:color w:val="000000"/>
              </w:rPr>
              <w:t xml:space="preserve">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w:t>
            </w:r>
            <w:proofErr w:type="gramEnd"/>
            <w:r w:rsidRPr="00471AE7">
              <w:rPr>
                <w:rFonts w:ascii="Times New Roman" w:eastAsia="Times New Roman" w:hAnsi="Times New Roman" w:cs="Times New Roman"/>
                <w:color w:val="000000"/>
              </w:rPr>
              <w:t xml:space="preserve">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 xml:space="preserve">If facility is </w:t>
            </w:r>
            <w:proofErr w:type="spellStart"/>
            <w:r w:rsidRPr="00471AE7">
              <w:rPr>
                <w:rFonts w:ascii="Times New Roman" w:eastAsia="Times New Roman" w:hAnsi="Times New Roman" w:cs="Times New Roman"/>
                <w:i/>
                <w:iCs/>
                <w:color w:val="000000"/>
              </w:rPr>
              <w:t>freestall</w:t>
            </w:r>
            <w:proofErr w:type="spellEnd"/>
            <w:r w:rsidRPr="00471AE7">
              <w:rPr>
                <w:rFonts w:ascii="Times New Roman" w:eastAsia="Times New Roman" w:hAnsi="Times New Roman" w:cs="Times New Roman"/>
                <w:i/>
                <w:iCs/>
                <w:color w:val="000000"/>
              </w:rPr>
              <w:t xml:space="preserve"> or </w:t>
            </w:r>
            <w:proofErr w:type="spellStart"/>
            <w:r w:rsidRPr="00471AE7">
              <w:rPr>
                <w:rFonts w:ascii="Times New Roman" w:eastAsia="Times New Roman" w:hAnsi="Times New Roman" w:cs="Times New Roman"/>
                <w:i/>
                <w:iCs/>
                <w:color w:val="000000"/>
              </w:rPr>
              <w:t>tiestall</w:t>
            </w:r>
            <w:proofErr w:type="spellEnd"/>
            <w:r w:rsidRPr="00471AE7">
              <w:rPr>
                <w:rFonts w:ascii="Times New Roman" w:eastAsia="Times New Roman" w:hAnsi="Times New Roman" w:cs="Times New Roman"/>
                <w:i/>
                <w:iCs/>
                <w:color w:val="000000"/>
              </w:rPr>
              <w:t>:</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Always;</w:t>
            </w:r>
            <w:proofErr w:type="gramEnd"/>
            <w:r w:rsidRPr="00471AE7">
              <w:rPr>
                <w:rFonts w:ascii="Times New Roman" w:eastAsia="Times New Roman" w:hAnsi="Times New Roman" w:cs="Times New Roman"/>
                <w:color w:val="000000"/>
              </w:rPr>
              <w:t xml:space="preserve">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 xml:space="preserve">Routinely culture high somatic cell </w:t>
            </w:r>
            <w:proofErr w:type="gramStart"/>
            <w:r w:rsidRPr="00471AE7">
              <w:rPr>
                <w:rFonts w:ascii="Times New Roman" w:eastAsia="Times New Roman" w:hAnsi="Times New Roman" w:cs="Times New Roman"/>
                <w:color w:val="000000"/>
              </w:rPr>
              <w:t>count</w:t>
            </w:r>
            <w:proofErr w:type="gramEnd"/>
            <w:r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w:t>
            </w:r>
            <w:proofErr w:type="spellStart"/>
            <w:r w:rsidR="003F729C" w:rsidRPr="00471AE7">
              <w:rPr>
                <w:rFonts w:ascii="Times New Roman" w:eastAsia="Times New Roman" w:hAnsi="Times New Roman" w:cs="Times New Roman"/>
                <w:color w:val="000000"/>
              </w:rPr>
              <w:t>mastitic</w:t>
            </w:r>
            <w:proofErr w:type="spellEnd"/>
            <w:r w:rsidR="003F729C"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w:t>
            </w:r>
            <w:proofErr w:type="gramEnd"/>
            <w:r w:rsidR="003F729C" w:rsidRPr="00471AE7">
              <w:rPr>
                <w:rFonts w:ascii="Times New Roman" w:eastAsia="Times New Roman" w:hAnsi="Times New Roman" w:cs="Times New Roman"/>
                <w:color w:val="000000"/>
              </w:rPr>
              <w:t xml:space="preserve">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Parlor; </w:t>
            </w:r>
            <w:proofErr w:type="spellStart"/>
            <w:r w:rsidRPr="00471AE7">
              <w:rPr>
                <w:rFonts w:ascii="Times New Roman" w:eastAsia="Times New Roman" w:hAnsi="Times New Roman" w:cs="Times New Roman"/>
                <w:color w:val="000000"/>
              </w:rPr>
              <w:t>Tiestall</w:t>
            </w:r>
            <w:proofErr w:type="spellEnd"/>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w:t>
            </w:r>
            <w:proofErr w:type="spellStart"/>
            <w:r w:rsidRPr="00931217">
              <w:rPr>
                <w:rFonts w:ascii="Times New Roman" w:eastAsia="Times New Roman" w:hAnsi="Times New Roman" w:cs="Times New Roman"/>
                <w:color w:val="000000"/>
              </w:rPr>
              <w:t>freestall</w:t>
            </w:r>
            <w:proofErr w:type="spellEnd"/>
            <w:r w:rsidRPr="00931217">
              <w:rPr>
                <w:rFonts w:ascii="Times New Roman" w:eastAsia="Times New Roman" w:hAnsi="Times New Roman" w:cs="Times New Roman"/>
                <w:color w:val="000000"/>
              </w:rPr>
              <w:t xml:space="preserve"> or </w:t>
            </w:r>
            <w:proofErr w:type="spellStart"/>
            <w:r w:rsidRPr="00931217">
              <w:rPr>
                <w:rFonts w:ascii="Times New Roman" w:eastAsia="Times New Roman" w:hAnsi="Times New Roman" w:cs="Times New Roman"/>
                <w:color w:val="000000"/>
              </w:rPr>
              <w:t>tiestall</w:t>
            </w:r>
            <w:proofErr w:type="spellEnd"/>
            <w:r w:rsidRPr="00931217">
              <w:rPr>
                <w:rFonts w:ascii="Times New Roman" w:eastAsia="Times New Roman" w:hAnsi="Times New Roman" w:cs="Times New Roman"/>
                <w:color w:val="000000"/>
              </w:rPr>
              <w:t xml:space="preserve">, producer asked if used </w:t>
            </w:r>
            <w:proofErr w:type="gramStart"/>
            <w:r w:rsidRPr="00931217">
              <w:rPr>
                <w:rFonts w:ascii="Times New Roman" w:eastAsia="Times New Roman" w:hAnsi="Times New Roman" w:cs="Times New Roman"/>
                <w:color w:val="000000"/>
              </w:rPr>
              <w:t>deeply-bedded</w:t>
            </w:r>
            <w:proofErr w:type="gramEnd"/>
            <w:r w:rsidRPr="00931217">
              <w:rPr>
                <w:rFonts w:ascii="Times New Roman" w:eastAsia="Times New Roman" w:hAnsi="Times New Roman" w:cs="Times New Roman"/>
                <w:color w:val="000000"/>
              </w:rPr>
              <w:t xml:space="preserve">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ne </w:t>
            </w: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farm used an automated milking system</w:t>
            </w:r>
          </w:p>
        </w:tc>
      </w:tr>
    </w:tbl>
    <w:p w14:paraId="3C2B4E44" w14:textId="77777777" w:rsidR="00FD36D1" w:rsidDel="00C33859" w:rsidRDefault="00FD36D1" w:rsidP="00EF0AED">
      <w:pPr>
        <w:spacing w:line="480" w:lineRule="auto"/>
        <w:rPr>
          <w:del w:id="516" w:author="Caitlin Jeffrey" w:date="2023-11-06T18:10:00Z"/>
          <w:rFonts w:ascii="Times New Roman" w:hAnsi="Times New Roman" w:cs="Times New Roman"/>
          <w:b/>
          <w:bCs/>
          <w:sz w:val="24"/>
          <w:szCs w:val="24"/>
        </w:rPr>
      </w:pPr>
    </w:p>
    <w:p w14:paraId="4B3A67F2" w14:textId="77777777" w:rsidR="003F729C" w:rsidDel="00C33859" w:rsidRDefault="003F729C" w:rsidP="00EF0AED">
      <w:pPr>
        <w:spacing w:line="480" w:lineRule="auto"/>
        <w:rPr>
          <w:del w:id="517" w:author="Caitlin Jeffrey" w:date="2023-11-06T18:10:00Z"/>
          <w:rFonts w:ascii="Times New Roman" w:hAnsi="Times New Roman" w:cs="Times New Roman"/>
          <w:b/>
          <w:bCs/>
          <w:sz w:val="24"/>
          <w:szCs w:val="24"/>
        </w:rPr>
      </w:pPr>
    </w:p>
    <w:p w14:paraId="004F91F8" w14:textId="77777777" w:rsidR="003F729C" w:rsidDel="00C33859" w:rsidRDefault="003F729C" w:rsidP="00EF0AED">
      <w:pPr>
        <w:spacing w:line="480" w:lineRule="auto"/>
        <w:rPr>
          <w:del w:id="518" w:author="Caitlin Jeffrey" w:date="2023-11-06T18:10:00Z"/>
          <w:rFonts w:ascii="Times New Roman" w:hAnsi="Times New Roman" w:cs="Times New Roman"/>
          <w:b/>
          <w:bCs/>
          <w:sz w:val="24"/>
          <w:szCs w:val="24"/>
        </w:rPr>
      </w:pPr>
    </w:p>
    <w:p w14:paraId="26E5294F" w14:textId="77777777" w:rsidR="003F729C" w:rsidDel="00C33859" w:rsidRDefault="003F729C" w:rsidP="00EF0AED">
      <w:pPr>
        <w:spacing w:line="480" w:lineRule="auto"/>
        <w:rPr>
          <w:del w:id="519" w:author="Caitlin Jeffrey" w:date="2023-11-06T18:10:00Z"/>
          <w:rFonts w:ascii="Times New Roman" w:hAnsi="Times New Roman" w:cs="Times New Roman"/>
          <w:b/>
          <w:bCs/>
          <w:sz w:val="24"/>
          <w:szCs w:val="24"/>
        </w:rPr>
      </w:pPr>
    </w:p>
    <w:p w14:paraId="6D09E533" w14:textId="77777777" w:rsidR="003F729C" w:rsidDel="00C33859" w:rsidRDefault="003F729C" w:rsidP="00EF0AED">
      <w:pPr>
        <w:spacing w:line="480" w:lineRule="auto"/>
        <w:rPr>
          <w:del w:id="520" w:author="Caitlin Jeffrey" w:date="2023-11-06T18:10:00Z"/>
          <w:rFonts w:ascii="Times New Roman" w:hAnsi="Times New Roman" w:cs="Times New Roman"/>
          <w:b/>
          <w:bCs/>
          <w:sz w:val="24"/>
          <w:szCs w:val="24"/>
        </w:rPr>
      </w:pPr>
    </w:p>
    <w:p w14:paraId="45C5507A" w14:textId="77777777" w:rsidR="003F729C" w:rsidDel="00C33859" w:rsidRDefault="003F729C" w:rsidP="00EF0AED">
      <w:pPr>
        <w:spacing w:line="480" w:lineRule="auto"/>
        <w:rPr>
          <w:del w:id="521" w:author="Caitlin Jeffrey" w:date="2023-11-06T18:10:00Z"/>
          <w:rFonts w:ascii="Times New Roman" w:hAnsi="Times New Roman" w:cs="Times New Roman"/>
          <w:b/>
          <w:bCs/>
          <w:sz w:val="24"/>
          <w:szCs w:val="24"/>
        </w:rPr>
      </w:pPr>
    </w:p>
    <w:p w14:paraId="380B44D6" w14:textId="77777777" w:rsidR="003F729C" w:rsidDel="00C33859" w:rsidRDefault="003F729C" w:rsidP="00EF0AED">
      <w:pPr>
        <w:spacing w:line="480" w:lineRule="auto"/>
        <w:rPr>
          <w:del w:id="522" w:author="Caitlin Jeffrey" w:date="2023-11-06T18:10:00Z"/>
          <w:rFonts w:ascii="Times New Roman" w:hAnsi="Times New Roman" w:cs="Times New Roman"/>
          <w:b/>
          <w:bCs/>
          <w:sz w:val="24"/>
          <w:szCs w:val="24"/>
        </w:rPr>
      </w:pPr>
    </w:p>
    <w:p w14:paraId="49C8F41B" w14:textId="77777777" w:rsidR="00830878" w:rsidRDefault="00830878" w:rsidP="00EF0AED">
      <w:pPr>
        <w:spacing w:line="480" w:lineRule="auto"/>
        <w:rPr>
          <w:ins w:id="523" w:author="Caitlin Jeffrey" w:date="2023-11-09T14:05:00Z"/>
          <w:rFonts w:ascii="Times New Roman" w:hAnsi="Times New Roman" w:cs="Times New Roman"/>
          <w:b/>
          <w:bCs/>
          <w:sz w:val="24"/>
          <w:szCs w:val="24"/>
        </w:rPr>
      </w:pPr>
    </w:p>
    <w:p w14:paraId="655A37F2" w14:textId="77777777" w:rsidR="00EE7129" w:rsidRDefault="00EE7129"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6FB6E061" w:rsidR="006F68A4" w:rsidRPr="007A2D3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r w:rsidRPr="00604EDE">
              <w:rPr>
                <w:rFonts w:ascii="Times New Roman" w:eastAsia="Times New Roman" w:hAnsi="Times New Roman" w:cs="Times New Roman"/>
                <w:color w:val="000000"/>
              </w:rPr>
              <w:t>ulk tank 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t>
            </w:r>
            <w:proofErr w:type="gramStart"/>
            <w:r w:rsidR="007A2D3E" w:rsidRPr="006D1EB2">
              <w:rPr>
                <w:rFonts w:ascii="Times New Roman" w:eastAsia="Times New Roman" w:hAnsi="Times New Roman" w:cs="Times New Roman"/>
                <w:color w:val="000000"/>
              </w:rPr>
              <w:t>Wallis</w:t>
            </w:r>
            <w:proofErr w:type="gramEnd"/>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del w:id="524" w:author="Caitlin Jeffrey" w:date="2023-12-06T09:57:00Z">
              <w:r w:rsidR="0003607E" w:rsidDel="00EB69F3">
                <w:rPr>
                  <w:rFonts w:ascii="Times New Roman" w:eastAsia="Times New Roman" w:hAnsi="Times New Roman" w:cs="Times New Roman"/>
                  <w:color w:val="000000"/>
                </w:rPr>
                <w:delText>.</w:delText>
              </w:r>
            </w:del>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s</w:t>
            </w:r>
            <w:proofErr w:type="spellEnd"/>
            <w:r>
              <w:rPr>
                <w:rFonts w:ascii="Times New Roman" w:eastAsia="Times New Roman" w:hAnsi="Times New Roman" w:cs="Times New Roman"/>
                <w:color w:val="000000"/>
              </w:rPr>
              <w:t xml:space="preserve">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s</w:t>
            </w:r>
            <w:proofErr w:type="spellEnd"/>
            <w:r>
              <w:rPr>
                <w:rFonts w:ascii="Times New Roman" w:eastAsia="Times New Roman" w:hAnsi="Times New Roman" w:cs="Times New Roman"/>
                <w:color w:val="000000"/>
              </w:rPr>
              <w:t xml:space="preserve">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35"/>
        <w:gridCol w:w="1845"/>
        <w:gridCol w:w="1660"/>
        <w:gridCol w:w="1660"/>
        <w:gridCol w:w="1660"/>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33C57D5D"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 xml:space="preserve">udder health and production outcomes by facility type </w:t>
            </w:r>
            <w:r w:rsidRPr="00086443">
              <w:rPr>
                <w:rFonts w:ascii="Times New Roman" w:eastAsia="Times New Roman" w:hAnsi="Times New Roman" w:cs="Times New Roman"/>
              </w:rPr>
              <w:t>[mean (95%CI)]</w:t>
            </w:r>
            <w:del w:id="525" w:author="Caitlin Jeffrey" w:date="2023-12-06T09:57:00Z">
              <w:r w:rsidRPr="00086443" w:rsidDel="00EB69F3">
                <w:rPr>
                  <w:rFonts w:ascii="Times New Roman" w:eastAsia="Times New Roman" w:hAnsi="Times New Roman" w:cs="Times New Roman"/>
                </w:rPr>
                <w:delText>.</w:delText>
              </w:r>
            </w:del>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proofErr w:type="spellStart"/>
            <w:r w:rsidRPr="00086443">
              <w:rPr>
                <w:rFonts w:ascii="Times New Roman" w:eastAsia="Times New Roman" w:hAnsi="Times New Roman" w:cs="Times New Roman"/>
                <w:color w:val="000000"/>
              </w:rPr>
              <w:t>Tiestalls</w:t>
            </w:r>
            <w:proofErr w:type="spellEnd"/>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proofErr w:type="spellStart"/>
            <w:r w:rsidRPr="00086443">
              <w:rPr>
                <w:rFonts w:ascii="Times New Roman" w:eastAsia="Times New Roman" w:hAnsi="Times New Roman" w:cs="Times New Roman"/>
                <w:color w:val="000000"/>
              </w:rPr>
              <w:t>Freestalls</w:t>
            </w:r>
            <w:proofErr w:type="spellEnd"/>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lastRenderedPageBreak/>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Standardized 150-day milk (pounds)</w:t>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 xml:space="preserve">DHIA data not available for 1 bedded pack farms and 2 </w:t>
            </w:r>
            <w:proofErr w:type="spellStart"/>
            <w:r w:rsidRPr="00086443">
              <w:rPr>
                <w:rFonts w:ascii="Times New Roman" w:eastAsia="Times New Roman" w:hAnsi="Times New Roman" w:cs="Times New Roman"/>
              </w:rPr>
              <w:t>tiestall</w:t>
            </w:r>
            <w:proofErr w:type="spellEnd"/>
            <w:r w:rsidRPr="00086443">
              <w:rPr>
                <w:rFonts w:ascii="Times New Roman" w:eastAsia="Times New Roman" w:hAnsi="Times New Roman" w:cs="Times New Roman"/>
              </w:rPr>
              <w:t xml:space="preserve"> farms</w:t>
            </w:r>
          </w:p>
        </w:tc>
      </w:tr>
    </w:tbl>
    <w:p w14:paraId="0507214B" w14:textId="77777777" w:rsidR="00EE3CF3" w:rsidDel="00707550" w:rsidRDefault="00EE3CF3">
      <w:pPr>
        <w:rPr>
          <w:del w:id="526" w:author="Caitlin Jeffrey" w:date="2023-12-06T10:00:00Z"/>
          <w:rFonts w:ascii="Times New Roman" w:hAnsi="Times New Roman" w:cs="Times New Roman"/>
          <w:b/>
          <w:bCs/>
          <w:sz w:val="24"/>
          <w:szCs w:val="24"/>
        </w:rPr>
      </w:pPr>
    </w:p>
    <w:p w14:paraId="00D32ECF" w14:textId="77777777" w:rsidR="00EE3CF3" w:rsidRDefault="00EE3CF3">
      <w:pPr>
        <w:rPr>
          <w:rFonts w:ascii="Times New Roman" w:hAnsi="Times New Roman" w:cs="Times New Roman"/>
          <w:b/>
          <w:bCs/>
          <w:sz w:val="24"/>
          <w:szCs w:val="24"/>
        </w:rPr>
      </w:pPr>
    </w:p>
    <w:p w14:paraId="7F245F6C" w14:textId="77777777" w:rsidR="00EE3CF3" w:rsidDel="00692D68" w:rsidRDefault="00EE3CF3">
      <w:pPr>
        <w:rPr>
          <w:del w:id="527" w:author="Caitlin Jeffrey" w:date="2023-12-06T10:00:00Z"/>
          <w:rFonts w:ascii="Times New Roman" w:hAnsi="Times New Roman" w:cs="Times New Roman"/>
          <w:b/>
          <w:bCs/>
          <w:sz w:val="24"/>
          <w:szCs w:val="24"/>
        </w:rPr>
      </w:pPr>
    </w:p>
    <w:p w14:paraId="3DB836CA" w14:textId="77777777" w:rsidR="00A81C37" w:rsidDel="00692D68" w:rsidRDefault="00A81C37">
      <w:pPr>
        <w:rPr>
          <w:del w:id="528" w:author="Caitlin Jeffrey" w:date="2023-12-06T10:00:00Z"/>
          <w:rFonts w:ascii="Times New Roman" w:hAnsi="Times New Roman" w:cs="Times New Roman"/>
          <w:b/>
          <w:bCs/>
          <w:sz w:val="24"/>
          <w:szCs w:val="24"/>
        </w:rPr>
      </w:pPr>
    </w:p>
    <w:p w14:paraId="43A9C4DF" w14:textId="77777777" w:rsidR="00834C1D" w:rsidRDefault="00834C1D">
      <w:pPr>
        <w:rPr>
          <w:ins w:id="529" w:author="Caitlin Jeffrey" w:date="2023-11-09T13:57:00Z"/>
          <w:rFonts w:ascii="Times New Roman" w:hAnsi="Times New Roman" w:cs="Times New Roman"/>
          <w:b/>
          <w:bCs/>
          <w:sz w:val="24"/>
          <w:szCs w:val="24"/>
        </w:rPr>
        <w:sectPr w:rsidR="00834C1D" w:rsidSect="002457E7">
          <w:footerReference w:type="default" r:id="rId17"/>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Change w:id="534" w:author="Caitlin Jeffrey" w:date="2023-11-09T13:58:00Z">
          <w:tblPr>
            <w:tblW w:w="0" w:type="auto"/>
            <w:tblLayout w:type="fixed"/>
            <w:tblLook w:val="04A0" w:firstRow="1" w:lastRow="0" w:firstColumn="1" w:lastColumn="0" w:noHBand="0" w:noVBand="1"/>
          </w:tblPr>
        </w:tblPrChange>
      </w:tblPr>
      <w:tblGrid>
        <w:gridCol w:w="1033"/>
        <w:gridCol w:w="4277"/>
        <w:gridCol w:w="4230"/>
        <w:gridCol w:w="2520"/>
        <w:gridCol w:w="990"/>
        <w:tblGridChange w:id="535">
          <w:tblGrid>
            <w:gridCol w:w="1033"/>
            <w:gridCol w:w="2747"/>
            <w:gridCol w:w="1530"/>
            <w:gridCol w:w="1710"/>
            <w:gridCol w:w="1415"/>
            <w:gridCol w:w="925"/>
            <w:gridCol w:w="180"/>
            <w:gridCol w:w="2520"/>
            <w:gridCol w:w="990"/>
          </w:tblGrid>
        </w:tblGridChange>
      </w:tblGrid>
      <w:tr w:rsidR="00733E27" w:rsidRPr="004266ED" w14:paraId="0F5D5563" w14:textId="77777777" w:rsidTr="00834C1D">
        <w:trPr>
          <w:trHeight w:val="291"/>
          <w:trPrChange w:id="536" w:author="Caitlin Jeffrey" w:date="2023-11-09T13:58:00Z">
            <w:trPr>
              <w:gridAfter w:val="0"/>
              <w:trHeight w:val="291"/>
            </w:trPr>
          </w:trPrChange>
        </w:trPr>
        <w:tc>
          <w:tcPr>
            <w:tcW w:w="13050" w:type="dxa"/>
            <w:gridSpan w:val="5"/>
            <w:tcBorders>
              <w:top w:val="nil"/>
              <w:left w:val="nil"/>
              <w:bottom w:val="nil"/>
              <w:right w:val="nil"/>
            </w:tcBorders>
            <w:shd w:val="clear" w:color="auto" w:fill="auto"/>
            <w:noWrap/>
            <w:vAlign w:val="bottom"/>
            <w:tcPrChange w:id="537" w:author="Caitlin Jeffrey" w:date="2023-11-09T13:58:00Z">
              <w:tcPr>
                <w:tcW w:w="9360" w:type="dxa"/>
                <w:gridSpan w:val="6"/>
                <w:tcBorders>
                  <w:top w:val="nil"/>
                  <w:left w:val="nil"/>
                  <w:bottom w:val="nil"/>
                  <w:right w:val="nil"/>
                </w:tcBorders>
                <w:shd w:val="clear" w:color="auto" w:fill="auto"/>
                <w:noWrap/>
                <w:vAlign w:val="bottom"/>
              </w:tcPr>
            </w:tcPrChange>
          </w:tcPr>
          <w:p w14:paraId="6530774B"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del w:id="538" w:author="Caitlin Jeffrey" w:date="2023-12-06T09:57:00Z">
              <w:r w:rsidDel="00EB69F3">
                <w:rPr>
                  <w:rFonts w:ascii="Times New Roman" w:eastAsia="Times New Roman" w:hAnsi="Times New Roman" w:cs="Times New Roman"/>
                  <w:color w:val="000000"/>
                </w:rPr>
                <w:delText>.</w:delText>
              </w:r>
            </w:del>
          </w:p>
        </w:tc>
      </w:tr>
      <w:tr w:rsidR="00834C1D" w:rsidRPr="004266ED" w14:paraId="53A0F330" w14:textId="77777777" w:rsidTr="002F546D">
        <w:tblPrEx>
          <w:tblPrExChange w:id="539" w:author="Caitlin Jeffrey" w:date="2023-11-09T13:59:00Z">
            <w:tblPrEx>
              <w:tblW w:w="13050" w:type="dxa"/>
            </w:tblPrEx>
          </w:tblPrExChange>
        </w:tblPrEx>
        <w:trPr>
          <w:trHeight w:val="291"/>
          <w:trPrChange w:id="54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41" w:author="Caitlin Jeffrey" w:date="2023-11-09T13:59:00Z">
              <w:tcPr>
                <w:tcW w:w="1033" w:type="dxa"/>
                <w:tcBorders>
                  <w:top w:val="nil"/>
                  <w:left w:val="nil"/>
                  <w:bottom w:val="nil"/>
                  <w:right w:val="nil"/>
                </w:tcBorders>
                <w:shd w:val="clear" w:color="auto" w:fill="auto"/>
                <w:noWrap/>
                <w:vAlign w:val="bottom"/>
                <w:hideMark/>
              </w:tcPr>
            </w:tcPrChange>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Change w:id="542" w:author="Caitlin Jeffrey" w:date="2023-11-09T13:59:00Z">
              <w:tcPr>
                <w:tcW w:w="2747" w:type="dxa"/>
                <w:tcBorders>
                  <w:top w:val="nil"/>
                  <w:left w:val="nil"/>
                  <w:bottom w:val="nil"/>
                  <w:right w:val="nil"/>
                </w:tcBorders>
                <w:shd w:val="clear" w:color="auto" w:fill="auto"/>
                <w:noWrap/>
                <w:vAlign w:val="bottom"/>
                <w:hideMark/>
              </w:tcPr>
            </w:tcPrChange>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Change w:id="543" w:author="Caitlin Jeffrey" w:date="2023-11-09T13:59:00Z">
              <w:tcPr>
                <w:tcW w:w="3240" w:type="dxa"/>
                <w:gridSpan w:val="2"/>
                <w:tcBorders>
                  <w:top w:val="nil"/>
                  <w:left w:val="nil"/>
                  <w:bottom w:val="nil"/>
                  <w:right w:val="nil"/>
                </w:tcBorders>
                <w:shd w:val="clear" w:color="auto" w:fill="auto"/>
                <w:noWrap/>
                <w:vAlign w:val="bottom"/>
                <w:hideMark/>
              </w:tcPr>
            </w:tcPrChange>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Change w:id="544" w:author="Caitlin Jeffrey" w:date="2023-11-09T13:59:00Z">
              <w:tcPr>
                <w:tcW w:w="1415" w:type="dxa"/>
                <w:tcBorders>
                  <w:top w:val="nil"/>
                  <w:left w:val="nil"/>
                  <w:bottom w:val="nil"/>
                  <w:right w:val="nil"/>
                </w:tcBorders>
                <w:vAlign w:val="bottom"/>
              </w:tcPr>
            </w:tcPrChange>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Change w:id="545" w:author="Caitlin Jeffrey" w:date="2023-11-09T13:59:00Z">
              <w:tcPr>
                <w:tcW w:w="4615" w:type="dxa"/>
                <w:gridSpan w:val="4"/>
                <w:tcBorders>
                  <w:top w:val="nil"/>
                  <w:left w:val="nil"/>
                  <w:bottom w:val="nil"/>
                  <w:right w:val="nil"/>
                </w:tcBorders>
                <w:shd w:val="clear" w:color="auto" w:fill="auto"/>
                <w:noWrap/>
                <w:vAlign w:val="bottom"/>
                <w:hideMark/>
              </w:tcPr>
            </w:tcPrChange>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2F546D">
        <w:tblPrEx>
          <w:tblPrExChange w:id="546" w:author="Caitlin Jeffrey" w:date="2023-11-09T13:59:00Z">
            <w:tblPrEx>
              <w:tblW w:w="13050" w:type="dxa"/>
            </w:tblPrEx>
          </w:tblPrExChange>
        </w:tblPrEx>
        <w:trPr>
          <w:trHeight w:val="291"/>
          <w:trPrChange w:id="547"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548" w:author="Caitlin Jeffrey" w:date="2023-11-09T13:59:00Z">
              <w:tcPr>
                <w:tcW w:w="3780" w:type="dxa"/>
                <w:gridSpan w:val="2"/>
                <w:tcBorders>
                  <w:top w:val="nil"/>
                  <w:left w:val="nil"/>
                  <w:bottom w:val="nil"/>
                  <w:right w:val="nil"/>
                </w:tcBorders>
                <w:shd w:val="clear" w:color="auto" w:fill="auto"/>
                <w:noWrap/>
                <w:vAlign w:val="bottom"/>
                <w:hideMark/>
              </w:tcPr>
            </w:tcPrChange>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Change w:id="549" w:author="Caitlin Jeffrey" w:date="2023-11-09T13:59:00Z">
              <w:tcPr>
                <w:tcW w:w="5760" w:type="dxa"/>
                <w:gridSpan w:val="5"/>
                <w:tcBorders>
                  <w:top w:val="nil"/>
                  <w:left w:val="nil"/>
                  <w:bottom w:val="nil"/>
                  <w:right w:val="nil"/>
                </w:tcBorders>
                <w:shd w:val="clear" w:color="auto" w:fill="auto"/>
                <w:noWrap/>
                <w:vAlign w:val="bottom"/>
                <w:hideMark/>
              </w:tcPr>
            </w:tcPrChange>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550" w:author="Caitlin Jeffrey" w:date="2023-11-09T13:59:00Z">
              <w:tcPr>
                <w:tcW w:w="2520" w:type="dxa"/>
                <w:tcBorders>
                  <w:top w:val="nil"/>
                  <w:left w:val="nil"/>
                  <w:bottom w:val="nil"/>
                  <w:right w:val="nil"/>
                </w:tcBorders>
                <w:vAlign w:val="bottom"/>
              </w:tcPr>
            </w:tcPrChange>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551" w:author="Caitlin Jeffrey" w:date="2023-11-09T13:59:00Z">
              <w:tcPr>
                <w:tcW w:w="990" w:type="dxa"/>
                <w:tcBorders>
                  <w:top w:val="nil"/>
                  <w:left w:val="nil"/>
                  <w:bottom w:val="nil"/>
                  <w:right w:val="nil"/>
                </w:tcBorders>
                <w:shd w:val="clear" w:color="auto" w:fill="auto"/>
                <w:noWrap/>
                <w:vAlign w:val="bottom"/>
              </w:tcPr>
            </w:tcPrChange>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2F546D">
        <w:tblPrEx>
          <w:tblPrExChange w:id="552" w:author="Caitlin Jeffrey" w:date="2023-11-09T13:59:00Z">
            <w:tblPrEx>
              <w:tblW w:w="13050" w:type="dxa"/>
            </w:tblPrEx>
          </w:tblPrExChange>
        </w:tblPrEx>
        <w:trPr>
          <w:trHeight w:val="291"/>
          <w:trPrChange w:id="55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54" w:author="Caitlin Jeffrey" w:date="2023-11-09T13:59:00Z">
              <w:tcPr>
                <w:tcW w:w="1033" w:type="dxa"/>
                <w:tcBorders>
                  <w:top w:val="nil"/>
                  <w:left w:val="nil"/>
                  <w:bottom w:val="nil"/>
                  <w:right w:val="nil"/>
                </w:tcBorders>
                <w:shd w:val="clear" w:color="auto" w:fill="auto"/>
                <w:noWrap/>
                <w:vAlign w:val="bottom"/>
              </w:tcPr>
            </w:tcPrChange>
          </w:tcPr>
          <w:p w14:paraId="4039A6D0" w14:textId="77777777" w:rsidR="00733E27" w:rsidRPr="004266ED" w:rsidRDefault="00733E27" w:rsidP="00510A25">
            <w:pPr>
              <w:spacing w:after="0" w:line="240" w:lineRule="auto"/>
              <w:rPr>
                <w:rFonts w:ascii="Times New Roman" w:eastAsia="Times New Roman" w:hAnsi="Times New Roman" w:cs="Times New Roman"/>
              </w:rPr>
            </w:pPr>
            <w:commentRangeStart w:id="555"/>
          </w:p>
        </w:tc>
        <w:tc>
          <w:tcPr>
            <w:tcW w:w="4277" w:type="dxa"/>
            <w:tcBorders>
              <w:top w:val="nil"/>
              <w:left w:val="nil"/>
              <w:bottom w:val="nil"/>
              <w:right w:val="nil"/>
            </w:tcBorders>
            <w:shd w:val="clear" w:color="auto" w:fill="auto"/>
            <w:noWrap/>
            <w:vAlign w:val="bottom"/>
            <w:tcPrChange w:id="556" w:author="Caitlin Jeffrey" w:date="2023-11-09T13:59:00Z">
              <w:tcPr>
                <w:tcW w:w="2747" w:type="dxa"/>
                <w:tcBorders>
                  <w:top w:val="nil"/>
                  <w:left w:val="nil"/>
                  <w:bottom w:val="nil"/>
                  <w:right w:val="nil"/>
                </w:tcBorders>
                <w:shd w:val="clear" w:color="auto" w:fill="auto"/>
                <w:noWrap/>
                <w:vAlign w:val="bottom"/>
              </w:tcPr>
            </w:tcPrChange>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commentRangeEnd w:id="555"/>
            <w:r w:rsidR="00C44624">
              <w:rPr>
                <w:rStyle w:val="CommentReference"/>
                <w:rFonts w:eastAsiaTheme="minorEastAsia"/>
              </w:rPr>
              <w:commentReference w:id="555"/>
            </w:r>
          </w:p>
        </w:tc>
        <w:tc>
          <w:tcPr>
            <w:tcW w:w="4230" w:type="dxa"/>
            <w:tcBorders>
              <w:top w:val="nil"/>
              <w:left w:val="nil"/>
              <w:bottom w:val="nil"/>
              <w:right w:val="nil"/>
            </w:tcBorders>
            <w:shd w:val="clear" w:color="auto" w:fill="auto"/>
            <w:noWrap/>
            <w:vAlign w:val="bottom"/>
            <w:tcPrChange w:id="557" w:author="Caitlin Jeffrey" w:date="2023-11-09T13:59:00Z">
              <w:tcPr>
                <w:tcW w:w="3240" w:type="dxa"/>
                <w:gridSpan w:val="2"/>
                <w:tcBorders>
                  <w:top w:val="nil"/>
                  <w:left w:val="nil"/>
                  <w:bottom w:val="nil"/>
                  <w:right w:val="nil"/>
                </w:tcBorders>
                <w:shd w:val="clear" w:color="auto" w:fill="auto"/>
                <w:noWrap/>
                <w:vAlign w:val="bottom"/>
              </w:tcPr>
            </w:tcPrChange>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558" w:author="Caitlin Jeffrey" w:date="2023-11-09T13:59:00Z">
              <w:tcPr>
                <w:tcW w:w="1415" w:type="dxa"/>
                <w:tcBorders>
                  <w:top w:val="nil"/>
                  <w:left w:val="nil"/>
                  <w:bottom w:val="nil"/>
                  <w:right w:val="nil"/>
                </w:tcBorders>
                <w:vAlign w:val="bottom"/>
              </w:tcPr>
            </w:tcPrChange>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559" w:author="Caitlin Jeffrey" w:date="2023-11-09T13:59:00Z">
              <w:tcPr>
                <w:tcW w:w="4615" w:type="dxa"/>
                <w:gridSpan w:val="4"/>
                <w:tcBorders>
                  <w:top w:val="nil"/>
                  <w:left w:val="nil"/>
                  <w:bottom w:val="nil"/>
                  <w:right w:val="nil"/>
                </w:tcBorders>
                <w:shd w:val="clear" w:color="auto" w:fill="auto"/>
                <w:noWrap/>
                <w:vAlign w:val="bottom"/>
              </w:tcPr>
            </w:tcPrChange>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2F546D">
        <w:tblPrEx>
          <w:tblPrExChange w:id="560" w:author="Caitlin Jeffrey" w:date="2023-11-09T13:59:00Z">
            <w:tblPrEx>
              <w:tblW w:w="13050" w:type="dxa"/>
            </w:tblPrEx>
          </w:tblPrExChange>
        </w:tblPrEx>
        <w:trPr>
          <w:trHeight w:val="291"/>
          <w:trPrChange w:id="561"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62" w:author="Caitlin Jeffrey" w:date="2023-11-09T13:59:00Z">
              <w:tcPr>
                <w:tcW w:w="1033" w:type="dxa"/>
                <w:tcBorders>
                  <w:top w:val="nil"/>
                  <w:left w:val="nil"/>
                  <w:bottom w:val="nil"/>
                  <w:right w:val="nil"/>
                </w:tcBorders>
                <w:shd w:val="clear" w:color="auto" w:fill="auto"/>
                <w:noWrap/>
                <w:vAlign w:val="bottom"/>
              </w:tcPr>
            </w:tcPrChange>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63" w:author="Caitlin Jeffrey" w:date="2023-11-09T13:59:00Z">
              <w:tcPr>
                <w:tcW w:w="2747" w:type="dxa"/>
                <w:tcBorders>
                  <w:top w:val="nil"/>
                  <w:left w:val="nil"/>
                  <w:bottom w:val="nil"/>
                  <w:right w:val="nil"/>
                </w:tcBorders>
                <w:shd w:val="clear" w:color="auto" w:fill="auto"/>
                <w:noWrap/>
                <w:vAlign w:val="bottom"/>
              </w:tcPr>
            </w:tcPrChange>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564" w:author="Caitlin Jeffrey" w:date="2023-11-09T13:59:00Z">
              <w:tcPr>
                <w:tcW w:w="3240" w:type="dxa"/>
                <w:gridSpan w:val="2"/>
                <w:tcBorders>
                  <w:top w:val="nil"/>
                  <w:left w:val="nil"/>
                  <w:bottom w:val="nil"/>
                  <w:right w:val="nil"/>
                </w:tcBorders>
                <w:shd w:val="clear" w:color="auto" w:fill="auto"/>
                <w:noWrap/>
                <w:vAlign w:val="bottom"/>
              </w:tcPr>
            </w:tcPrChange>
          </w:tcPr>
          <w:p w14:paraId="10745B3A" w14:textId="77777777" w:rsidR="00733E27"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565" w:author="Caitlin Jeffrey" w:date="2023-11-09T13:59:00Z">
              <w:tcPr>
                <w:tcW w:w="1415" w:type="dxa"/>
                <w:tcBorders>
                  <w:top w:val="nil"/>
                  <w:left w:val="nil"/>
                  <w:bottom w:val="nil"/>
                  <w:right w:val="nil"/>
                </w:tcBorders>
                <w:vAlign w:val="bottom"/>
              </w:tcPr>
            </w:tcPrChange>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566" w:author="Caitlin Jeffrey" w:date="2023-11-09T13:59:00Z">
              <w:tcPr>
                <w:tcW w:w="4615" w:type="dxa"/>
                <w:gridSpan w:val="4"/>
                <w:tcBorders>
                  <w:top w:val="nil"/>
                  <w:left w:val="nil"/>
                  <w:bottom w:val="nil"/>
                  <w:right w:val="nil"/>
                </w:tcBorders>
                <w:shd w:val="clear" w:color="auto" w:fill="auto"/>
                <w:noWrap/>
                <w:vAlign w:val="bottom"/>
              </w:tcPr>
            </w:tcPrChange>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2F546D">
        <w:tblPrEx>
          <w:tblPrExChange w:id="567" w:author="Caitlin Jeffrey" w:date="2023-11-09T13:59:00Z">
            <w:tblPrEx>
              <w:tblW w:w="13050" w:type="dxa"/>
            </w:tblPrEx>
          </w:tblPrExChange>
        </w:tblPrEx>
        <w:trPr>
          <w:trHeight w:val="291"/>
          <w:trPrChange w:id="568"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69" w:author="Caitlin Jeffrey" w:date="2023-11-09T13:59:00Z">
              <w:tcPr>
                <w:tcW w:w="1033" w:type="dxa"/>
                <w:tcBorders>
                  <w:top w:val="nil"/>
                  <w:left w:val="nil"/>
                  <w:bottom w:val="nil"/>
                  <w:right w:val="nil"/>
                </w:tcBorders>
                <w:shd w:val="clear" w:color="auto" w:fill="auto"/>
                <w:noWrap/>
                <w:vAlign w:val="bottom"/>
              </w:tcPr>
            </w:tcPrChange>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70" w:author="Caitlin Jeffrey" w:date="2023-11-09T13:59:00Z">
              <w:tcPr>
                <w:tcW w:w="2747" w:type="dxa"/>
                <w:tcBorders>
                  <w:top w:val="nil"/>
                  <w:left w:val="nil"/>
                  <w:bottom w:val="nil"/>
                  <w:right w:val="nil"/>
                </w:tcBorders>
                <w:shd w:val="clear" w:color="auto" w:fill="auto"/>
                <w:noWrap/>
                <w:vAlign w:val="bottom"/>
              </w:tcPr>
            </w:tcPrChange>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571" w:author="Caitlin Jeffrey" w:date="2023-11-09T13:59:00Z">
              <w:tcPr>
                <w:tcW w:w="3240" w:type="dxa"/>
                <w:gridSpan w:val="2"/>
                <w:tcBorders>
                  <w:top w:val="nil"/>
                  <w:left w:val="nil"/>
                  <w:bottom w:val="nil"/>
                  <w:right w:val="nil"/>
                </w:tcBorders>
                <w:shd w:val="clear" w:color="auto" w:fill="auto"/>
                <w:noWrap/>
                <w:vAlign w:val="bottom"/>
              </w:tcPr>
            </w:tcPrChange>
          </w:tcPr>
          <w:p w14:paraId="56F89A45" w14:textId="77777777" w:rsidR="00733E27"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572" w:author="Caitlin Jeffrey" w:date="2023-11-09T13:59:00Z">
              <w:tcPr>
                <w:tcW w:w="1415" w:type="dxa"/>
                <w:tcBorders>
                  <w:top w:val="nil"/>
                  <w:left w:val="nil"/>
                  <w:bottom w:val="nil"/>
                  <w:right w:val="nil"/>
                </w:tcBorders>
                <w:vAlign w:val="bottom"/>
              </w:tcPr>
            </w:tcPrChange>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573" w:author="Caitlin Jeffrey" w:date="2023-11-09T13:59:00Z">
              <w:tcPr>
                <w:tcW w:w="4615" w:type="dxa"/>
                <w:gridSpan w:val="4"/>
                <w:tcBorders>
                  <w:top w:val="nil"/>
                  <w:left w:val="nil"/>
                  <w:bottom w:val="nil"/>
                  <w:right w:val="nil"/>
                </w:tcBorders>
                <w:shd w:val="clear" w:color="auto" w:fill="auto"/>
                <w:noWrap/>
                <w:vAlign w:val="bottom"/>
              </w:tcPr>
            </w:tcPrChange>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2F546D">
        <w:tblPrEx>
          <w:tblPrExChange w:id="574" w:author="Caitlin Jeffrey" w:date="2023-11-09T13:59:00Z">
            <w:tblPrEx>
              <w:tblW w:w="13050" w:type="dxa"/>
            </w:tblPrEx>
          </w:tblPrExChange>
        </w:tblPrEx>
        <w:trPr>
          <w:trHeight w:val="291"/>
          <w:trPrChange w:id="575"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76" w:author="Caitlin Jeffrey" w:date="2023-11-09T13:59:00Z">
              <w:tcPr>
                <w:tcW w:w="1033" w:type="dxa"/>
                <w:tcBorders>
                  <w:top w:val="nil"/>
                  <w:left w:val="nil"/>
                  <w:bottom w:val="nil"/>
                  <w:right w:val="nil"/>
                </w:tcBorders>
                <w:shd w:val="clear" w:color="auto" w:fill="auto"/>
                <w:noWrap/>
                <w:vAlign w:val="bottom"/>
              </w:tcPr>
            </w:tcPrChange>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77" w:author="Caitlin Jeffrey" w:date="2023-11-09T13:59:00Z">
              <w:tcPr>
                <w:tcW w:w="2747" w:type="dxa"/>
                <w:tcBorders>
                  <w:top w:val="nil"/>
                  <w:left w:val="nil"/>
                  <w:bottom w:val="nil"/>
                  <w:right w:val="nil"/>
                </w:tcBorders>
                <w:shd w:val="clear" w:color="auto" w:fill="auto"/>
                <w:noWrap/>
                <w:vAlign w:val="bottom"/>
              </w:tcPr>
            </w:tcPrChange>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578" w:author="Caitlin Jeffrey" w:date="2023-11-09T13:59:00Z">
              <w:tcPr>
                <w:tcW w:w="3240" w:type="dxa"/>
                <w:gridSpan w:val="2"/>
                <w:tcBorders>
                  <w:top w:val="nil"/>
                  <w:left w:val="nil"/>
                  <w:bottom w:val="nil"/>
                  <w:right w:val="nil"/>
                </w:tcBorders>
                <w:shd w:val="clear" w:color="auto" w:fill="auto"/>
                <w:noWrap/>
                <w:vAlign w:val="bottom"/>
              </w:tcPr>
            </w:tcPrChange>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Change w:id="579" w:author="Caitlin Jeffrey" w:date="2023-11-09T13:59:00Z">
              <w:tcPr>
                <w:tcW w:w="1415" w:type="dxa"/>
                <w:tcBorders>
                  <w:top w:val="nil"/>
                  <w:left w:val="nil"/>
                  <w:bottom w:val="nil"/>
                  <w:right w:val="nil"/>
                </w:tcBorders>
                <w:vAlign w:val="bottom"/>
              </w:tcPr>
            </w:tcPrChange>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80" w:author="Caitlin Jeffrey" w:date="2023-11-09T13:59:00Z">
              <w:tcPr>
                <w:tcW w:w="4615" w:type="dxa"/>
                <w:gridSpan w:val="4"/>
                <w:tcBorders>
                  <w:top w:val="nil"/>
                  <w:left w:val="nil"/>
                  <w:bottom w:val="nil"/>
                  <w:right w:val="nil"/>
                </w:tcBorders>
                <w:shd w:val="clear" w:color="auto" w:fill="auto"/>
                <w:noWrap/>
                <w:vAlign w:val="bottom"/>
              </w:tcPr>
            </w:tcPrChange>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2F546D">
        <w:tblPrEx>
          <w:tblPrExChange w:id="581" w:author="Caitlin Jeffrey" w:date="2023-11-09T13:59:00Z">
            <w:tblPrEx>
              <w:tblW w:w="13050" w:type="dxa"/>
            </w:tblPrEx>
          </w:tblPrExChange>
        </w:tblPrEx>
        <w:trPr>
          <w:trHeight w:val="291"/>
          <w:trPrChange w:id="58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83" w:author="Caitlin Jeffrey" w:date="2023-11-09T13:59:00Z">
              <w:tcPr>
                <w:tcW w:w="1033" w:type="dxa"/>
                <w:tcBorders>
                  <w:top w:val="nil"/>
                  <w:left w:val="nil"/>
                  <w:bottom w:val="nil"/>
                  <w:right w:val="nil"/>
                </w:tcBorders>
                <w:shd w:val="clear" w:color="auto" w:fill="auto"/>
                <w:noWrap/>
                <w:vAlign w:val="bottom"/>
                <w:hideMark/>
              </w:tcPr>
            </w:tcPrChange>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584" w:author="Caitlin Jeffrey" w:date="2023-11-09T13:59:00Z">
              <w:tcPr>
                <w:tcW w:w="2747" w:type="dxa"/>
                <w:tcBorders>
                  <w:top w:val="nil"/>
                  <w:left w:val="nil"/>
                  <w:bottom w:val="nil"/>
                  <w:right w:val="nil"/>
                </w:tcBorders>
                <w:shd w:val="clear" w:color="auto" w:fill="auto"/>
                <w:noWrap/>
                <w:vAlign w:val="bottom"/>
                <w:hideMark/>
              </w:tcPr>
            </w:tcPrChange>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Change w:id="585" w:author="Caitlin Jeffrey" w:date="2023-11-09T13:59:00Z">
              <w:tcPr>
                <w:tcW w:w="3240" w:type="dxa"/>
                <w:gridSpan w:val="2"/>
                <w:tcBorders>
                  <w:top w:val="nil"/>
                  <w:left w:val="nil"/>
                  <w:bottom w:val="nil"/>
                  <w:right w:val="nil"/>
                </w:tcBorders>
                <w:shd w:val="clear" w:color="auto" w:fill="auto"/>
                <w:noWrap/>
                <w:vAlign w:val="bottom"/>
                <w:hideMark/>
              </w:tcPr>
            </w:tcPrChange>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Change w:id="586" w:author="Caitlin Jeffrey" w:date="2023-11-09T13:59:00Z">
              <w:tcPr>
                <w:tcW w:w="1415" w:type="dxa"/>
                <w:tcBorders>
                  <w:top w:val="nil"/>
                  <w:left w:val="nil"/>
                  <w:bottom w:val="nil"/>
                  <w:right w:val="nil"/>
                </w:tcBorders>
                <w:vAlign w:val="bottom"/>
              </w:tcPr>
            </w:tcPrChange>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Change w:id="587" w:author="Caitlin Jeffrey" w:date="2023-11-09T13:59:00Z">
              <w:tcPr>
                <w:tcW w:w="4615" w:type="dxa"/>
                <w:gridSpan w:val="4"/>
                <w:tcBorders>
                  <w:top w:val="nil"/>
                  <w:left w:val="nil"/>
                  <w:bottom w:val="nil"/>
                  <w:right w:val="nil"/>
                </w:tcBorders>
                <w:shd w:val="clear" w:color="auto" w:fill="auto"/>
                <w:noWrap/>
                <w:vAlign w:val="bottom"/>
              </w:tcPr>
            </w:tcPrChange>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2F546D">
        <w:tblPrEx>
          <w:tblPrExChange w:id="588" w:author="Caitlin Jeffrey" w:date="2023-11-09T13:59:00Z">
            <w:tblPrEx>
              <w:tblW w:w="13050" w:type="dxa"/>
            </w:tblPrEx>
          </w:tblPrExChange>
        </w:tblPrEx>
        <w:trPr>
          <w:trHeight w:val="291"/>
          <w:trPrChange w:id="589"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590" w:author="Caitlin Jeffrey" w:date="2023-11-09T13:59:00Z">
              <w:tcPr>
                <w:tcW w:w="3780" w:type="dxa"/>
                <w:gridSpan w:val="2"/>
                <w:tcBorders>
                  <w:top w:val="nil"/>
                  <w:left w:val="nil"/>
                  <w:bottom w:val="nil"/>
                  <w:right w:val="nil"/>
                </w:tcBorders>
                <w:shd w:val="clear" w:color="auto" w:fill="auto"/>
                <w:noWrap/>
                <w:vAlign w:val="bottom"/>
                <w:hideMark/>
              </w:tcPr>
            </w:tcPrChange>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Change w:id="591" w:author="Caitlin Jeffrey" w:date="2023-11-09T13:59:00Z">
              <w:tcPr>
                <w:tcW w:w="3240" w:type="dxa"/>
                <w:gridSpan w:val="2"/>
                <w:tcBorders>
                  <w:top w:val="nil"/>
                  <w:left w:val="nil"/>
                  <w:bottom w:val="nil"/>
                  <w:right w:val="nil"/>
                </w:tcBorders>
                <w:shd w:val="clear" w:color="auto" w:fill="auto"/>
                <w:noWrap/>
                <w:vAlign w:val="bottom"/>
                <w:hideMark/>
              </w:tcPr>
            </w:tcPrChange>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592" w:author="Caitlin Jeffrey" w:date="2023-11-09T13:59:00Z">
              <w:tcPr>
                <w:tcW w:w="1415" w:type="dxa"/>
                <w:tcBorders>
                  <w:top w:val="nil"/>
                  <w:left w:val="nil"/>
                  <w:bottom w:val="nil"/>
                  <w:right w:val="nil"/>
                </w:tcBorders>
                <w:vAlign w:val="bottom"/>
              </w:tcPr>
            </w:tcPrChange>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593" w:author="Caitlin Jeffrey" w:date="2023-11-09T13:59:00Z">
              <w:tcPr>
                <w:tcW w:w="4615" w:type="dxa"/>
                <w:gridSpan w:val="4"/>
                <w:tcBorders>
                  <w:top w:val="nil"/>
                  <w:left w:val="nil"/>
                  <w:bottom w:val="nil"/>
                  <w:right w:val="nil"/>
                </w:tcBorders>
                <w:shd w:val="clear" w:color="auto" w:fill="auto"/>
                <w:noWrap/>
                <w:vAlign w:val="bottom"/>
                <w:hideMark/>
              </w:tcPr>
            </w:tcPrChange>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2F546D">
        <w:tblPrEx>
          <w:tblPrExChange w:id="594" w:author="Caitlin Jeffrey" w:date="2023-11-09T13:59:00Z">
            <w:tblPrEx>
              <w:tblW w:w="13050" w:type="dxa"/>
            </w:tblPrEx>
          </w:tblPrExChange>
        </w:tblPrEx>
        <w:trPr>
          <w:trHeight w:val="291"/>
          <w:trPrChange w:id="595"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96" w:author="Caitlin Jeffrey" w:date="2023-11-09T13:59:00Z">
              <w:tcPr>
                <w:tcW w:w="1033" w:type="dxa"/>
                <w:tcBorders>
                  <w:top w:val="nil"/>
                  <w:left w:val="nil"/>
                  <w:bottom w:val="nil"/>
                  <w:right w:val="nil"/>
                </w:tcBorders>
                <w:shd w:val="clear" w:color="auto" w:fill="auto"/>
                <w:noWrap/>
                <w:vAlign w:val="bottom"/>
              </w:tcPr>
            </w:tcPrChange>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97" w:author="Caitlin Jeffrey" w:date="2023-11-09T13:59:00Z">
              <w:tcPr>
                <w:tcW w:w="2747" w:type="dxa"/>
                <w:tcBorders>
                  <w:top w:val="nil"/>
                  <w:left w:val="nil"/>
                  <w:bottom w:val="nil"/>
                  <w:right w:val="nil"/>
                </w:tcBorders>
                <w:shd w:val="clear" w:color="auto" w:fill="auto"/>
                <w:noWrap/>
                <w:vAlign w:val="bottom"/>
              </w:tcPr>
            </w:tcPrChange>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598" w:author="Caitlin Jeffrey" w:date="2023-11-09T13:59:00Z">
              <w:tcPr>
                <w:tcW w:w="3240" w:type="dxa"/>
                <w:gridSpan w:val="2"/>
                <w:tcBorders>
                  <w:top w:val="nil"/>
                  <w:left w:val="nil"/>
                  <w:bottom w:val="nil"/>
                  <w:right w:val="nil"/>
                </w:tcBorders>
                <w:shd w:val="clear" w:color="auto" w:fill="auto"/>
                <w:noWrap/>
                <w:vAlign w:val="bottom"/>
              </w:tcPr>
            </w:tcPrChange>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599" w:author="Caitlin Jeffrey" w:date="2023-11-09T13:59:00Z">
              <w:tcPr>
                <w:tcW w:w="1415" w:type="dxa"/>
                <w:tcBorders>
                  <w:top w:val="nil"/>
                  <w:left w:val="nil"/>
                  <w:bottom w:val="nil"/>
                  <w:right w:val="nil"/>
                </w:tcBorders>
                <w:vAlign w:val="bottom"/>
              </w:tcPr>
            </w:tcPrChange>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Change w:id="600" w:author="Caitlin Jeffrey" w:date="2023-11-09T13:59:00Z">
              <w:tcPr>
                <w:tcW w:w="4615" w:type="dxa"/>
                <w:gridSpan w:val="4"/>
                <w:tcBorders>
                  <w:top w:val="nil"/>
                  <w:left w:val="nil"/>
                  <w:bottom w:val="nil"/>
                  <w:right w:val="nil"/>
                </w:tcBorders>
                <w:shd w:val="clear" w:color="auto" w:fill="auto"/>
                <w:noWrap/>
                <w:vAlign w:val="bottom"/>
              </w:tcPr>
            </w:tcPrChange>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2F546D">
        <w:tblPrEx>
          <w:tblPrExChange w:id="601" w:author="Caitlin Jeffrey" w:date="2023-11-09T13:59:00Z">
            <w:tblPrEx>
              <w:tblW w:w="13050" w:type="dxa"/>
            </w:tblPrEx>
          </w:tblPrExChange>
        </w:tblPrEx>
        <w:trPr>
          <w:trHeight w:val="291"/>
          <w:trPrChange w:id="60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03" w:author="Caitlin Jeffrey" w:date="2023-11-09T13:59:00Z">
              <w:tcPr>
                <w:tcW w:w="1033" w:type="dxa"/>
                <w:tcBorders>
                  <w:top w:val="nil"/>
                  <w:left w:val="nil"/>
                  <w:bottom w:val="nil"/>
                  <w:right w:val="nil"/>
                </w:tcBorders>
                <w:shd w:val="clear" w:color="auto" w:fill="auto"/>
                <w:noWrap/>
                <w:vAlign w:val="bottom"/>
                <w:hideMark/>
              </w:tcPr>
            </w:tcPrChange>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04" w:author="Caitlin Jeffrey" w:date="2023-11-09T13:59:00Z">
              <w:tcPr>
                <w:tcW w:w="2747" w:type="dxa"/>
                <w:tcBorders>
                  <w:top w:val="nil"/>
                  <w:left w:val="nil"/>
                  <w:bottom w:val="nil"/>
                  <w:right w:val="nil"/>
                </w:tcBorders>
                <w:shd w:val="clear" w:color="auto" w:fill="auto"/>
                <w:noWrap/>
                <w:vAlign w:val="bottom"/>
                <w:hideMark/>
              </w:tcPr>
            </w:tcPrChange>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605" w:author="Caitlin Jeffrey" w:date="2023-11-09T13:59:00Z">
              <w:tcPr>
                <w:tcW w:w="3240" w:type="dxa"/>
                <w:gridSpan w:val="2"/>
                <w:tcBorders>
                  <w:top w:val="nil"/>
                  <w:left w:val="nil"/>
                  <w:bottom w:val="nil"/>
                  <w:right w:val="nil"/>
                </w:tcBorders>
                <w:shd w:val="clear" w:color="auto" w:fill="auto"/>
                <w:noWrap/>
                <w:vAlign w:val="bottom"/>
              </w:tcPr>
            </w:tcPrChange>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606" w:author="Caitlin Jeffrey" w:date="2023-11-09T13:59:00Z">
              <w:tcPr>
                <w:tcW w:w="1415" w:type="dxa"/>
                <w:tcBorders>
                  <w:top w:val="nil"/>
                  <w:left w:val="nil"/>
                  <w:bottom w:val="nil"/>
                  <w:right w:val="nil"/>
                </w:tcBorders>
                <w:vAlign w:val="bottom"/>
              </w:tcPr>
            </w:tcPrChange>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Change w:id="607" w:author="Caitlin Jeffrey" w:date="2023-11-09T13:59:00Z">
              <w:tcPr>
                <w:tcW w:w="4615" w:type="dxa"/>
                <w:gridSpan w:val="4"/>
                <w:tcBorders>
                  <w:top w:val="nil"/>
                  <w:left w:val="nil"/>
                  <w:bottom w:val="nil"/>
                  <w:right w:val="nil"/>
                </w:tcBorders>
                <w:shd w:val="clear" w:color="auto" w:fill="auto"/>
                <w:noWrap/>
                <w:vAlign w:val="bottom"/>
              </w:tcPr>
            </w:tcPrChange>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2F546D">
        <w:tblPrEx>
          <w:tblPrExChange w:id="608" w:author="Caitlin Jeffrey" w:date="2023-11-09T13:59:00Z">
            <w:tblPrEx>
              <w:tblW w:w="13050" w:type="dxa"/>
            </w:tblPrEx>
          </w:tblPrExChange>
        </w:tblPrEx>
        <w:trPr>
          <w:trHeight w:val="291"/>
          <w:trPrChange w:id="60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10" w:author="Caitlin Jeffrey" w:date="2023-11-09T13:59:00Z">
              <w:tcPr>
                <w:tcW w:w="1033" w:type="dxa"/>
                <w:tcBorders>
                  <w:top w:val="nil"/>
                  <w:left w:val="nil"/>
                  <w:bottom w:val="nil"/>
                  <w:right w:val="nil"/>
                </w:tcBorders>
                <w:shd w:val="clear" w:color="auto" w:fill="auto"/>
                <w:noWrap/>
                <w:vAlign w:val="bottom"/>
                <w:hideMark/>
              </w:tcPr>
            </w:tcPrChange>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11" w:author="Caitlin Jeffrey" w:date="2023-11-09T13:59:00Z">
              <w:tcPr>
                <w:tcW w:w="2747" w:type="dxa"/>
                <w:tcBorders>
                  <w:top w:val="nil"/>
                  <w:left w:val="nil"/>
                  <w:bottom w:val="nil"/>
                  <w:right w:val="nil"/>
                </w:tcBorders>
                <w:shd w:val="clear" w:color="auto" w:fill="auto"/>
                <w:noWrap/>
                <w:vAlign w:val="bottom"/>
                <w:hideMark/>
              </w:tcPr>
            </w:tcPrChange>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612" w:author="Caitlin Jeffrey" w:date="2023-11-09T13:59:00Z">
              <w:tcPr>
                <w:tcW w:w="3240" w:type="dxa"/>
                <w:gridSpan w:val="2"/>
                <w:tcBorders>
                  <w:top w:val="nil"/>
                  <w:left w:val="nil"/>
                  <w:bottom w:val="nil"/>
                  <w:right w:val="nil"/>
                </w:tcBorders>
                <w:shd w:val="clear" w:color="auto" w:fill="auto"/>
                <w:noWrap/>
                <w:vAlign w:val="bottom"/>
              </w:tcPr>
            </w:tcPrChange>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613" w:author="Caitlin Jeffrey" w:date="2023-11-09T13:59:00Z">
              <w:tcPr>
                <w:tcW w:w="1415" w:type="dxa"/>
                <w:tcBorders>
                  <w:top w:val="nil"/>
                  <w:left w:val="nil"/>
                  <w:bottom w:val="nil"/>
                  <w:right w:val="nil"/>
                </w:tcBorders>
                <w:vAlign w:val="bottom"/>
              </w:tcPr>
            </w:tcPrChange>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Change w:id="614" w:author="Caitlin Jeffrey" w:date="2023-11-09T13:59:00Z">
              <w:tcPr>
                <w:tcW w:w="4615" w:type="dxa"/>
                <w:gridSpan w:val="4"/>
                <w:tcBorders>
                  <w:top w:val="nil"/>
                  <w:left w:val="nil"/>
                  <w:bottom w:val="nil"/>
                  <w:right w:val="nil"/>
                </w:tcBorders>
                <w:shd w:val="clear" w:color="auto" w:fill="auto"/>
                <w:noWrap/>
                <w:vAlign w:val="bottom"/>
              </w:tcPr>
            </w:tcPrChange>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2F546D">
        <w:tblPrEx>
          <w:tblPrExChange w:id="615" w:author="Caitlin Jeffrey" w:date="2023-11-09T13:59:00Z">
            <w:tblPrEx>
              <w:tblW w:w="13050" w:type="dxa"/>
            </w:tblPrEx>
          </w:tblPrExChange>
        </w:tblPrEx>
        <w:trPr>
          <w:trHeight w:val="291"/>
          <w:trPrChange w:id="616"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17" w:author="Caitlin Jeffrey" w:date="2023-11-09T13:59:00Z">
              <w:tcPr>
                <w:tcW w:w="1033" w:type="dxa"/>
                <w:tcBorders>
                  <w:top w:val="nil"/>
                  <w:left w:val="nil"/>
                  <w:bottom w:val="nil"/>
                  <w:right w:val="nil"/>
                </w:tcBorders>
                <w:shd w:val="clear" w:color="auto" w:fill="auto"/>
                <w:noWrap/>
                <w:vAlign w:val="bottom"/>
                <w:hideMark/>
              </w:tcPr>
            </w:tcPrChange>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18" w:author="Caitlin Jeffrey" w:date="2023-11-09T13:59:00Z">
              <w:tcPr>
                <w:tcW w:w="2747" w:type="dxa"/>
                <w:tcBorders>
                  <w:top w:val="nil"/>
                  <w:left w:val="nil"/>
                  <w:bottom w:val="nil"/>
                  <w:right w:val="nil"/>
                </w:tcBorders>
                <w:shd w:val="clear" w:color="auto" w:fill="auto"/>
                <w:noWrap/>
                <w:vAlign w:val="bottom"/>
                <w:hideMark/>
              </w:tcPr>
            </w:tcPrChange>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619" w:author="Caitlin Jeffrey" w:date="2023-11-09T13:59:00Z">
              <w:tcPr>
                <w:tcW w:w="3240" w:type="dxa"/>
                <w:gridSpan w:val="2"/>
                <w:tcBorders>
                  <w:top w:val="nil"/>
                  <w:left w:val="nil"/>
                  <w:bottom w:val="nil"/>
                  <w:right w:val="nil"/>
                </w:tcBorders>
                <w:shd w:val="clear" w:color="auto" w:fill="auto"/>
                <w:noWrap/>
                <w:vAlign w:val="bottom"/>
              </w:tcPr>
            </w:tcPrChange>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620" w:author="Caitlin Jeffrey" w:date="2023-11-09T13:59:00Z">
              <w:tcPr>
                <w:tcW w:w="1415" w:type="dxa"/>
                <w:tcBorders>
                  <w:top w:val="nil"/>
                  <w:left w:val="nil"/>
                  <w:bottom w:val="nil"/>
                  <w:right w:val="nil"/>
                </w:tcBorders>
                <w:vAlign w:val="bottom"/>
              </w:tcPr>
            </w:tcPrChange>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21" w:author="Caitlin Jeffrey" w:date="2023-11-09T13:59:00Z">
              <w:tcPr>
                <w:tcW w:w="4615" w:type="dxa"/>
                <w:gridSpan w:val="4"/>
                <w:tcBorders>
                  <w:top w:val="nil"/>
                  <w:left w:val="nil"/>
                  <w:bottom w:val="nil"/>
                  <w:right w:val="nil"/>
                </w:tcBorders>
                <w:shd w:val="clear" w:color="auto" w:fill="auto"/>
                <w:noWrap/>
                <w:vAlign w:val="bottom"/>
              </w:tcPr>
            </w:tcPrChange>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2F546D">
        <w:tblPrEx>
          <w:tblPrExChange w:id="622" w:author="Caitlin Jeffrey" w:date="2023-11-09T13:59:00Z">
            <w:tblPrEx>
              <w:tblW w:w="13050" w:type="dxa"/>
            </w:tblPrEx>
          </w:tblPrExChange>
        </w:tblPrEx>
        <w:trPr>
          <w:trHeight w:val="291"/>
          <w:trPrChange w:id="62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24" w:author="Caitlin Jeffrey" w:date="2023-11-09T13:59:00Z">
              <w:tcPr>
                <w:tcW w:w="1033" w:type="dxa"/>
                <w:tcBorders>
                  <w:top w:val="nil"/>
                  <w:left w:val="nil"/>
                  <w:bottom w:val="nil"/>
                  <w:right w:val="nil"/>
                </w:tcBorders>
                <w:shd w:val="clear" w:color="auto" w:fill="auto"/>
                <w:noWrap/>
                <w:vAlign w:val="bottom"/>
                <w:hideMark/>
              </w:tcPr>
            </w:tcPrChange>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25" w:author="Caitlin Jeffrey" w:date="2023-11-09T13:59:00Z">
              <w:tcPr>
                <w:tcW w:w="2747" w:type="dxa"/>
                <w:tcBorders>
                  <w:top w:val="nil"/>
                  <w:left w:val="nil"/>
                  <w:bottom w:val="nil"/>
                  <w:right w:val="nil"/>
                </w:tcBorders>
                <w:shd w:val="clear" w:color="auto" w:fill="auto"/>
                <w:noWrap/>
                <w:vAlign w:val="bottom"/>
                <w:hideMark/>
              </w:tcPr>
            </w:tcPrChange>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Change w:id="626" w:author="Caitlin Jeffrey" w:date="2023-11-09T13:59:00Z">
              <w:tcPr>
                <w:tcW w:w="3240" w:type="dxa"/>
                <w:gridSpan w:val="2"/>
                <w:tcBorders>
                  <w:top w:val="nil"/>
                  <w:left w:val="nil"/>
                  <w:bottom w:val="nil"/>
                  <w:right w:val="nil"/>
                </w:tcBorders>
                <w:shd w:val="clear" w:color="auto" w:fill="auto"/>
                <w:noWrap/>
                <w:vAlign w:val="bottom"/>
                <w:hideMark/>
              </w:tcPr>
            </w:tcPrChange>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627" w:author="Caitlin Jeffrey" w:date="2023-11-09T13:59:00Z">
              <w:tcPr>
                <w:tcW w:w="1415" w:type="dxa"/>
                <w:tcBorders>
                  <w:top w:val="nil"/>
                  <w:left w:val="nil"/>
                  <w:bottom w:val="nil"/>
                  <w:right w:val="nil"/>
                </w:tcBorders>
                <w:vAlign w:val="bottom"/>
              </w:tcPr>
            </w:tcPrChange>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Change w:id="628" w:author="Caitlin Jeffrey" w:date="2023-11-09T13:59:00Z">
              <w:tcPr>
                <w:tcW w:w="4615" w:type="dxa"/>
                <w:gridSpan w:val="4"/>
                <w:tcBorders>
                  <w:top w:val="nil"/>
                  <w:left w:val="nil"/>
                  <w:bottom w:val="nil"/>
                  <w:right w:val="nil"/>
                </w:tcBorders>
                <w:shd w:val="clear" w:color="auto" w:fill="auto"/>
                <w:noWrap/>
                <w:vAlign w:val="bottom"/>
              </w:tcPr>
            </w:tcPrChange>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2F546D">
        <w:tblPrEx>
          <w:tblPrExChange w:id="629" w:author="Caitlin Jeffrey" w:date="2023-11-09T13:59:00Z">
            <w:tblPrEx>
              <w:tblW w:w="13050" w:type="dxa"/>
            </w:tblPrEx>
          </w:tblPrExChange>
        </w:tblPrEx>
        <w:trPr>
          <w:trHeight w:val="291"/>
          <w:trPrChange w:id="63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31" w:author="Caitlin Jeffrey" w:date="2023-11-09T13:59:00Z">
              <w:tcPr>
                <w:tcW w:w="1033" w:type="dxa"/>
                <w:tcBorders>
                  <w:top w:val="nil"/>
                  <w:left w:val="nil"/>
                  <w:bottom w:val="nil"/>
                  <w:right w:val="nil"/>
                </w:tcBorders>
                <w:shd w:val="clear" w:color="auto" w:fill="auto"/>
                <w:noWrap/>
                <w:vAlign w:val="bottom"/>
                <w:hideMark/>
              </w:tcPr>
            </w:tcPrChange>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32" w:author="Caitlin Jeffrey" w:date="2023-11-09T13:59:00Z">
              <w:tcPr>
                <w:tcW w:w="2747" w:type="dxa"/>
                <w:tcBorders>
                  <w:top w:val="nil"/>
                  <w:left w:val="nil"/>
                  <w:bottom w:val="nil"/>
                  <w:right w:val="nil"/>
                </w:tcBorders>
                <w:shd w:val="clear" w:color="auto" w:fill="auto"/>
                <w:noWrap/>
                <w:vAlign w:val="bottom"/>
                <w:hideMark/>
              </w:tcPr>
            </w:tcPrChange>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633" w:author="Caitlin Jeffrey" w:date="2023-11-09T13:59:00Z">
              <w:tcPr>
                <w:tcW w:w="3240" w:type="dxa"/>
                <w:gridSpan w:val="2"/>
                <w:tcBorders>
                  <w:top w:val="nil"/>
                  <w:left w:val="nil"/>
                  <w:bottom w:val="nil"/>
                  <w:right w:val="nil"/>
                </w:tcBorders>
                <w:shd w:val="clear" w:color="auto" w:fill="auto"/>
                <w:noWrap/>
                <w:vAlign w:val="bottom"/>
                <w:hideMark/>
              </w:tcPr>
            </w:tcPrChange>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634" w:author="Caitlin Jeffrey" w:date="2023-11-09T13:59:00Z">
              <w:tcPr>
                <w:tcW w:w="1415" w:type="dxa"/>
                <w:tcBorders>
                  <w:top w:val="nil"/>
                  <w:left w:val="nil"/>
                  <w:bottom w:val="nil"/>
                  <w:right w:val="nil"/>
                </w:tcBorders>
                <w:vAlign w:val="bottom"/>
              </w:tcPr>
            </w:tcPrChange>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35" w:author="Caitlin Jeffrey" w:date="2023-11-09T13:59:00Z">
              <w:tcPr>
                <w:tcW w:w="4615" w:type="dxa"/>
                <w:gridSpan w:val="4"/>
                <w:tcBorders>
                  <w:top w:val="nil"/>
                  <w:left w:val="nil"/>
                  <w:bottom w:val="nil"/>
                  <w:right w:val="nil"/>
                </w:tcBorders>
                <w:shd w:val="clear" w:color="auto" w:fill="auto"/>
                <w:noWrap/>
                <w:vAlign w:val="bottom"/>
              </w:tcPr>
            </w:tcPrChange>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2F546D">
        <w:tblPrEx>
          <w:tblPrExChange w:id="636" w:author="Caitlin Jeffrey" w:date="2023-11-09T13:59:00Z">
            <w:tblPrEx>
              <w:tblW w:w="13050" w:type="dxa"/>
            </w:tblPrEx>
          </w:tblPrExChange>
        </w:tblPrEx>
        <w:trPr>
          <w:trHeight w:val="360"/>
          <w:trPrChange w:id="637" w:author="Caitlin Jeffrey" w:date="2023-11-09T13:59:00Z">
            <w:trPr>
              <w:trHeight w:val="569"/>
            </w:trPr>
          </w:trPrChange>
        </w:trPr>
        <w:tc>
          <w:tcPr>
            <w:tcW w:w="1033" w:type="dxa"/>
            <w:tcBorders>
              <w:top w:val="nil"/>
              <w:left w:val="nil"/>
              <w:bottom w:val="nil"/>
              <w:right w:val="nil"/>
            </w:tcBorders>
            <w:shd w:val="clear" w:color="auto" w:fill="auto"/>
            <w:noWrap/>
            <w:vAlign w:val="bottom"/>
            <w:hideMark/>
            <w:tcPrChange w:id="638" w:author="Caitlin Jeffrey" w:date="2023-11-09T13:59:00Z">
              <w:tcPr>
                <w:tcW w:w="1033" w:type="dxa"/>
                <w:tcBorders>
                  <w:top w:val="nil"/>
                  <w:left w:val="nil"/>
                  <w:bottom w:val="nil"/>
                  <w:right w:val="nil"/>
                </w:tcBorders>
                <w:shd w:val="clear" w:color="auto" w:fill="auto"/>
                <w:noWrap/>
                <w:vAlign w:val="bottom"/>
                <w:hideMark/>
              </w:tcPr>
            </w:tcPrChange>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639" w:author="Caitlin Jeffrey" w:date="2023-11-09T13:59:00Z">
              <w:tcPr>
                <w:tcW w:w="2747" w:type="dxa"/>
                <w:tcBorders>
                  <w:top w:val="nil"/>
                  <w:left w:val="nil"/>
                  <w:bottom w:val="nil"/>
                  <w:right w:val="nil"/>
                </w:tcBorders>
                <w:shd w:val="clear" w:color="auto" w:fill="auto"/>
                <w:vAlign w:val="bottom"/>
                <w:hideMark/>
              </w:tcPr>
            </w:tcPrChange>
          </w:tcPr>
          <w:p w14:paraId="01CE18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w:t>
            </w:r>
            <w:del w:id="640" w:author="Caitlin Jeffrey" w:date="2023-11-09T13:59:00Z">
              <w:r w:rsidRPr="004266ED" w:rsidDel="002F546D">
                <w:rPr>
                  <w:rFonts w:ascii="Times New Roman" w:eastAsia="Times New Roman" w:hAnsi="Times New Roman" w:cs="Times New Roman"/>
                  <w:color w:val="000000"/>
                </w:rPr>
                <w:delText xml:space="preserve">of </w:delText>
              </w:r>
            </w:del>
            <w:r w:rsidRPr="004266ED">
              <w:rPr>
                <w:rFonts w:ascii="Times New Roman" w:eastAsia="Times New Roman" w:hAnsi="Times New Roman" w:cs="Times New Roman"/>
                <w:color w:val="000000"/>
              </w:rPr>
              <w:t xml:space="preserve">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Change w:id="641" w:author="Caitlin Jeffrey" w:date="2023-11-09T13:59:00Z">
              <w:tcPr>
                <w:tcW w:w="3240" w:type="dxa"/>
                <w:gridSpan w:val="2"/>
                <w:tcBorders>
                  <w:top w:val="nil"/>
                  <w:left w:val="nil"/>
                  <w:bottom w:val="nil"/>
                  <w:right w:val="nil"/>
                </w:tcBorders>
                <w:shd w:val="clear" w:color="auto" w:fill="auto"/>
                <w:noWrap/>
                <w:vAlign w:val="bottom"/>
              </w:tcPr>
            </w:tcPrChange>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642" w:author="Caitlin Jeffrey" w:date="2023-11-09T13:59:00Z">
              <w:tcPr>
                <w:tcW w:w="1415" w:type="dxa"/>
                <w:tcBorders>
                  <w:top w:val="nil"/>
                  <w:left w:val="nil"/>
                  <w:bottom w:val="nil"/>
                  <w:right w:val="nil"/>
                </w:tcBorders>
                <w:vAlign w:val="bottom"/>
              </w:tcPr>
            </w:tcPrChange>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Change w:id="643" w:author="Caitlin Jeffrey" w:date="2023-11-09T13:59:00Z">
              <w:tcPr>
                <w:tcW w:w="4615" w:type="dxa"/>
                <w:gridSpan w:val="4"/>
                <w:tcBorders>
                  <w:top w:val="nil"/>
                  <w:left w:val="nil"/>
                  <w:bottom w:val="nil"/>
                  <w:right w:val="nil"/>
                </w:tcBorders>
                <w:shd w:val="clear" w:color="auto" w:fill="auto"/>
                <w:noWrap/>
                <w:vAlign w:val="bottom"/>
              </w:tcPr>
            </w:tcPrChange>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2F546D">
        <w:tblPrEx>
          <w:tblPrExChange w:id="644" w:author="Caitlin Jeffrey" w:date="2023-11-09T13:59:00Z">
            <w:tblPrEx>
              <w:tblW w:w="13050" w:type="dxa"/>
            </w:tblPrEx>
          </w:tblPrExChange>
        </w:tblPrEx>
        <w:trPr>
          <w:trHeight w:val="291"/>
          <w:trPrChange w:id="64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46" w:author="Caitlin Jeffrey" w:date="2023-11-09T13:59:00Z">
              <w:tcPr>
                <w:tcW w:w="1033" w:type="dxa"/>
                <w:tcBorders>
                  <w:top w:val="nil"/>
                  <w:left w:val="nil"/>
                  <w:bottom w:val="nil"/>
                  <w:right w:val="nil"/>
                </w:tcBorders>
                <w:shd w:val="clear" w:color="auto" w:fill="auto"/>
                <w:noWrap/>
                <w:vAlign w:val="bottom"/>
                <w:hideMark/>
              </w:tcPr>
            </w:tcPrChange>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47" w:author="Caitlin Jeffrey" w:date="2023-11-09T13:59:00Z">
              <w:tcPr>
                <w:tcW w:w="2747" w:type="dxa"/>
                <w:tcBorders>
                  <w:top w:val="nil"/>
                  <w:left w:val="nil"/>
                  <w:bottom w:val="nil"/>
                  <w:right w:val="nil"/>
                </w:tcBorders>
                <w:shd w:val="clear" w:color="auto" w:fill="auto"/>
                <w:noWrap/>
                <w:vAlign w:val="bottom"/>
                <w:hideMark/>
              </w:tcPr>
            </w:tcPrChange>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648" w:author="Caitlin Jeffrey" w:date="2023-11-09T13:59:00Z">
              <w:tcPr>
                <w:tcW w:w="3240" w:type="dxa"/>
                <w:gridSpan w:val="2"/>
                <w:tcBorders>
                  <w:top w:val="nil"/>
                  <w:left w:val="nil"/>
                  <w:bottom w:val="nil"/>
                  <w:right w:val="nil"/>
                </w:tcBorders>
                <w:shd w:val="clear" w:color="auto" w:fill="auto"/>
                <w:noWrap/>
                <w:vAlign w:val="bottom"/>
              </w:tcPr>
            </w:tcPrChange>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649" w:author="Caitlin Jeffrey" w:date="2023-11-09T13:59:00Z">
              <w:tcPr>
                <w:tcW w:w="1415" w:type="dxa"/>
                <w:tcBorders>
                  <w:top w:val="nil"/>
                  <w:left w:val="nil"/>
                  <w:bottom w:val="nil"/>
                  <w:right w:val="nil"/>
                </w:tcBorders>
                <w:vAlign w:val="bottom"/>
              </w:tcPr>
            </w:tcPrChange>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50" w:author="Caitlin Jeffrey" w:date="2023-11-09T13:59:00Z">
              <w:tcPr>
                <w:tcW w:w="4615" w:type="dxa"/>
                <w:gridSpan w:val="4"/>
                <w:tcBorders>
                  <w:top w:val="nil"/>
                  <w:left w:val="nil"/>
                  <w:bottom w:val="nil"/>
                  <w:right w:val="nil"/>
                </w:tcBorders>
                <w:shd w:val="clear" w:color="auto" w:fill="auto"/>
                <w:noWrap/>
                <w:vAlign w:val="bottom"/>
              </w:tcPr>
            </w:tcPrChange>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2F546D">
        <w:tblPrEx>
          <w:tblPrExChange w:id="651" w:author="Caitlin Jeffrey" w:date="2023-11-09T13:59:00Z">
            <w:tblPrEx>
              <w:tblW w:w="13050" w:type="dxa"/>
            </w:tblPrEx>
          </w:tblPrExChange>
        </w:tblPrEx>
        <w:trPr>
          <w:trHeight w:val="291"/>
          <w:trPrChange w:id="652"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653" w:author="Caitlin Jeffrey" w:date="2023-11-09T13:59:00Z">
              <w:tcPr>
                <w:tcW w:w="1033" w:type="dxa"/>
                <w:tcBorders>
                  <w:top w:val="nil"/>
                  <w:left w:val="nil"/>
                  <w:bottom w:val="nil"/>
                  <w:right w:val="nil"/>
                </w:tcBorders>
                <w:shd w:val="clear" w:color="auto" w:fill="auto"/>
                <w:noWrap/>
                <w:vAlign w:val="bottom"/>
              </w:tcPr>
            </w:tcPrChange>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Change w:id="654" w:author="Caitlin Jeffrey" w:date="2023-11-09T13:59:00Z">
              <w:tcPr>
                <w:tcW w:w="2747" w:type="dxa"/>
                <w:tcBorders>
                  <w:top w:val="nil"/>
                  <w:left w:val="nil"/>
                  <w:bottom w:val="nil"/>
                  <w:right w:val="nil"/>
                </w:tcBorders>
                <w:shd w:val="clear" w:color="auto" w:fill="auto"/>
                <w:noWrap/>
                <w:vAlign w:val="bottom"/>
              </w:tcPr>
            </w:tcPrChange>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Change w:id="655" w:author="Caitlin Jeffrey" w:date="2023-11-09T13:59:00Z">
              <w:tcPr>
                <w:tcW w:w="3240" w:type="dxa"/>
                <w:gridSpan w:val="2"/>
                <w:tcBorders>
                  <w:top w:val="nil"/>
                  <w:left w:val="nil"/>
                  <w:bottom w:val="nil"/>
                  <w:right w:val="nil"/>
                </w:tcBorders>
                <w:shd w:val="clear" w:color="auto" w:fill="auto"/>
                <w:noWrap/>
                <w:vAlign w:val="bottom"/>
              </w:tcPr>
            </w:tcPrChange>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656" w:author="Caitlin Jeffrey" w:date="2023-11-09T13:59:00Z">
              <w:tcPr>
                <w:tcW w:w="1415" w:type="dxa"/>
                <w:tcBorders>
                  <w:top w:val="nil"/>
                  <w:left w:val="nil"/>
                  <w:bottom w:val="nil"/>
                  <w:right w:val="nil"/>
                </w:tcBorders>
                <w:vAlign w:val="bottom"/>
              </w:tcPr>
            </w:tcPrChange>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Change w:id="657" w:author="Caitlin Jeffrey" w:date="2023-11-09T13:59:00Z">
              <w:tcPr>
                <w:tcW w:w="4615" w:type="dxa"/>
                <w:gridSpan w:val="4"/>
                <w:tcBorders>
                  <w:top w:val="nil"/>
                  <w:left w:val="nil"/>
                  <w:bottom w:val="nil"/>
                  <w:right w:val="nil"/>
                </w:tcBorders>
                <w:shd w:val="clear" w:color="auto" w:fill="auto"/>
                <w:noWrap/>
                <w:vAlign w:val="bottom"/>
              </w:tcPr>
            </w:tcPrChange>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2F546D">
        <w:tblPrEx>
          <w:tblPrExChange w:id="658" w:author="Caitlin Jeffrey" w:date="2023-11-09T13:59:00Z">
            <w:tblPrEx>
              <w:tblW w:w="13050" w:type="dxa"/>
            </w:tblPrEx>
          </w:tblPrExChange>
        </w:tblPrEx>
        <w:trPr>
          <w:trHeight w:val="291"/>
          <w:trPrChange w:id="65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60" w:author="Caitlin Jeffrey" w:date="2023-11-09T13:59:00Z">
              <w:tcPr>
                <w:tcW w:w="1033" w:type="dxa"/>
                <w:tcBorders>
                  <w:top w:val="nil"/>
                  <w:left w:val="nil"/>
                  <w:bottom w:val="nil"/>
                  <w:right w:val="nil"/>
                </w:tcBorders>
                <w:shd w:val="clear" w:color="auto" w:fill="auto"/>
                <w:noWrap/>
                <w:vAlign w:val="bottom"/>
                <w:hideMark/>
              </w:tcPr>
            </w:tcPrChange>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61" w:author="Caitlin Jeffrey" w:date="2023-11-09T13:59:00Z">
              <w:tcPr>
                <w:tcW w:w="2747" w:type="dxa"/>
                <w:tcBorders>
                  <w:top w:val="nil"/>
                  <w:left w:val="nil"/>
                  <w:bottom w:val="nil"/>
                  <w:right w:val="nil"/>
                </w:tcBorders>
                <w:shd w:val="clear" w:color="auto" w:fill="auto"/>
                <w:noWrap/>
                <w:vAlign w:val="bottom"/>
                <w:hideMark/>
              </w:tcPr>
            </w:tcPrChange>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Change w:id="662" w:author="Caitlin Jeffrey" w:date="2023-11-09T13:59:00Z">
              <w:tcPr>
                <w:tcW w:w="3240" w:type="dxa"/>
                <w:gridSpan w:val="2"/>
                <w:tcBorders>
                  <w:top w:val="nil"/>
                  <w:left w:val="nil"/>
                  <w:bottom w:val="nil"/>
                  <w:right w:val="nil"/>
                </w:tcBorders>
                <w:shd w:val="clear" w:color="auto" w:fill="auto"/>
                <w:noWrap/>
                <w:vAlign w:val="bottom"/>
                <w:hideMark/>
              </w:tcPr>
            </w:tcPrChange>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663" w:author="Caitlin Jeffrey" w:date="2023-11-09T13:59:00Z">
              <w:tcPr>
                <w:tcW w:w="1415" w:type="dxa"/>
                <w:tcBorders>
                  <w:top w:val="nil"/>
                  <w:left w:val="nil"/>
                  <w:bottom w:val="nil"/>
                  <w:right w:val="nil"/>
                </w:tcBorders>
                <w:vAlign w:val="bottom"/>
              </w:tcPr>
            </w:tcPrChange>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64" w:author="Caitlin Jeffrey" w:date="2023-11-09T13:59:00Z">
              <w:tcPr>
                <w:tcW w:w="4615" w:type="dxa"/>
                <w:gridSpan w:val="4"/>
                <w:tcBorders>
                  <w:top w:val="nil"/>
                  <w:left w:val="nil"/>
                  <w:bottom w:val="nil"/>
                  <w:right w:val="nil"/>
                </w:tcBorders>
                <w:shd w:val="clear" w:color="auto" w:fill="auto"/>
                <w:noWrap/>
                <w:vAlign w:val="bottom"/>
              </w:tcPr>
            </w:tcPrChange>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2F546D">
        <w:tblPrEx>
          <w:tblPrExChange w:id="665" w:author="Caitlin Jeffrey" w:date="2023-11-09T13:59:00Z">
            <w:tblPrEx>
              <w:tblW w:w="13050" w:type="dxa"/>
            </w:tblPrEx>
          </w:tblPrExChange>
        </w:tblPrEx>
        <w:trPr>
          <w:trHeight w:val="291"/>
          <w:trPrChange w:id="666"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67" w:author="Caitlin Jeffrey" w:date="2023-11-09T13:59:00Z">
              <w:tcPr>
                <w:tcW w:w="1033" w:type="dxa"/>
                <w:tcBorders>
                  <w:top w:val="nil"/>
                  <w:left w:val="nil"/>
                  <w:bottom w:val="nil"/>
                  <w:right w:val="nil"/>
                </w:tcBorders>
                <w:shd w:val="clear" w:color="auto" w:fill="auto"/>
                <w:noWrap/>
                <w:vAlign w:val="bottom"/>
                <w:hideMark/>
              </w:tcPr>
            </w:tcPrChange>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68" w:author="Caitlin Jeffrey" w:date="2023-11-09T13:59:00Z">
              <w:tcPr>
                <w:tcW w:w="2747" w:type="dxa"/>
                <w:tcBorders>
                  <w:top w:val="nil"/>
                  <w:left w:val="nil"/>
                  <w:bottom w:val="nil"/>
                  <w:right w:val="nil"/>
                </w:tcBorders>
                <w:shd w:val="clear" w:color="auto" w:fill="auto"/>
                <w:noWrap/>
                <w:vAlign w:val="bottom"/>
                <w:hideMark/>
              </w:tcPr>
            </w:tcPrChange>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Change w:id="669" w:author="Caitlin Jeffrey" w:date="2023-11-09T13:59:00Z">
              <w:tcPr>
                <w:tcW w:w="3240" w:type="dxa"/>
                <w:gridSpan w:val="2"/>
                <w:tcBorders>
                  <w:top w:val="nil"/>
                  <w:left w:val="nil"/>
                  <w:bottom w:val="nil"/>
                  <w:right w:val="nil"/>
                </w:tcBorders>
                <w:shd w:val="clear" w:color="auto" w:fill="auto"/>
                <w:noWrap/>
                <w:vAlign w:val="bottom"/>
              </w:tcPr>
            </w:tcPrChange>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670" w:author="Caitlin Jeffrey" w:date="2023-11-09T13:59:00Z">
              <w:tcPr>
                <w:tcW w:w="1415" w:type="dxa"/>
                <w:tcBorders>
                  <w:top w:val="nil"/>
                  <w:left w:val="nil"/>
                  <w:bottom w:val="nil"/>
                  <w:right w:val="nil"/>
                </w:tcBorders>
                <w:vAlign w:val="bottom"/>
              </w:tcPr>
            </w:tcPrChange>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Change w:id="671" w:author="Caitlin Jeffrey" w:date="2023-11-09T13:59:00Z">
              <w:tcPr>
                <w:tcW w:w="4615" w:type="dxa"/>
                <w:gridSpan w:val="4"/>
                <w:tcBorders>
                  <w:top w:val="nil"/>
                  <w:left w:val="nil"/>
                  <w:bottom w:val="nil"/>
                  <w:right w:val="nil"/>
                </w:tcBorders>
                <w:shd w:val="clear" w:color="auto" w:fill="auto"/>
                <w:noWrap/>
                <w:vAlign w:val="bottom"/>
              </w:tcPr>
            </w:tcPrChange>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2F546D">
        <w:tblPrEx>
          <w:tblPrExChange w:id="672" w:author="Caitlin Jeffrey" w:date="2023-11-09T13:59:00Z">
            <w:tblPrEx>
              <w:tblW w:w="13050" w:type="dxa"/>
            </w:tblPrEx>
          </w:tblPrExChange>
        </w:tblPrEx>
        <w:trPr>
          <w:trHeight w:val="369"/>
          <w:trPrChange w:id="673" w:author="Caitlin Jeffrey" w:date="2023-11-09T13:59:00Z">
            <w:trPr>
              <w:trHeight w:val="596"/>
            </w:trPr>
          </w:trPrChange>
        </w:trPr>
        <w:tc>
          <w:tcPr>
            <w:tcW w:w="1033" w:type="dxa"/>
            <w:tcBorders>
              <w:top w:val="nil"/>
              <w:left w:val="nil"/>
              <w:bottom w:val="nil"/>
              <w:right w:val="nil"/>
            </w:tcBorders>
            <w:shd w:val="clear" w:color="auto" w:fill="auto"/>
            <w:noWrap/>
            <w:vAlign w:val="bottom"/>
            <w:hideMark/>
            <w:tcPrChange w:id="674" w:author="Caitlin Jeffrey" w:date="2023-11-09T13:59:00Z">
              <w:tcPr>
                <w:tcW w:w="1033" w:type="dxa"/>
                <w:tcBorders>
                  <w:top w:val="nil"/>
                  <w:left w:val="nil"/>
                  <w:bottom w:val="nil"/>
                  <w:right w:val="nil"/>
                </w:tcBorders>
                <w:shd w:val="clear" w:color="auto" w:fill="auto"/>
                <w:noWrap/>
                <w:vAlign w:val="bottom"/>
                <w:hideMark/>
              </w:tcPr>
            </w:tcPrChange>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675" w:author="Caitlin Jeffrey" w:date="2023-11-09T13:59:00Z">
              <w:tcPr>
                <w:tcW w:w="2747" w:type="dxa"/>
                <w:tcBorders>
                  <w:top w:val="nil"/>
                  <w:left w:val="nil"/>
                  <w:bottom w:val="nil"/>
                  <w:right w:val="nil"/>
                </w:tcBorders>
                <w:shd w:val="clear" w:color="auto" w:fill="auto"/>
                <w:vAlign w:val="bottom"/>
                <w:hideMark/>
              </w:tcPr>
            </w:tcPrChange>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Change w:id="676" w:author="Caitlin Jeffrey" w:date="2023-11-09T13:59:00Z">
              <w:tcPr>
                <w:tcW w:w="3240" w:type="dxa"/>
                <w:gridSpan w:val="2"/>
                <w:tcBorders>
                  <w:top w:val="nil"/>
                  <w:left w:val="nil"/>
                  <w:bottom w:val="nil"/>
                  <w:right w:val="nil"/>
                </w:tcBorders>
                <w:shd w:val="clear" w:color="auto" w:fill="auto"/>
                <w:vAlign w:val="bottom"/>
              </w:tcPr>
            </w:tcPrChange>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677" w:author="Caitlin Jeffrey" w:date="2023-11-09T13:59:00Z">
              <w:tcPr>
                <w:tcW w:w="1415" w:type="dxa"/>
                <w:tcBorders>
                  <w:top w:val="nil"/>
                  <w:left w:val="nil"/>
                  <w:bottom w:val="nil"/>
                  <w:right w:val="nil"/>
                </w:tcBorders>
                <w:vAlign w:val="bottom"/>
              </w:tcPr>
            </w:tcPrChange>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Change w:id="678" w:author="Caitlin Jeffrey" w:date="2023-11-09T13:59:00Z">
              <w:tcPr>
                <w:tcW w:w="4615" w:type="dxa"/>
                <w:gridSpan w:val="4"/>
                <w:tcBorders>
                  <w:top w:val="nil"/>
                  <w:left w:val="nil"/>
                  <w:bottom w:val="nil"/>
                  <w:right w:val="nil"/>
                </w:tcBorders>
                <w:shd w:val="clear" w:color="auto" w:fill="auto"/>
                <w:noWrap/>
                <w:vAlign w:val="bottom"/>
              </w:tcPr>
            </w:tcPrChange>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2F546D">
        <w:trPr>
          <w:trHeight w:val="279"/>
          <w:trPrChange w:id="679" w:author="Caitlin Jeffrey" w:date="2023-11-09T13:59:00Z">
            <w:trPr>
              <w:gridAfter w:val="0"/>
              <w:trHeight w:val="378"/>
            </w:trPr>
          </w:trPrChange>
        </w:trPr>
        <w:tc>
          <w:tcPr>
            <w:tcW w:w="1033" w:type="dxa"/>
            <w:tcBorders>
              <w:top w:val="nil"/>
              <w:left w:val="nil"/>
              <w:bottom w:val="nil"/>
              <w:right w:val="nil"/>
            </w:tcBorders>
            <w:shd w:val="clear" w:color="auto" w:fill="auto"/>
            <w:noWrap/>
            <w:vAlign w:val="bottom"/>
            <w:hideMark/>
            <w:tcPrChange w:id="680" w:author="Caitlin Jeffrey" w:date="2023-11-09T13:59:00Z">
              <w:tcPr>
                <w:tcW w:w="1033" w:type="dxa"/>
                <w:tcBorders>
                  <w:top w:val="nil"/>
                  <w:left w:val="nil"/>
                  <w:bottom w:val="nil"/>
                  <w:right w:val="nil"/>
                </w:tcBorders>
                <w:shd w:val="clear" w:color="auto" w:fill="auto"/>
                <w:noWrap/>
                <w:vAlign w:val="bottom"/>
                <w:hideMark/>
              </w:tcPr>
            </w:tcPrChange>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81" w:author="Caitlin Jeffrey" w:date="2023-11-09T13:59:00Z">
              <w:tcPr>
                <w:tcW w:w="2747" w:type="dxa"/>
                <w:tcBorders>
                  <w:top w:val="nil"/>
                  <w:left w:val="nil"/>
                  <w:bottom w:val="nil"/>
                  <w:right w:val="nil"/>
                </w:tcBorders>
                <w:shd w:val="clear" w:color="auto" w:fill="auto"/>
                <w:noWrap/>
                <w:vAlign w:val="bottom"/>
                <w:hideMark/>
              </w:tcPr>
            </w:tcPrChange>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Change w:id="682" w:author="Caitlin Jeffrey" w:date="2023-11-09T13:59:00Z">
              <w:tcPr>
                <w:tcW w:w="3240" w:type="dxa"/>
                <w:gridSpan w:val="2"/>
                <w:tcBorders>
                  <w:top w:val="nil"/>
                  <w:left w:val="nil"/>
                  <w:bottom w:val="nil"/>
                  <w:right w:val="nil"/>
                </w:tcBorders>
                <w:shd w:val="clear" w:color="auto" w:fill="auto"/>
                <w:vAlign w:val="bottom"/>
              </w:tcPr>
            </w:tcPrChange>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Change w:id="683" w:author="Caitlin Jeffrey" w:date="2023-11-09T13:59:00Z">
              <w:tcPr>
                <w:tcW w:w="1415" w:type="dxa"/>
                <w:tcBorders>
                  <w:top w:val="nil"/>
                  <w:left w:val="nil"/>
                  <w:bottom w:val="nil"/>
                  <w:right w:val="nil"/>
                </w:tcBorders>
                <w:vAlign w:val="bottom"/>
              </w:tcPr>
            </w:tcPrChange>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84" w:author="Caitlin Jeffrey" w:date="2023-11-09T13:59:00Z">
              <w:tcPr>
                <w:tcW w:w="925" w:type="dxa"/>
                <w:tcBorders>
                  <w:top w:val="nil"/>
                  <w:left w:val="nil"/>
                  <w:bottom w:val="nil"/>
                  <w:right w:val="nil"/>
                </w:tcBorders>
                <w:shd w:val="clear" w:color="auto" w:fill="auto"/>
                <w:noWrap/>
                <w:vAlign w:val="bottom"/>
              </w:tcPr>
            </w:tcPrChange>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2F546D">
        <w:tblPrEx>
          <w:tblPrExChange w:id="685" w:author="Caitlin Jeffrey" w:date="2023-11-09T13:59:00Z">
            <w:tblPrEx>
              <w:tblW w:w="13050" w:type="dxa"/>
            </w:tblPrEx>
          </w:tblPrExChange>
        </w:tblPrEx>
        <w:trPr>
          <w:trHeight w:val="325"/>
          <w:trPrChange w:id="686" w:author="Caitlin Jeffrey" w:date="2023-11-09T13:59:00Z">
            <w:trPr>
              <w:trHeight w:val="325"/>
            </w:trPr>
          </w:trPrChange>
        </w:trPr>
        <w:tc>
          <w:tcPr>
            <w:tcW w:w="5310" w:type="dxa"/>
            <w:gridSpan w:val="2"/>
            <w:tcBorders>
              <w:top w:val="nil"/>
              <w:left w:val="nil"/>
              <w:bottom w:val="nil"/>
              <w:right w:val="nil"/>
            </w:tcBorders>
            <w:shd w:val="clear" w:color="auto" w:fill="auto"/>
            <w:noWrap/>
            <w:vAlign w:val="bottom"/>
            <w:hideMark/>
            <w:tcPrChange w:id="687" w:author="Caitlin Jeffrey" w:date="2023-11-09T13:59:00Z">
              <w:tcPr>
                <w:tcW w:w="3780" w:type="dxa"/>
                <w:gridSpan w:val="2"/>
                <w:tcBorders>
                  <w:top w:val="nil"/>
                  <w:left w:val="nil"/>
                  <w:bottom w:val="nil"/>
                  <w:right w:val="nil"/>
                </w:tcBorders>
                <w:shd w:val="clear" w:color="auto" w:fill="auto"/>
                <w:noWrap/>
                <w:vAlign w:val="bottom"/>
                <w:hideMark/>
              </w:tcPr>
            </w:tcPrChange>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Change w:id="688" w:author="Caitlin Jeffrey" w:date="2023-11-09T13:59:00Z">
              <w:tcPr>
                <w:tcW w:w="5760" w:type="dxa"/>
                <w:gridSpan w:val="5"/>
                <w:tcBorders>
                  <w:top w:val="nil"/>
                  <w:left w:val="nil"/>
                  <w:bottom w:val="nil"/>
                  <w:right w:val="nil"/>
                </w:tcBorders>
                <w:shd w:val="clear" w:color="auto" w:fill="auto"/>
                <w:noWrap/>
                <w:vAlign w:val="bottom"/>
                <w:hideMark/>
              </w:tcPr>
            </w:tcPrChange>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689" w:author="Caitlin Jeffrey" w:date="2023-11-09T13:59:00Z">
              <w:tcPr>
                <w:tcW w:w="2520" w:type="dxa"/>
                <w:tcBorders>
                  <w:top w:val="nil"/>
                  <w:left w:val="nil"/>
                  <w:bottom w:val="nil"/>
                  <w:right w:val="nil"/>
                </w:tcBorders>
                <w:vAlign w:val="bottom"/>
              </w:tcPr>
            </w:tcPrChange>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690" w:author="Caitlin Jeffrey" w:date="2023-11-09T13:59:00Z">
              <w:tcPr>
                <w:tcW w:w="990" w:type="dxa"/>
                <w:tcBorders>
                  <w:top w:val="nil"/>
                  <w:left w:val="nil"/>
                  <w:bottom w:val="nil"/>
                  <w:right w:val="nil"/>
                </w:tcBorders>
                <w:shd w:val="clear" w:color="auto" w:fill="auto"/>
                <w:noWrap/>
                <w:vAlign w:val="bottom"/>
                <w:hideMark/>
              </w:tcPr>
            </w:tcPrChange>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2F546D">
        <w:tblPrEx>
          <w:tblPrExChange w:id="691" w:author="Caitlin Jeffrey" w:date="2023-11-09T13:59:00Z">
            <w:tblPrEx>
              <w:tblW w:w="13050" w:type="dxa"/>
            </w:tblPrEx>
          </w:tblPrExChange>
        </w:tblPrEx>
        <w:trPr>
          <w:trHeight w:val="360"/>
          <w:trPrChange w:id="692"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693" w:author="Caitlin Jeffrey" w:date="2023-11-09T13:59:00Z">
              <w:tcPr>
                <w:tcW w:w="1033" w:type="dxa"/>
                <w:tcBorders>
                  <w:top w:val="nil"/>
                  <w:left w:val="nil"/>
                  <w:bottom w:val="nil"/>
                  <w:right w:val="nil"/>
                </w:tcBorders>
                <w:shd w:val="clear" w:color="auto" w:fill="auto"/>
                <w:noWrap/>
                <w:vAlign w:val="bottom"/>
              </w:tcPr>
            </w:tcPrChange>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694" w:author="Caitlin Jeffrey" w:date="2023-11-09T13:59:00Z">
              <w:tcPr>
                <w:tcW w:w="2747" w:type="dxa"/>
                <w:tcBorders>
                  <w:top w:val="nil"/>
                  <w:left w:val="nil"/>
                  <w:bottom w:val="nil"/>
                  <w:right w:val="nil"/>
                </w:tcBorders>
                <w:shd w:val="clear" w:color="auto" w:fill="auto"/>
                <w:vAlign w:val="bottom"/>
              </w:tcPr>
            </w:tcPrChange>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695" w:author="Caitlin Jeffrey" w:date="2023-11-09T13:59:00Z">
              <w:tcPr>
                <w:tcW w:w="3240" w:type="dxa"/>
                <w:gridSpan w:val="2"/>
                <w:tcBorders>
                  <w:top w:val="nil"/>
                  <w:left w:val="nil"/>
                  <w:bottom w:val="nil"/>
                  <w:right w:val="nil"/>
                </w:tcBorders>
                <w:shd w:val="clear" w:color="auto" w:fill="auto"/>
                <w:noWrap/>
                <w:vAlign w:val="bottom"/>
              </w:tcPr>
            </w:tcPrChange>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696" w:author="Caitlin Jeffrey" w:date="2023-11-09T13:59:00Z">
              <w:tcPr>
                <w:tcW w:w="1415" w:type="dxa"/>
                <w:tcBorders>
                  <w:top w:val="nil"/>
                  <w:left w:val="nil"/>
                  <w:bottom w:val="nil"/>
                  <w:right w:val="nil"/>
                </w:tcBorders>
                <w:vAlign w:val="bottom"/>
              </w:tcPr>
            </w:tcPrChange>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Change w:id="697" w:author="Caitlin Jeffrey" w:date="2023-11-09T13:59:00Z">
              <w:tcPr>
                <w:tcW w:w="4615" w:type="dxa"/>
                <w:gridSpan w:val="4"/>
                <w:tcBorders>
                  <w:top w:val="nil"/>
                  <w:left w:val="nil"/>
                  <w:bottom w:val="nil"/>
                  <w:right w:val="nil"/>
                </w:tcBorders>
                <w:shd w:val="clear" w:color="auto" w:fill="auto"/>
                <w:noWrap/>
                <w:vAlign w:val="bottom"/>
              </w:tcPr>
            </w:tcPrChange>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2F546D">
        <w:tblPrEx>
          <w:tblPrExChange w:id="698" w:author="Caitlin Jeffrey" w:date="2023-11-09T13:59:00Z">
            <w:tblPrEx>
              <w:tblW w:w="13050" w:type="dxa"/>
            </w:tblPrEx>
          </w:tblPrExChange>
        </w:tblPrEx>
        <w:trPr>
          <w:trHeight w:val="360"/>
          <w:trPrChange w:id="699"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700" w:author="Caitlin Jeffrey" w:date="2023-11-09T13:59:00Z">
              <w:tcPr>
                <w:tcW w:w="1033" w:type="dxa"/>
                <w:tcBorders>
                  <w:top w:val="nil"/>
                  <w:left w:val="nil"/>
                  <w:bottom w:val="nil"/>
                  <w:right w:val="nil"/>
                </w:tcBorders>
                <w:shd w:val="clear" w:color="auto" w:fill="auto"/>
                <w:noWrap/>
                <w:vAlign w:val="bottom"/>
              </w:tcPr>
            </w:tcPrChange>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701" w:author="Caitlin Jeffrey" w:date="2023-11-09T13:59:00Z">
              <w:tcPr>
                <w:tcW w:w="2747" w:type="dxa"/>
                <w:tcBorders>
                  <w:top w:val="nil"/>
                  <w:left w:val="nil"/>
                  <w:bottom w:val="nil"/>
                  <w:right w:val="nil"/>
                </w:tcBorders>
                <w:shd w:val="clear" w:color="auto" w:fill="auto"/>
                <w:vAlign w:val="bottom"/>
              </w:tcPr>
            </w:tcPrChange>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702" w:author="Caitlin Jeffrey" w:date="2023-11-09T13:59:00Z">
              <w:tcPr>
                <w:tcW w:w="3240" w:type="dxa"/>
                <w:gridSpan w:val="2"/>
                <w:tcBorders>
                  <w:top w:val="nil"/>
                  <w:left w:val="nil"/>
                  <w:bottom w:val="nil"/>
                  <w:right w:val="nil"/>
                </w:tcBorders>
                <w:shd w:val="clear" w:color="auto" w:fill="auto"/>
                <w:noWrap/>
                <w:vAlign w:val="bottom"/>
              </w:tcPr>
            </w:tcPrChange>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703" w:author="Caitlin Jeffrey" w:date="2023-11-09T13:59:00Z">
              <w:tcPr>
                <w:tcW w:w="1415" w:type="dxa"/>
                <w:tcBorders>
                  <w:top w:val="nil"/>
                  <w:left w:val="nil"/>
                  <w:bottom w:val="nil"/>
                  <w:right w:val="nil"/>
                </w:tcBorders>
                <w:vAlign w:val="bottom"/>
              </w:tcPr>
            </w:tcPrChange>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Change w:id="704" w:author="Caitlin Jeffrey" w:date="2023-11-09T13:59:00Z">
              <w:tcPr>
                <w:tcW w:w="4615" w:type="dxa"/>
                <w:gridSpan w:val="4"/>
                <w:tcBorders>
                  <w:top w:val="nil"/>
                  <w:left w:val="nil"/>
                  <w:bottom w:val="nil"/>
                  <w:right w:val="nil"/>
                </w:tcBorders>
                <w:shd w:val="clear" w:color="auto" w:fill="auto"/>
                <w:noWrap/>
                <w:vAlign w:val="bottom"/>
              </w:tcPr>
            </w:tcPrChange>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2F546D">
        <w:tblPrEx>
          <w:tblPrExChange w:id="705" w:author="Caitlin Jeffrey" w:date="2023-11-09T13:59:00Z">
            <w:tblPrEx>
              <w:tblW w:w="13050" w:type="dxa"/>
            </w:tblPrEx>
          </w:tblPrExChange>
        </w:tblPrEx>
        <w:trPr>
          <w:trHeight w:val="270"/>
          <w:trPrChange w:id="706"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707" w:author="Caitlin Jeffrey" w:date="2023-11-09T13:59:00Z">
              <w:tcPr>
                <w:tcW w:w="1033" w:type="dxa"/>
                <w:tcBorders>
                  <w:top w:val="nil"/>
                  <w:left w:val="nil"/>
                  <w:bottom w:val="nil"/>
                  <w:right w:val="nil"/>
                </w:tcBorders>
                <w:shd w:val="clear" w:color="auto" w:fill="auto"/>
                <w:noWrap/>
                <w:vAlign w:val="bottom"/>
              </w:tcPr>
            </w:tcPrChange>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708" w:author="Caitlin Jeffrey" w:date="2023-11-09T13:59:00Z">
              <w:tcPr>
                <w:tcW w:w="2747" w:type="dxa"/>
                <w:tcBorders>
                  <w:top w:val="nil"/>
                  <w:left w:val="nil"/>
                  <w:bottom w:val="nil"/>
                  <w:right w:val="nil"/>
                </w:tcBorders>
                <w:shd w:val="clear" w:color="auto" w:fill="auto"/>
                <w:vAlign w:val="bottom"/>
              </w:tcPr>
            </w:tcPrChange>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709" w:author="Caitlin Jeffrey" w:date="2023-11-09T13:59:00Z">
              <w:tcPr>
                <w:tcW w:w="3240" w:type="dxa"/>
                <w:gridSpan w:val="2"/>
                <w:tcBorders>
                  <w:top w:val="nil"/>
                  <w:left w:val="nil"/>
                  <w:bottom w:val="nil"/>
                  <w:right w:val="nil"/>
                </w:tcBorders>
                <w:shd w:val="clear" w:color="auto" w:fill="auto"/>
                <w:noWrap/>
                <w:vAlign w:val="bottom"/>
              </w:tcPr>
            </w:tcPrChange>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710" w:author="Caitlin Jeffrey" w:date="2023-11-09T13:59:00Z">
              <w:tcPr>
                <w:tcW w:w="1415" w:type="dxa"/>
                <w:tcBorders>
                  <w:top w:val="nil"/>
                  <w:left w:val="nil"/>
                  <w:bottom w:val="nil"/>
                  <w:right w:val="nil"/>
                </w:tcBorders>
                <w:vAlign w:val="bottom"/>
              </w:tcPr>
            </w:tcPrChange>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Change w:id="711" w:author="Caitlin Jeffrey" w:date="2023-11-09T13:59:00Z">
              <w:tcPr>
                <w:tcW w:w="4615" w:type="dxa"/>
                <w:gridSpan w:val="4"/>
                <w:tcBorders>
                  <w:top w:val="nil"/>
                  <w:left w:val="nil"/>
                  <w:bottom w:val="nil"/>
                  <w:right w:val="nil"/>
                </w:tcBorders>
                <w:shd w:val="clear" w:color="auto" w:fill="auto"/>
                <w:noWrap/>
                <w:vAlign w:val="bottom"/>
              </w:tcPr>
            </w:tcPrChange>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2F546D">
        <w:tblPrEx>
          <w:tblPrExChange w:id="712" w:author="Caitlin Jeffrey" w:date="2023-11-09T13:59:00Z">
            <w:tblPrEx>
              <w:tblW w:w="13050" w:type="dxa"/>
            </w:tblPrEx>
          </w:tblPrExChange>
        </w:tblPrEx>
        <w:trPr>
          <w:trHeight w:val="261"/>
          <w:trPrChange w:id="713" w:author="Caitlin Jeffrey" w:date="2023-11-09T13:59:00Z">
            <w:trPr>
              <w:trHeight w:val="261"/>
            </w:trPr>
          </w:trPrChange>
        </w:trPr>
        <w:tc>
          <w:tcPr>
            <w:tcW w:w="1033" w:type="dxa"/>
            <w:tcBorders>
              <w:top w:val="nil"/>
              <w:left w:val="nil"/>
              <w:bottom w:val="nil"/>
              <w:right w:val="nil"/>
            </w:tcBorders>
            <w:shd w:val="clear" w:color="auto" w:fill="auto"/>
            <w:noWrap/>
            <w:vAlign w:val="bottom"/>
            <w:tcPrChange w:id="714" w:author="Caitlin Jeffrey" w:date="2023-11-09T13:59:00Z">
              <w:tcPr>
                <w:tcW w:w="1033" w:type="dxa"/>
                <w:tcBorders>
                  <w:top w:val="nil"/>
                  <w:left w:val="nil"/>
                  <w:bottom w:val="nil"/>
                  <w:right w:val="nil"/>
                </w:tcBorders>
                <w:shd w:val="clear" w:color="auto" w:fill="auto"/>
                <w:noWrap/>
                <w:vAlign w:val="bottom"/>
              </w:tcPr>
            </w:tcPrChange>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715" w:author="Caitlin Jeffrey" w:date="2023-11-09T13:59:00Z">
              <w:tcPr>
                <w:tcW w:w="2747" w:type="dxa"/>
                <w:tcBorders>
                  <w:top w:val="nil"/>
                  <w:left w:val="nil"/>
                  <w:bottom w:val="nil"/>
                  <w:right w:val="nil"/>
                </w:tcBorders>
                <w:shd w:val="clear" w:color="auto" w:fill="auto"/>
                <w:vAlign w:val="bottom"/>
              </w:tcPr>
            </w:tcPrChange>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716" w:author="Caitlin Jeffrey" w:date="2023-11-09T13:59:00Z">
              <w:tcPr>
                <w:tcW w:w="3240" w:type="dxa"/>
                <w:gridSpan w:val="2"/>
                <w:tcBorders>
                  <w:top w:val="nil"/>
                  <w:left w:val="nil"/>
                  <w:bottom w:val="nil"/>
                  <w:right w:val="nil"/>
                </w:tcBorders>
                <w:shd w:val="clear" w:color="auto" w:fill="auto"/>
                <w:noWrap/>
                <w:vAlign w:val="bottom"/>
              </w:tcPr>
            </w:tcPrChange>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717" w:author="Caitlin Jeffrey" w:date="2023-11-09T13:59:00Z">
              <w:tcPr>
                <w:tcW w:w="1415" w:type="dxa"/>
                <w:tcBorders>
                  <w:top w:val="nil"/>
                  <w:left w:val="nil"/>
                  <w:bottom w:val="nil"/>
                  <w:right w:val="nil"/>
                </w:tcBorders>
                <w:vAlign w:val="bottom"/>
              </w:tcPr>
            </w:tcPrChange>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18" w:author="Caitlin Jeffrey" w:date="2023-11-09T13:59:00Z">
              <w:tcPr>
                <w:tcW w:w="4615" w:type="dxa"/>
                <w:gridSpan w:val="4"/>
                <w:tcBorders>
                  <w:top w:val="nil"/>
                  <w:left w:val="nil"/>
                  <w:bottom w:val="nil"/>
                  <w:right w:val="nil"/>
                </w:tcBorders>
                <w:shd w:val="clear" w:color="auto" w:fill="auto"/>
                <w:noWrap/>
                <w:vAlign w:val="bottom"/>
              </w:tcPr>
            </w:tcPrChange>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08729F">
        <w:tblPrEx>
          <w:tblPrExChange w:id="719" w:author="Caitlin Jeffrey" w:date="2023-11-09T14:00:00Z">
            <w:tblPrEx>
              <w:tblW w:w="13050" w:type="dxa"/>
            </w:tblPrEx>
          </w:tblPrExChange>
        </w:tblPrEx>
        <w:trPr>
          <w:trHeight w:val="270"/>
          <w:trPrChange w:id="720" w:author="Caitlin Jeffrey" w:date="2023-11-09T14:00:00Z">
            <w:trPr>
              <w:trHeight w:val="582"/>
            </w:trPr>
          </w:trPrChange>
        </w:trPr>
        <w:tc>
          <w:tcPr>
            <w:tcW w:w="1033" w:type="dxa"/>
            <w:tcBorders>
              <w:top w:val="nil"/>
              <w:left w:val="nil"/>
              <w:bottom w:val="nil"/>
              <w:right w:val="nil"/>
            </w:tcBorders>
            <w:shd w:val="clear" w:color="auto" w:fill="auto"/>
            <w:noWrap/>
            <w:vAlign w:val="bottom"/>
            <w:hideMark/>
            <w:tcPrChange w:id="721" w:author="Caitlin Jeffrey" w:date="2023-11-09T14:00:00Z">
              <w:tcPr>
                <w:tcW w:w="1033" w:type="dxa"/>
                <w:tcBorders>
                  <w:top w:val="nil"/>
                  <w:left w:val="nil"/>
                  <w:bottom w:val="nil"/>
                  <w:right w:val="nil"/>
                </w:tcBorders>
                <w:shd w:val="clear" w:color="auto" w:fill="auto"/>
                <w:noWrap/>
                <w:vAlign w:val="bottom"/>
                <w:hideMark/>
              </w:tcPr>
            </w:tcPrChange>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722" w:author="Caitlin Jeffrey" w:date="2023-11-09T14:00:00Z">
              <w:tcPr>
                <w:tcW w:w="2747" w:type="dxa"/>
                <w:tcBorders>
                  <w:top w:val="nil"/>
                  <w:left w:val="nil"/>
                  <w:bottom w:val="nil"/>
                  <w:right w:val="nil"/>
                </w:tcBorders>
                <w:shd w:val="clear" w:color="auto" w:fill="auto"/>
                <w:vAlign w:val="bottom"/>
                <w:hideMark/>
              </w:tcPr>
            </w:tcPrChange>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Change w:id="723" w:author="Caitlin Jeffrey" w:date="2023-11-09T14:00:00Z">
              <w:tcPr>
                <w:tcW w:w="3240" w:type="dxa"/>
                <w:gridSpan w:val="2"/>
                <w:tcBorders>
                  <w:top w:val="nil"/>
                  <w:left w:val="nil"/>
                  <w:bottom w:val="nil"/>
                  <w:right w:val="nil"/>
                </w:tcBorders>
                <w:shd w:val="clear" w:color="auto" w:fill="auto"/>
                <w:noWrap/>
                <w:vAlign w:val="bottom"/>
                <w:hideMark/>
              </w:tcPr>
            </w:tcPrChange>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Change w:id="724" w:author="Caitlin Jeffrey" w:date="2023-11-09T14:00:00Z">
              <w:tcPr>
                <w:tcW w:w="1415" w:type="dxa"/>
                <w:tcBorders>
                  <w:top w:val="nil"/>
                  <w:left w:val="nil"/>
                  <w:bottom w:val="nil"/>
                  <w:right w:val="nil"/>
                </w:tcBorders>
                <w:vAlign w:val="bottom"/>
              </w:tcPr>
            </w:tcPrChange>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Change w:id="725" w:author="Caitlin Jeffrey" w:date="2023-11-09T14:00:00Z">
              <w:tcPr>
                <w:tcW w:w="4615" w:type="dxa"/>
                <w:gridSpan w:val="4"/>
                <w:tcBorders>
                  <w:top w:val="nil"/>
                  <w:left w:val="nil"/>
                  <w:bottom w:val="nil"/>
                  <w:right w:val="nil"/>
                </w:tcBorders>
                <w:shd w:val="clear" w:color="auto" w:fill="auto"/>
                <w:noWrap/>
                <w:vAlign w:val="bottom"/>
              </w:tcPr>
            </w:tcPrChange>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2F546D">
        <w:tblPrEx>
          <w:tblPrExChange w:id="726" w:author="Caitlin Jeffrey" w:date="2023-11-09T13:59:00Z">
            <w:tblPrEx>
              <w:tblW w:w="13050" w:type="dxa"/>
            </w:tblPrEx>
          </w:tblPrExChange>
        </w:tblPrEx>
        <w:trPr>
          <w:trHeight w:val="291"/>
          <w:trPrChange w:id="72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28" w:author="Caitlin Jeffrey" w:date="2023-11-09T13:59:00Z">
              <w:tcPr>
                <w:tcW w:w="1033" w:type="dxa"/>
                <w:tcBorders>
                  <w:top w:val="nil"/>
                  <w:left w:val="nil"/>
                  <w:bottom w:val="nil"/>
                  <w:right w:val="nil"/>
                </w:tcBorders>
                <w:shd w:val="clear" w:color="auto" w:fill="auto"/>
                <w:noWrap/>
                <w:vAlign w:val="bottom"/>
                <w:hideMark/>
              </w:tcPr>
            </w:tcPrChange>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729" w:author="Caitlin Jeffrey" w:date="2023-11-09T13:59:00Z">
              <w:tcPr>
                <w:tcW w:w="2747" w:type="dxa"/>
                <w:tcBorders>
                  <w:top w:val="nil"/>
                  <w:left w:val="nil"/>
                  <w:bottom w:val="nil"/>
                  <w:right w:val="nil"/>
                </w:tcBorders>
                <w:shd w:val="clear" w:color="auto" w:fill="auto"/>
                <w:noWrap/>
                <w:vAlign w:val="bottom"/>
                <w:hideMark/>
              </w:tcPr>
            </w:tcPrChange>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730" w:author="Caitlin Jeffrey" w:date="2023-11-09T13:59:00Z">
              <w:tcPr>
                <w:tcW w:w="3240" w:type="dxa"/>
                <w:gridSpan w:val="2"/>
                <w:tcBorders>
                  <w:top w:val="nil"/>
                  <w:left w:val="nil"/>
                  <w:bottom w:val="nil"/>
                  <w:right w:val="nil"/>
                </w:tcBorders>
                <w:shd w:val="clear" w:color="auto" w:fill="auto"/>
                <w:noWrap/>
                <w:vAlign w:val="bottom"/>
                <w:hideMark/>
              </w:tcPr>
            </w:tcPrChange>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Change w:id="731" w:author="Caitlin Jeffrey" w:date="2023-11-09T13:59:00Z">
              <w:tcPr>
                <w:tcW w:w="1415" w:type="dxa"/>
                <w:tcBorders>
                  <w:top w:val="nil"/>
                  <w:left w:val="nil"/>
                  <w:bottom w:val="nil"/>
                  <w:right w:val="nil"/>
                </w:tcBorders>
                <w:vAlign w:val="bottom"/>
              </w:tcPr>
            </w:tcPrChange>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32" w:author="Caitlin Jeffrey" w:date="2023-11-09T13:59:00Z">
              <w:tcPr>
                <w:tcW w:w="4615" w:type="dxa"/>
                <w:gridSpan w:val="4"/>
                <w:tcBorders>
                  <w:top w:val="nil"/>
                  <w:left w:val="nil"/>
                  <w:bottom w:val="nil"/>
                  <w:right w:val="nil"/>
                </w:tcBorders>
                <w:shd w:val="clear" w:color="auto" w:fill="auto"/>
                <w:noWrap/>
                <w:vAlign w:val="bottom"/>
              </w:tcPr>
            </w:tcPrChange>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2F546D">
        <w:tblPrEx>
          <w:tblPrExChange w:id="733" w:author="Caitlin Jeffrey" w:date="2023-11-09T13:59:00Z">
            <w:tblPrEx>
              <w:tblW w:w="13050" w:type="dxa"/>
            </w:tblPrEx>
          </w:tblPrExChange>
        </w:tblPrEx>
        <w:trPr>
          <w:trHeight w:val="291"/>
          <w:trPrChange w:id="73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35" w:author="Caitlin Jeffrey" w:date="2023-11-09T13:59:00Z">
              <w:tcPr>
                <w:tcW w:w="1033" w:type="dxa"/>
                <w:tcBorders>
                  <w:top w:val="nil"/>
                  <w:left w:val="nil"/>
                  <w:bottom w:val="nil"/>
                  <w:right w:val="nil"/>
                </w:tcBorders>
                <w:shd w:val="clear" w:color="auto" w:fill="auto"/>
                <w:noWrap/>
                <w:vAlign w:val="bottom"/>
                <w:hideMark/>
              </w:tcPr>
            </w:tcPrChange>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736" w:author="Caitlin Jeffrey" w:date="2023-11-09T13:59:00Z">
              <w:tcPr>
                <w:tcW w:w="2747" w:type="dxa"/>
                <w:tcBorders>
                  <w:top w:val="nil"/>
                  <w:left w:val="nil"/>
                  <w:bottom w:val="nil"/>
                  <w:right w:val="nil"/>
                </w:tcBorders>
                <w:shd w:val="clear" w:color="auto" w:fill="auto"/>
                <w:noWrap/>
                <w:vAlign w:val="bottom"/>
                <w:hideMark/>
              </w:tcPr>
            </w:tcPrChange>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737" w:author="Caitlin Jeffrey" w:date="2023-11-09T13:59:00Z">
              <w:tcPr>
                <w:tcW w:w="3240" w:type="dxa"/>
                <w:gridSpan w:val="2"/>
                <w:tcBorders>
                  <w:top w:val="nil"/>
                  <w:left w:val="nil"/>
                  <w:bottom w:val="nil"/>
                  <w:right w:val="nil"/>
                </w:tcBorders>
                <w:shd w:val="clear" w:color="auto" w:fill="auto"/>
                <w:noWrap/>
                <w:vAlign w:val="bottom"/>
                <w:hideMark/>
              </w:tcPr>
            </w:tcPrChange>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738" w:author="Caitlin Jeffrey" w:date="2023-11-09T13:59:00Z">
              <w:tcPr>
                <w:tcW w:w="1415" w:type="dxa"/>
                <w:tcBorders>
                  <w:top w:val="nil"/>
                  <w:left w:val="nil"/>
                  <w:bottom w:val="nil"/>
                  <w:right w:val="nil"/>
                </w:tcBorders>
                <w:vAlign w:val="bottom"/>
              </w:tcPr>
            </w:tcPrChange>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Change w:id="739" w:author="Caitlin Jeffrey" w:date="2023-11-09T13:59:00Z">
              <w:tcPr>
                <w:tcW w:w="4615" w:type="dxa"/>
                <w:gridSpan w:val="4"/>
                <w:tcBorders>
                  <w:top w:val="nil"/>
                  <w:left w:val="nil"/>
                  <w:bottom w:val="nil"/>
                  <w:right w:val="nil"/>
                </w:tcBorders>
                <w:shd w:val="clear" w:color="auto" w:fill="auto"/>
                <w:noWrap/>
                <w:vAlign w:val="bottom"/>
              </w:tcPr>
            </w:tcPrChange>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2F546D">
        <w:tblPrEx>
          <w:tblPrExChange w:id="740" w:author="Caitlin Jeffrey" w:date="2023-11-09T13:59:00Z">
            <w:tblPrEx>
              <w:tblW w:w="13050" w:type="dxa"/>
            </w:tblPrEx>
          </w:tblPrExChange>
        </w:tblPrEx>
        <w:trPr>
          <w:trHeight w:val="291"/>
          <w:trPrChange w:id="74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42" w:author="Caitlin Jeffrey" w:date="2023-11-09T13:59:00Z">
              <w:tcPr>
                <w:tcW w:w="1033" w:type="dxa"/>
                <w:tcBorders>
                  <w:top w:val="nil"/>
                  <w:left w:val="nil"/>
                  <w:bottom w:val="nil"/>
                  <w:right w:val="nil"/>
                </w:tcBorders>
                <w:shd w:val="clear" w:color="auto" w:fill="auto"/>
                <w:noWrap/>
                <w:vAlign w:val="bottom"/>
                <w:hideMark/>
              </w:tcPr>
            </w:tcPrChange>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743" w:author="Caitlin Jeffrey" w:date="2023-11-09T13:59:00Z">
              <w:tcPr>
                <w:tcW w:w="2747" w:type="dxa"/>
                <w:tcBorders>
                  <w:top w:val="nil"/>
                  <w:left w:val="nil"/>
                  <w:bottom w:val="nil"/>
                  <w:right w:val="nil"/>
                </w:tcBorders>
                <w:shd w:val="clear" w:color="auto" w:fill="auto"/>
                <w:noWrap/>
                <w:vAlign w:val="bottom"/>
                <w:hideMark/>
              </w:tcPr>
            </w:tcPrChange>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744" w:author="Caitlin Jeffrey" w:date="2023-11-09T13:59:00Z">
              <w:tcPr>
                <w:tcW w:w="3240" w:type="dxa"/>
                <w:gridSpan w:val="2"/>
                <w:tcBorders>
                  <w:top w:val="nil"/>
                  <w:left w:val="nil"/>
                  <w:bottom w:val="nil"/>
                  <w:right w:val="nil"/>
                </w:tcBorders>
                <w:shd w:val="clear" w:color="auto" w:fill="auto"/>
                <w:noWrap/>
                <w:vAlign w:val="bottom"/>
                <w:hideMark/>
              </w:tcPr>
            </w:tcPrChange>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745" w:author="Caitlin Jeffrey" w:date="2023-11-09T13:59:00Z">
              <w:tcPr>
                <w:tcW w:w="1415" w:type="dxa"/>
                <w:tcBorders>
                  <w:top w:val="nil"/>
                  <w:left w:val="nil"/>
                  <w:bottom w:val="nil"/>
                  <w:right w:val="nil"/>
                </w:tcBorders>
                <w:vAlign w:val="bottom"/>
              </w:tcPr>
            </w:tcPrChange>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46" w:author="Caitlin Jeffrey" w:date="2023-11-09T13:59:00Z">
              <w:tcPr>
                <w:tcW w:w="4615" w:type="dxa"/>
                <w:gridSpan w:val="4"/>
                <w:tcBorders>
                  <w:top w:val="nil"/>
                  <w:left w:val="nil"/>
                  <w:bottom w:val="nil"/>
                  <w:right w:val="nil"/>
                </w:tcBorders>
                <w:shd w:val="clear" w:color="auto" w:fill="auto"/>
                <w:noWrap/>
                <w:vAlign w:val="bottom"/>
              </w:tcPr>
            </w:tcPrChange>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2F546D">
        <w:tblPrEx>
          <w:tblPrExChange w:id="747" w:author="Caitlin Jeffrey" w:date="2023-11-09T13:59:00Z">
            <w:tblPrEx>
              <w:tblW w:w="13050" w:type="dxa"/>
            </w:tblPrEx>
          </w:tblPrExChange>
        </w:tblPrEx>
        <w:trPr>
          <w:trHeight w:val="291"/>
          <w:trPrChange w:id="74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49" w:author="Caitlin Jeffrey" w:date="2023-11-09T13:59:00Z">
              <w:tcPr>
                <w:tcW w:w="1033" w:type="dxa"/>
                <w:tcBorders>
                  <w:top w:val="nil"/>
                  <w:left w:val="nil"/>
                  <w:bottom w:val="nil"/>
                  <w:right w:val="nil"/>
                </w:tcBorders>
                <w:shd w:val="clear" w:color="auto" w:fill="auto"/>
                <w:noWrap/>
                <w:vAlign w:val="bottom"/>
                <w:hideMark/>
              </w:tcPr>
            </w:tcPrChange>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750" w:author="Caitlin Jeffrey" w:date="2023-11-09T13:59:00Z">
              <w:tcPr>
                <w:tcW w:w="2747" w:type="dxa"/>
                <w:tcBorders>
                  <w:top w:val="nil"/>
                  <w:left w:val="nil"/>
                  <w:bottom w:val="nil"/>
                  <w:right w:val="nil"/>
                </w:tcBorders>
                <w:shd w:val="clear" w:color="auto" w:fill="auto"/>
                <w:noWrap/>
                <w:vAlign w:val="bottom"/>
                <w:hideMark/>
              </w:tcPr>
            </w:tcPrChange>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Change w:id="751" w:author="Caitlin Jeffrey" w:date="2023-11-09T13:59:00Z">
              <w:tcPr>
                <w:tcW w:w="3240" w:type="dxa"/>
                <w:gridSpan w:val="2"/>
                <w:tcBorders>
                  <w:top w:val="nil"/>
                  <w:left w:val="nil"/>
                  <w:bottom w:val="nil"/>
                  <w:right w:val="nil"/>
                </w:tcBorders>
                <w:shd w:val="clear" w:color="auto" w:fill="auto"/>
                <w:noWrap/>
                <w:vAlign w:val="bottom"/>
                <w:hideMark/>
              </w:tcPr>
            </w:tcPrChange>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752" w:author="Caitlin Jeffrey" w:date="2023-11-09T13:59:00Z">
              <w:tcPr>
                <w:tcW w:w="1415" w:type="dxa"/>
                <w:tcBorders>
                  <w:top w:val="nil"/>
                  <w:left w:val="nil"/>
                  <w:bottom w:val="nil"/>
                  <w:right w:val="nil"/>
                </w:tcBorders>
                <w:vAlign w:val="bottom"/>
              </w:tcPr>
            </w:tcPrChange>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Change w:id="753" w:author="Caitlin Jeffrey" w:date="2023-11-09T13:59:00Z">
              <w:tcPr>
                <w:tcW w:w="4615" w:type="dxa"/>
                <w:gridSpan w:val="4"/>
                <w:tcBorders>
                  <w:top w:val="nil"/>
                  <w:left w:val="nil"/>
                  <w:bottom w:val="nil"/>
                  <w:right w:val="nil"/>
                </w:tcBorders>
                <w:shd w:val="clear" w:color="auto" w:fill="auto"/>
                <w:noWrap/>
                <w:vAlign w:val="bottom"/>
              </w:tcPr>
            </w:tcPrChange>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2F546D">
        <w:tblPrEx>
          <w:tblPrExChange w:id="754" w:author="Caitlin Jeffrey" w:date="2023-11-09T13:59:00Z">
            <w:tblPrEx>
              <w:tblW w:w="13050" w:type="dxa"/>
            </w:tblPrEx>
          </w:tblPrExChange>
        </w:tblPrEx>
        <w:trPr>
          <w:trHeight w:val="291"/>
          <w:trPrChange w:id="75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56" w:author="Caitlin Jeffrey" w:date="2023-11-09T13:59:00Z">
              <w:tcPr>
                <w:tcW w:w="1033" w:type="dxa"/>
                <w:tcBorders>
                  <w:top w:val="nil"/>
                  <w:left w:val="nil"/>
                  <w:bottom w:val="nil"/>
                  <w:right w:val="nil"/>
                </w:tcBorders>
                <w:shd w:val="clear" w:color="auto" w:fill="auto"/>
                <w:noWrap/>
                <w:vAlign w:val="bottom"/>
                <w:hideMark/>
              </w:tcPr>
            </w:tcPrChange>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757" w:author="Caitlin Jeffrey" w:date="2023-11-09T13:59:00Z">
              <w:tcPr>
                <w:tcW w:w="2747" w:type="dxa"/>
                <w:tcBorders>
                  <w:top w:val="nil"/>
                  <w:left w:val="nil"/>
                  <w:bottom w:val="nil"/>
                  <w:right w:val="nil"/>
                </w:tcBorders>
                <w:shd w:val="clear" w:color="auto" w:fill="auto"/>
                <w:noWrap/>
                <w:vAlign w:val="bottom"/>
                <w:hideMark/>
              </w:tcPr>
            </w:tcPrChange>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758" w:author="Caitlin Jeffrey" w:date="2023-11-09T13:59:00Z">
              <w:tcPr>
                <w:tcW w:w="3240" w:type="dxa"/>
                <w:gridSpan w:val="2"/>
                <w:tcBorders>
                  <w:top w:val="nil"/>
                  <w:left w:val="nil"/>
                  <w:bottom w:val="nil"/>
                  <w:right w:val="nil"/>
                </w:tcBorders>
                <w:shd w:val="clear" w:color="auto" w:fill="auto"/>
                <w:noWrap/>
                <w:vAlign w:val="bottom"/>
                <w:hideMark/>
              </w:tcPr>
            </w:tcPrChange>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759" w:author="Caitlin Jeffrey" w:date="2023-11-09T13:59:00Z">
              <w:tcPr>
                <w:tcW w:w="1415" w:type="dxa"/>
                <w:tcBorders>
                  <w:top w:val="nil"/>
                  <w:left w:val="nil"/>
                  <w:bottom w:val="nil"/>
                  <w:right w:val="nil"/>
                </w:tcBorders>
                <w:vAlign w:val="bottom"/>
              </w:tcPr>
            </w:tcPrChange>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760" w:author="Caitlin Jeffrey" w:date="2023-11-09T13:59:00Z">
              <w:tcPr>
                <w:tcW w:w="4615" w:type="dxa"/>
                <w:gridSpan w:val="4"/>
                <w:tcBorders>
                  <w:top w:val="nil"/>
                  <w:left w:val="nil"/>
                  <w:bottom w:val="nil"/>
                  <w:right w:val="nil"/>
                </w:tcBorders>
                <w:shd w:val="clear" w:color="auto" w:fill="auto"/>
                <w:noWrap/>
                <w:vAlign w:val="bottom"/>
              </w:tcPr>
            </w:tcPrChange>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2F546D">
        <w:tblPrEx>
          <w:tblPrExChange w:id="761" w:author="Caitlin Jeffrey" w:date="2023-11-09T13:59:00Z">
            <w:tblPrEx>
              <w:tblW w:w="13050" w:type="dxa"/>
            </w:tblPrEx>
          </w:tblPrExChange>
        </w:tblPrEx>
        <w:trPr>
          <w:trHeight w:val="291"/>
          <w:trPrChange w:id="76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763" w:author="Caitlin Jeffrey" w:date="2023-11-09T13:59:00Z">
              <w:tcPr>
                <w:tcW w:w="1033" w:type="dxa"/>
                <w:tcBorders>
                  <w:top w:val="nil"/>
                  <w:left w:val="nil"/>
                  <w:bottom w:val="nil"/>
                  <w:right w:val="nil"/>
                </w:tcBorders>
                <w:shd w:val="clear" w:color="auto" w:fill="auto"/>
                <w:noWrap/>
                <w:vAlign w:val="bottom"/>
                <w:hideMark/>
              </w:tcPr>
            </w:tcPrChange>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764" w:author="Caitlin Jeffrey" w:date="2023-11-09T13:59:00Z">
              <w:tcPr>
                <w:tcW w:w="2747" w:type="dxa"/>
                <w:tcBorders>
                  <w:top w:val="nil"/>
                  <w:left w:val="nil"/>
                  <w:bottom w:val="nil"/>
                  <w:right w:val="nil"/>
                </w:tcBorders>
                <w:shd w:val="clear" w:color="auto" w:fill="auto"/>
                <w:noWrap/>
                <w:vAlign w:val="bottom"/>
                <w:hideMark/>
              </w:tcPr>
            </w:tcPrChange>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Change w:id="765" w:author="Caitlin Jeffrey" w:date="2023-11-09T13:59:00Z">
              <w:tcPr>
                <w:tcW w:w="3240" w:type="dxa"/>
                <w:gridSpan w:val="2"/>
                <w:tcBorders>
                  <w:top w:val="nil"/>
                  <w:left w:val="nil"/>
                  <w:bottom w:val="nil"/>
                  <w:right w:val="nil"/>
                </w:tcBorders>
                <w:shd w:val="clear" w:color="auto" w:fill="auto"/>
                <w:noWrap/>
                <w:vAlign w:val="bottom"/>
                <w:hideMark/>
              </w:tcPr>
            </w:tcPrChange>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766" w:author="Caitlin Jeffrey" w:date="2023-11-09T13:59:00Z">
              <w:tcPr>
                <w:tcW w:w="1415" w:type="dxa"/>
                <w:tcBorders>
                  <w:top w:val="nil"/>
                  <w:left w:val="nil"/>
                  <w:bottom w:val="nil"/>
                  <w:right w:val="nil"/>
                </w:tcBorders>
                <w:vAlign w:val="bottom"/>
              </w:tcPr>
            </w:tcPrChange>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Change w:id="767" w:author="Caitlin Jeffrey" w:date="2023-11-09T13:59:00Z">
              <w:tcPr>
                <w:tcW w:w="4615" w:type="dxa"/>
                <w:gridSpan w:val="4"/>
                <w:tcBorders>
                  <w:top w:val="nil"/>
                  <w:left w:val="nil"/>
                  <w:bottom w:val="nil"/>
                  <w:right w:val="nil"/>
                </w:tcBorders>
                <w:shd w:val="clear" w:color="auto" w:fill="auto"/>
                <w:noWrap/>
                <w:vAlign w:val="bottom"/>
                <w:hideMark/>
              </w:tcPr>
            </w:tcPrChange>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2F546D">
        <w:tblPrEx>
          <w:tblPrExChange w:id="768" w:author="Caitlin Jeffrey" w:date="2023-11-09T13:59:00Z">
            <w:tblPrEx>
              <w:tblW w:w="13050" w:type="dxa"/>
            </w:tblPrEx>
          </w:tblPrExChange>
        </w:tblPrEx>
        <w:trPr>
          <w:trHeight w:val="291"/>
          <w:trPrChange w:id="769"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770" w:author="Caitlin Jeffrey" w:date="2023-11-09T13:59:00Z">
              <w:tcPr>
                <w:tcW w:w="3780" w:type="dxa"/>
                <w:gridSpan w:val="2"/>
                <w:tcBorders>
                  <w:top w:val="nil"/>
                  <w:left w:val="nil"/>
                  <w:bottom w:val="nil"/>
                  <w:right w:val="nil"/>
                </w:tcBorders>
                <w:shd w:val="clear" w:color="auto" w:fill="auto"/>
                <w:noWrap/>
                <w:vAlign w:val="bottom"/>
                <w:hideMark/>
              </w:tcPr>
            </w:tcPrChange>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Change w:id="771" w:author="Caitlin Jeffrey" w:date="2023-11-09T13:59:00Z">
              <w:tcPr>
                <w:tcW w:w="5760" w:type="dxa"/>
                <w:gridSpan w:val="5"/>
                <w:tcBorders>
                  <w:top w:val="nil"/>
                  <w:left w:val="nil"/>
                  <w:bottom w:val="nil"/>
                  <w:right w:val="nil"/>
                </w:tcBorders>
                <w:shd w:val="clear" w:color="auto" w:fill="auto"/>
                <w:noWrap/>
                <w:vAlign w:val="bottom"/>
                <w:hideMark/>
              </w:tcPr>
            </w:tcPrChange>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772" w:author="Caitlin Jeffrey" w:date="2023-11-09T13:59:00Z">
              <w:tcPr>
                <w:tcW w:w="2520" w:type="dxa"/>
                <w:tcBorders>
                  <w:top w:val="nil"/>
                  <w:left w:val="nil"/>
                  <w:bottom w:val="nil"/>
                  <w:right w:val="nil"/>
                </w:tcBorders>
                <w:vAlign w:val="bottom"/>
              </w:tcPr>
            </w:tcPrChange>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773" w:author="Caitlin Jeffrey" w:date="2023-11-09T13:59:00Z">
              <w:tcPr>
                <w:tcW w:w="990" w:type="dxa"/>
                <w:tcBorders>
                  <w:top w:val="nil"/>
                  <w:left w:val="nil"/>
                  <w:bottom w:val="nil"/>
                  <w:right w:val="nil"/>
                </w:tcBorders>
                <w:shd w:val="clear" w:color="auto" w:fill="auto"/>
                <w:noWrap/>
                <w:vAlign w:val="bottom"/>
                <w:hideMark/>
              </w:tcPr>
            </w:tcPrChange>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2F546D">
        <w:tblPrEx>
          <w:tblPrExChange w:id="774" w:author="Caitlin Jeffrey" w:date="2023-11-09T13:59:00Z">
            <w:tblPrEx>
              <w:tblW w:w="13050" w:type="dxa"/>
            </w:tblPrEx>
          </w:tblPrExChange>
        </w:tblPrEx>
        <w:trPr>
          <w:trHeight w:val="291"/>
          <w:trPrChange w:id="775"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776" w:author="Caitlin Jeffrey" w:date="2023-11-09T13:59:00Z">
              <w:tcPr>
                <w:tcW w:w="1033" w:type="dxa"/>
                <w:tcBorders>
                  <w:top w:val="nil"/>
                  <w:left w:val="nil"/>
                  <w:bottom w:val="nil"/>
                  <w:right w:val="nil"/>
                </w:tcBorders>
                <w:shd w:val="clear" w:color="auto" w:fill="auto"/>
                <w:noWrap/>
                <w:vAlign w:val="bottom"/>
              </w:tcPr>
            </w:tcPrChange>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777" w:author="Caitlin Jeffrey" w:date="2023-11-09T13:59:00Z">
              <w:tcPr>
                <w:tcW w:w="2747" w:type="dxa"/>
                <w:tcBorders>
                  <w:top w:val="nil"/>
                  <w:left w:val="nil"/>
                  <w:bottom w:val="nil"/>
                  <w:right w:val="nil"/>
                </w:tcBorders>
                <w:shd w:val="clear" w:color="auto" w:fill="auto"/>
                <w:noWrap/>
                <w:vAlign w:val="bottom"/>
              </w:tcPr>
            </w:tcPrChange>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778" w:author="Caitlin Jeffrey" w:date="2023-11-09T13:59:00Z">
              <w:tcPr>
                <w:tcW w:w="3240" w:type="dxa"/>
                <w:gridSpan w:val="2"/>
                <w:tcBorders>
                  <w:top w:val="nil"/>
                  <w:left w:val="nil"/>
                  <w:bottom w:val="nil"/>
                  <w:right w:val="nil"/>
                </w:tcBorders>
                <w:shd w:val="clear" w:color="auto" w:fill="auto"/>
                <w:noWrap/>
                <w:vAlign w:val="bottom"/>
              </w:tcPr>
            </w:tcPrChange>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779" w:author="Caitlin Jeffrey" w:date="2023-11-09T13:59:00Z">
              <w:tcPr>
                <w:tcW w:w="1415" w:type="dxa"/>
                <w:tcBorders>
                  <w:top w:val="nil"/>
                  <w:left w:val="nil"/>
                  <w:bottom w:val="nil"/>
                  <w:right w:val="nil"/>
                </w:tcBorders>
                <w:vAlign w:val="bottom"/>
              </w:tcPr>
            </w:tcPrChange>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Change w:id="780" w:author="Caitlin Jeffrey" w:date="2023-11-09T13:59:00Z">
              <w:tcPr>
                <w:tcW w:w="4615" w:type="dxa"/>
                <w:gridSpan w:val="4"/>
                <w:tcBorders>
                  <w:top w:val="nil"/>
                  <w:left w:val="nil"/>
                  <w:bottom w:val="nil"/>
                  <w:right w:val="nil"/>
                </w:tcBorders>
                <w:shd w:val="clear" w:color="auto" w:fill="auto"/>
                <w:noWrap/>
                <w:vAlign w:val="bottom"/>
              </w:tcPr>
            </w:tcPrChange>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2F546D">
        <w:tblPrEx>
          <w:tblPrExChange w:id="781" w:author="Caitlin Jeffrey" w:date="2023-11-09T13:59:00Z">
            <w:tblPrEx>
              <w:tblW w:w="13050" w:type="dxa"/>
            </w:tblPrEx>
          </w:tblPrExChange>
        </w:tblPrEx>
        <w:trPr>
          <w:trHeight w:val="291"/>
          <w:trPrChange w:id="782"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783" w:author="Caitlin Jeffrey" w:date="2023-11-09T13:59:00Z">
              <w:tcPr>
                <w:tcW w:w="1033" w:type="dxa"/>
                <w:tcBorders>
                  <w:top w:val="nil"/>
                  <w:left w:val="nil"/>
                  <w:bottom w:val="nil"/>
                  <w:right w:val="nil"/>
                </w:tcBorders>
                <w:shd w:val="clear" w:color="auto" w:fill="auto"/>
                <w:noWrap/>
                <w:vAlign w:val="bottom"/>
              </w:tcPr>
            </w:tcPrChange>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784" w:author="Caitlin Jeffrey" w:date="2023-11-09T13:59:00Z">
              <w:tcPr>
                <w:tcW w:w="2747" w:type="dxa"/>
                <w:tcBorders>
                  <w:top w:val="nil"/>
                  <w:left w:val="nil"/>
                  <w:bottom w:val="nil"/>
                  <w:right w:val="nil"/>
                </w:tcBorders>
                <w:shd w:val="clear" w:color="auto" w:fill="auto"/>
                <w:noWrap/>
                <w:vAlign w:val="bottom"/>
              </w:tcPr>
            </w:tcPrChange>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785" w:author="Caitlin Jeffrey" w:date="2023-11-09T13:59:00Z">
              <w:tcPr>
                <w:tcW w:w="3240" w:type="dxa"/>
                <w:gridSpan w:val="2"/>
                <w:tcBorders>
                  <w:top w:val="nil"/>
                  <w:left w:val="nil"/>
                  <w:bottom w:val="nil"/>
                  <w:right w:val="nil"/>
                </w:tcBorders>
                <w:shd w:val="clear" w:color="auto" w:fill="auto"/>
                <w:noWrap/>
                <w:vAlign w:val="bottom"/>
              </w:tcPr>
            </w:tcPrChange>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786" w:author="Caitlin Jeffrey" w:date="2023-11-09T13:59:00Z">
              <w:tcPr>
                <w:tcW w:w="1415" w:type="dxa"/>
                <w:tcBorders>
                  <w:top w:val="nil"/>
                  <w:left w:val="nil"/>
                  <w:bottom w:val="nil"/>
                  <w:right w:val="nil"/>
                </w:tcBorders>
                <w:vAlign w:val="bottom"/>
              </w:tcPr>
            </w:tcPrChange>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Change w:id="787" w:author="Caitlin Jeffrey" w:date="2023-11-09T13:59:00Z">
              <w:tcPr>
                <w:tcW w:w="4615" w:type="dxa"/>
                <w:gridSpan w:val="4"/>
                <w:tcBorders>
                  <w:top w:val="nil"/>
                  <w:left w:val="nil"/>
                  <w:bottom w:val="nil"/>
                  <w:right w:val="nil"/>
                </w:tcBorders>
                <w:shd w:val="clear" w:color="auto" w:fill="auto"/>
                <w:noWrap/>
                <w:vAlign w:val="bottom"/>
              </w:tcPr>
            </w:tcPrChange>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2F546D">
        <w:tblPrEx>
          <w:tblPrExChange w:id="788" w:author="Caitlin Jeffrey" w:date="2023-11-09T13:59:00Z">
            <w:tblPrEx>
              <w:tblW w:w="13050" w:type="dxa"/>
            </w:tblPrEx>
          </w:tblPrExChange>
        </w:tblPrEx>
        <w:trPr>
          <w:trHeight w:val="291"/>
          <w:trPrChange w:id="789"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790" w:author="Caitlin Jeffrey" w:date="2023-11-09T13:59:00Z">
              <w:tcPr>
                <w:tcW w:w="1033" w:type="dxa"/>
                <w:tcBorders>
                  <w:top w:val="nil"/>
                  <w:left w:val="nil"/>
                  <w:bottom w:val="nil"/>
                  <w:right w:val="nil"/>
                </w:tcBorders>
                <w:shd w:val="clear" w:color="auto" w:fill="auto"/>
                <w:noWrap/>
                <w:vAlign w:val="bottom"/>
              </w:tcPr>
            </w:tcPrChange>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791" w:author="Caitlin Jeffrey" w:date="2023-11-09T13:59:00Z">
              <w:tcPr>
                <w:tcW w:w="2747" w:type="dxa"/>
                <w:tcBorders>
                  <w:top w:val="nil"/>
                  <w:left w:val="nil"/>
                  <w:bottom w:val="nil"/>
                  <w:right w:val="nil"/>
                </w:tcBorders>
                <w:shd w:val="clear" w:color="auto" w:fill="auto"/>
                <w:noWrap/>
                <w:vAlign w:val="bottom"/>
              </w:tcPr>
            </w:tcPrChange>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792" w:author="Caitlin Jeffrey" w:date="2023-11-09T13:59:00Z">
              <w:tcPr>
                <w:tcW w:w="3240" w:type="dxa"/>
                <w:gridSpan w:val="2"/>
                <w:tcBorders>
                  <w:top w:val="nil"/>
                  <w:left w:val="nil"/>
                  <w:bottom w:val="nil"/>
                  <w:right w:val="nil"/>
                </w:tcBorders>
                <w:shd w:val="clear" w:color="auto" w:fill="auto"/>
                <w:noWrap/>
                <w:vAlign w:val="bottom"/>
              </w:tcPr>
            </w:tcPrChange>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793" w:author="Caitlin Jeffrey" w:date="2023-11-09T13:59:00Z">
              <w:tcPr>
                <w:tcW w:w="1415" w:type="dxa"/>
                <w:tcBorders>
                  <w:top w:val="nil"/>
                  <w:left w:val="nil"/>
                  <w:bottom w:val="nil"/>
                  <w:right w:val="nil"/>
                </w:tcBorders>
                <w:vAlign w:val="bottom"/>
              </w:tcPr>
            </w:tcPrChange>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Change w:id="794" w:author="Caitlin Jeffrey" w:date="2023-11-09T13:59:00Z">
              <w:tcPr>
                <w:tcW w:w="4615" w:type="dxa"/>
                <w:gridSpan w:val="4"/>
                <w:tcBorders>
                  <w:top w:val="nil"/>
                  <w:left w:val="nil"/>
                  <w:bottom w:val="nil"/>
                  <w:right w:val="nil"/>
                </w:tcBorders>
                <w:shd w:val="clear" w:color="auto" w:fill="auto"/>
                <w:noWrap/>
                <w:vAlign w:val="bottom"/>
              </w:tcPr>
            </w:tcPrChange>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2F546D">
        <w:tblPrEx>
          <w:tblPrExChange w:id="795" w:author="Caitlin Jeffrey" w:date="2023-11-09T13:59:00Z">
            <w:tblPrEx>
              <w:tblW w:w="13050" w:type="dxa"/>
            </w:tblPrEx>
          </w:tblPrExChange>
        </w:tblPrEx>
        <w:trPr>
          <w:trHeight w:val="291"/>
          <w:trPrChange w:id="796"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797" w:author="Caitlin Jeffrey" w:date="2023-11-09T13:59:00Z">
              <w:tcPr>
                <w:tcW w:w="1033" w:type="dxa"/>
                <w:tcBorders>
                  <w:top w:val="nil"/>
                  <w:left w:val="nil"/>
                  <w:bottom w:val="nil"/>
                  <w:right w:val="nil"/>
                </w:tcBorders>
                <w:shd w:val="clear" w:color="auto" w:fill="auto"/>
                <w:noWrap/>
                <w:vAlign w:val="bottom"/>
              </w:tcPr>
            </w:tcPrChange>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798" w:author="Caitlin Jeffrey" w:date="2023-11-09T13:59:00Z">
              <w:tcPr>
                <w:tcW w:w="2747" w:type="dxa"/>
                <w:tcBorders>
                  <w:top w:val="nil"/>
                  <w:left w:val="nil"/>
                  <w:bottom w:val="nil"/>
                  <w:right w:val="nil"/>
                </w:tcBorders>
                <w:shd w:val="clear" w:color="auto" w:fill="auto"/>
                <w:noWrap/>
                <w:vAlign w:val="bottom"/>
              </w:tcPr>
            </w:tcPrChange>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799" w:author="Caitlin Jeffrey" w:date="2023-11-09T13:59:00Z">
              <w:tcPr>
                <w:tcW w:w="3240" w:type="dxa"/>
                <w:gridSpan w:val="2"/>
                <w:tcBorders>
                  <w:top w:val="nil"/>
                  <w:left w:val="nil"/>
                  <w:bottom w:val="nil"/>
                  <w:right w:val="nil"/>
                </w:tcBorders>
                <w:shd w:val="clear" w:color="auto" w:fill="auto"/>
                <w:noWrap/>
                <w:vAlign w:val="bottom"/>
              </w:tcPr>
            </w:tcPrChange>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800" w:author="Caitlin Jeffrey" w:date="2023-11-09T13:59:00Z">
              <w:tcPr>
                <w:tcW w:w="1415" w:type="dxa"/>
                <w:tcBorders>
                  <w:top w:val="nil"/>
                  <w:left w:val="nil"/>
                  <w:bottom w:val="nil"/>
                  <w:right w:val="nil"/>
                </w:tcBorders>
                <w:vAlign w:val="bottom"/>
              </w:tcPr>
            </w:tcPrChange>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801" w:author="Caitlin Jeffrey" w:date="2023-11-09T13:59:00Z">
              <w:tcPr>
                <w:tcW w:w="4615" w:type="dxa"/>
                <w:gridSpan w:val="4"/>
                <w:tcBorders>
                  <w:top w:val="nil"/>
                  <w:left w:val="nil"/>
                  <w:bottom w:val="nil"/>
                  <w:right w:val="nil"/>
                </w:tcBorders>
                <w:shd w:val="clear" w:color="auto" w:fill="auto"/>
                <w:noWrap/>
                <w:vAlign w:val="bottom"/>
              </w:tcPr>
            </w:tcPrChange>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2F546D">
        <w:tblPrEx>
          <w:tblPrExChange w:id="802" w:author="Caitlin Jeffrey" w:date="2023-11-09T13:59:00Z">
            <w:tblPrEx>
              <w:tblW w:w="13050" w:type="dxa"/>
            </w:tblPrEx>
          </w:tblPrExChange>
        </w:tblPrEx>
        <w:trPr>
          <w:trHeight w:val="291"/>
          <w:trPrChange w:id="80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804" w:author="Caitlin Jeffrey" w:date="2023-11-09T13:59:00Z">
              <w:tcPr>
                <w:tcW w:w="1033" w:type="dxa"/>
                <w:tcBorders>
                  <w:top w:val="nil"/>
                  <w:left w:val="nil"/>
                  <w:bottom w:val="nil"/>
                  <w:right w:val="nil"/>
                </w:tcBorders>
                <w:shd w:val="clear" w:color="auto" w:fill="auto"/>
                <w:noWrap/>
                <w:vAlign w:val="bottom"/>
                <w:hideMark/>
              </w:tcPr>
            </w:tcPrChange>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805" w:author="Caitlin Jeffrey" w:date="2023-11-09T13:59:00Z">
              <w:tcPr>
                <w:tcW w:w="2747" w:type="dxa"/>
                <w:tcBorders>
                  <w:top w:val="nil"/>
                  <w:left w:val="nil"/>
                  <w:bottom w:val="nil"/>
                  <w:right w:val="nil"/>
                </w:tcBorders>
                <w:shd w:val="clear" w:color="auto" w:fill="auto"/>
                <w:noWrap/>
                <w:vAlign w:val="bottom"/>
                <w:hideMark/>
              </w:tcPr>
            </w:tcPrChange>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806" w:author="Caitlin Jeffrey" w:date="2023-11-09T13:59:00Z">
              <w:tcPr>
                <w:tcW w:w="3240" w:type="dxa"/>
                <w:gridSpan w:val="2"/>
                <w:tcBorders>
                  <w:top w:val="nil"/>
                  <w:left w:val="nil"/>
                  <w:bottom w:val="nil"/>
                  <w:right w:val="nil"/>
                </w:tcBorders>
                <w:shd w:val="clear" w:color="auto" w:fill="auto"/>
                <w:noWrap/>
                <w:vAlign w:val="bottom"/>
                <w:hideMark/>
              </w:tcPr>
            </w:tcPrChange>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807" w:author="Caitlin Jeffrey" w:date="2023-11-09T13:59:00Z">
              <w:tcPr>
                <w:tcW w:w="1415" w:type="dxa"/>
                <w:tcBorders>
                  <w:top w:val="nil"/>
                  <w:left w:val="nil"/>
                  <w:bottom w:val="nil"/>
                  <w:right w:val="nil"/>
                </w:tcBorders>
                <w:vAlign w:val="bottom"/>
              </w:tcPr>
            </w:tcPrChange>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Change w:id="808" w:author="Caitlin Jeffrey" w:date="2023-11-09T13:59:00Z">
              <w:tcPr>
                <w:tcW w:w="4615" w:type="dxa"/>
                <w:gridSpan w:val="4"/>
                <w:tcBorders>
                  <w:top w:val="nil"/>
                  <w:left w:val="nil"/>
                  <w:bottom w:val="nil"/>
                  <w:right w:val="nil"/>
                </w:tcBorders>
                <w:shd w:val="clear" w:color="auto" w:fill="auto"/>
                <w:noWrap/>
                <w:vAlign w:val="bottom"/>
              </w:tcPr>
            </w:tcPrChange>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2F546D">
        <w:tblPrEx>
          <w:tblPrExChange w:id="809" w:author="Caitlin Jeffrey" w:date="2023-11-09T13:59:00Z">
            <w:tblPrEx>
              <w:tblW w:w="13050" w:type="dxa"/>
            </w:tblPrEx>
          </w:tblPrExChange>
        </w:tblPrEx>
        <w:trPr>
          <w:trHeight w:val="291"/>
          <w:trPrChange w:id="81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811" w:author="Caitlin Jeffrey" w:date="2023-11-09T13:59:00Z">
              <w:tcPr>
                <w:tcW w:w="1033" w:type="dxa"/>
                <w:tcBorders>
                  <w:top w:val="nil"/>
                  <w:left w:val="nil"/>
                  <w:bottom w:val="nil"/>
                  <w:right w:val="nil"/>
                </w:tcBorders>
                <w:shd w:val="clear" w:color="auto" w:fill="auto"/>
                <w:noWrap/>
                <w:vAlign w:val="bottom"/>
                <w:hideMark/>
              </w:tcPr>
            </w:tcPrChange>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812" w:author="Caitlin Jeffrey" w:date="2023-11-09T13:59:00Z">
              <w:tcPr>
                <w:tcW w:w="2747" w:type="dxa"/>
                <w:tcBorders>
                  <w:top w:val="nil"/>
                  <w:left w:val="nil"/>
                  <w:bottom w:val="nil"/>
                  <w:right w:val="nil"/>
                </w:tcBorders>
                <w:shd w:val="clear" w:color="auto" w:fill="auto"/>
                <w:noWrap/>
                <w:vAlign w:val="bottom"/>
                <w:hideMark/>
              </w:tcPr>
            </w:tcPrChange>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813" w:author="Caitlin Jeffrey" w:date="2023-11-09T13:59:00Z">
              <w:tcPr>
                <w:tcW w:w="3240" w:type="dxa"/>
                <w:gridSpan w:val="2"/>
                <w:tcBorders>
                  <w:top w:val="nil"/>
                  <w:left w:val="nil"/>
                  <w:bottom w:val="nil"/>
                  <w:right w:val="nil"/>
                </w:tcBorders>
                <w:shd w:val="clear" w:color="auto" w:fill="auto"/>
                <w:noWrap/>
                <w:vAlign w:val="bottom"/>
                <w:hideMark/>
              </w:tcPr>
            </w:tcPrChange>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814" w:author="Caitlin Jeffrey" w:date="2023-11-09T13:59:00Z">
              <w:tcPr>
                <w:tcW w:w="1415" w:type="dxa"/>
                <w:tcBorders>
                  <w:top w:val="nil"/>
                  <w:left w:val="nil"/>
                  <w:bottom w:val="nil"/>
                  <w:right w:val="nil"/>
                </w:tcBorders>
                <w:vAlign w:val="bottom"/>
              </w:tcPr>
            </w:tcPrChange>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815" w:author="Caitlin Jeffrey" w:date="2023-11-09T13:59:00Z">
              <w:tcPr>
                <w:tcW w:w="4615" w:type="dxa"/>
                <w:gridSpan w:val="4"/>
                <w:tcBorders>
                  <w:top w:val="nil"/>
                  <w:left w:val="nil"/>
                  <w:bottom w:val="nil"/>
                  <w:right w:val="nil"/>
                </w:tcBorders>
                <w:shd w:val="clear" w:color="auto" w:fill="auto"/>
                <w:noWrap/>
                <w:vAlign w:val="bottom"/>
              </w:tcPr>
            </w:tcPrChange>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2F546D">
        <w:tblPrEx>
          <w:tblPrExChange w:id="816" w:author="Caitlin Jeffrey" w:date="2023-11-09T13:59:00Z">
            <w:tblPrEx>
              <w:tblW w:w="13050" w:type="dxa"/>
            </w:tblPrEx>
          </w:tblPrExChange>
        </w:tblPrEx>
        <w:trPr>
          <w:trHeight w:val="291"/>
          <w:trPrChange w:id="81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818" w:author="Caitlin Jeffrey" w:date="2023-11-09T13:59:00Z">
              <w:tcPr>
                <w:tcW w:w="1033" w:type="dxa"/>
                <w:tcBorders>
                  <w:top w:val="nil"/>
                  <w:left w:val="nil"/>
                  <w:bottom w:val="nil"/>
                  <w:right w:val="nil"/>
                </w:tcBorders>
                <w:shd w:val="clear" w:color="auto" w:fill="auto"/>
                <w:noWrap/>
                <w:vAlign w:val="bottom"/>
                <w:hideMark/>
              </w:tcPr>
            </w:tcPrChange>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819" w:author="Caitlin Jeffrey" w:date="2023-11-09T13:59:00Z">
              <w:tcPr>
                <w:tcW w:w="2747" w:type="dxa"/>
                <w:tcBorders>
                  <w:top w:val="nil"/>
                  <w:left w:val="nil"/>
                  <w:bottom w:val="nil"/>
                  <w:right w:val="nil"/>
                </w:tcBorders>
                <w:shd w:val="clear" w:color="auto" w:fill="auto"/>
                <w:noWrap/>
                <w:vAlign w:val="bottom"/>
                <w:hideMark/>
              </w:tcPr>
            </w:tcPrChange>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Change w:id="820" w:author="Caitlin Jeffrey" w:date="2023-11-09T13:59:00Z">
              <w:tcPr>
                <w:tcW w:w="3240" w:type="dxa"/>
                <w:gridSpan w:val="2"/>
                <w:tcBorders>
                  <w:top w:val="nil"/>
                  <w:left w:val="nil"/>
                  <w:bottom w:val="nil"/>
                  <w:right w:val="nil"/>
                </w:tcBorders>
                <w:shd w:val="clear" w:color="auto" w:fill="auto"/>
                <w:noWrap/>
                <w:vAlign w:val="bottom"/>
                <w:hideMark/>
              </w:tcPr>
            </w:tcPrChange>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821" w:author="Caitlin Jeffrey" w:date="2023-11-09T13:59:00Z">
              <w:tcPr>
                <w:tcW w:w="1415" w:type="dxa"/>
                <w:tcBorders>
                  <w:top w:val="nil"/>
                  <w:left w:val="nil"/>
                  <w:bottom w:val="nil"/>
                  <w:right w:val="nil"/>
                </w:tcBorders>
                <w:vAlign w:val="bottom"/>
              </w:tcPr>
            </w:tcPrChange>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Change w:id="822" w:author="Caitlin Jeffrey" w:date="2023-11-09T13:59:00Z">
              <w:tcPr>
                <w:tcW w:w="4615" w:type="dxa"/>
                <w:gridSpan w:val="4"/>
                <w:tcBorders>
                  <w:top w:val="nil"/>
                  <w:left w:val="nil"/>
                  <w:bottom w:val="nil"/>
                  <w:right w:val="nil"/>
                </w:tcBorders>
                <w:shd w:val="clear" w:color="auto" w:fill="auto"/>
                <w:noWrap/>
                <w:vAlign w:val="bottom"/>
                <w:hideMark/>
              </w:tcPr>
            </w:tcPrChange>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2F546D">
        <w:tblPrEx>
          <w:tblPrExChange w:id="823" w:author="Caitlin Jeffrey" w:date="2023-11-09T13:59:00Z">
            <w:tblPrEx>
              <w:tblW w:w="13050" w:type="dxa"/>
            </w:tblPrEx>
          </w:tblPrExChange>
        </w:tblPrEx>
        <w:trPr>
          <w:trHeight w:val="291"/>
          <w:trPrChange w:id="824"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825" w:author="Caitlin Jeffrey" w:date="2023-11-09T13:59:00Z">
              <w:tcPr>
                <w:tcW w:w="3780" w:type="dxa"/>
                <w:gridSpan w:val="2"/>
                <w:tcBorders>
                  <w:top w:val="nil"/>
                  <w:left w:val="nil"/>
                  <w:bottom w:val="nil"/>
                  <w:right w:val="nil"/>
                </w:tcBorders>
                <w:shd w:val="clear" w:color="auto" w:fill="auto"/>
                <w:noWrap/>
                <w:vAlign w:val="bottom"/>
                <w:hideMark/>
              </w:tcPr>
            </w:tcPrChange>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Change w:id="826" w:author="Caitlin Jeffrey" w:date="2023-11-09T13:59:00Z">
              <w:tcPr>
                <w:tcW w:w="5760" w:type="dxa"/>
                <w:gridSpan w:val="5"/>
                <w:tcBorders>
                  <w:top w:val="nil"/>
                  <w:left w:val="nil"/>
                  <w:bottom w:val="nil"/>
                  <w:right w:val="nil"/>
                </w:tcBorders>
                <w:shd w:val="clear" w:color="auto" w:fill="auto"/>
                <w:noWrap/>
                <w:vAlign w:val="bottom"/>
                <w:hideMark/>
              </w:tcPr>
            </w:tcPrChange>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827" w:author="Caitlin Jeffrey" w:date="2023-11-09T13:59:00Z">
              <w:tcPr>
                <w:tcW w:w="2520" w:type="dxa"/>
                <w:tcBorders>
                  <w:top w:val="nil"/>
                  <w:left w:val="nil"/>
                  <w:bottom w:val="nil"/>
                  <w:right w:val="nil"/>
                </w:tcBorders>
                <w:vAlign w:val="bottom"/>
              </w:tcPr>
            </w:tcPrChange>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828" w:author="Caitlin Jeffrey" w:date="2023-11-09T13:59:00Z">
              <w:tcPr>
                <w:tcW w:w="990" w:type="dxa"/>
                <w:tcBorders>
                  <w:top w:val="nil"/>
                  <w:left w:val="nil"/>
                  <w:bottom w:val="nil"/>
                  <w:right w:val="nil"/>
                </w:tcBorders>
                <w:shd w:val="clear" w:color="auto" w:fill="auto"/>
                <w:noWrap/>
                <w:vAlign w:val="bottom"/>
                <w:hideMark/>
              </w:tcPr>
            </w:tcPrChange>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2F546D">
        <w:tblPrEx>
          <w:tblPrExChange w:id="829" w:author="Caitlin Jeffrey" w:date="2023-11-09T13:59:00Z">
            <w:tblPrEx>
              <w:tblW w:w="13050" w:type="dxa"/>
            </w:tblPrEx>
          </w:tblPrExChange>
        </w:tblPrEx>
        <w:trPr>
          <w:trHeight w:val="288"/>
          <w:trPrChange w:id="830" w:author="Caitlin Jeffrey" w:date="2023-11-09T13:59:00Z">
            <w:trPr>
              <w:trHeight w:val="288"/>
            </w:trPr>
          </w:trPrChange>
        </w:trPr>
        <w:tc>
          <w:tcPr>
            <w:tcW w:w="1033" w:type="dxa"/>
            <w:tcBorders>
              <w:top w:val="nil"/>
              <w:left w:val="nil"/>
              <w:bottom w:val="nil"/>
              <w:right w:val="nil"/>
            </w:tcBorders>
            <w:shd w:val="clear" w:color="auto" w:fill="auto"/>
            <w:noWrap/>
            <w:vAlign w:val="bottom"/>
            <w:tcPrChange w:id="831" w:author="Caitlin Jeffrey" w:date="2023-11-09T13:59:00Z">
              <w:tcPr>
                <w:tcW w:w="1033" w:type="dxa"/>
                <w:tcBorders>
                  <w:top w:val="nil"/>
                  <w:left w:val="nil"/>
                  <w:bottom w:val="nil"/>
                  <w:right w:val="nil"/>
                </w:tcBorders>
                <w:shd w:val="clear" w:color="auto" w:fill="auto"/>
                <w:noWrap/>
                <w:vAlign w:val="bottom"/>
              </w:tcPr>
            </w:tcPrChange>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832" w:author="Caitlin Jeffrey" w:date="2023-11-09T13:59:00Z">
              <w:tcPr>
                <w:tcW w:w="2747" w:type="dxa"/>
                <w:tcBorders>
                  <w:top w:val="nil"/>
                  <w:left w:val="nil"/>
                  <w:bottom w:val="nil"/>
                  <w:right w:val="nil"/>
                </w:tcBorders>
                <w:shd w:val="clear" w:color="auto" w:fill="auto"/>
                <w:vAlign w:val="bottom"/>
              </w:tcPr>
            </w:tcPrChange>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833" w:author="Caitlin Jeffrey" w:date="2023-11-09T13:59:00Z">
              <w:tcPr>
                <w:tcW w:w="3240" w:type="dxa"/>
                <w:gridSpan w:val="2"/>
                <w:tcBorders>
                  <w:top w:val="nil"/>
                  <w:left w:val="nil"/>
                  <w:bottom w:val="nil"/>
                  <w:right w:val="nil"/>
                </w:tcBorders>
                <w:shd w:val="clear" w:color="auto" w:fill="auto"/>
                <w:noWrap/>
                <w:vAlign w:val="bottom"/>
              </w:tcPr>
            </w:tcPrChange>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834" w:author="Caitlin Jeffrey" w:date="2023-11-09T13:59:00Z">
              <w:tcPr>
                <w:tcW w:w="1415" w:type="dxa"/>
                <w:tcBorders>
                  <w:top w:val="nil"/>
                  <w:left w:val="nil"/>
                  <w:bottom w:val="nil"/>
                  <w:right w:val="nil"/>
                </w:tcBorders>
                <w:vAlign w:val="bottom"/>
              </w:tcPr>
            </w:tcPrChange>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Change w:id="835" w:author="Caitlin Jeffrey" w:date="2023-11-09T13:59:00Z">
              <w:tcPr>
                <w:tcW w:w="4615" w:type="dxa"/>
                <w:gridSpan w:val="4"/>
                <w:tcBorders>
                  <w:top w:val="nil"/>
                  <w:left w:val="nil"/>
                  <w:bottom w:val="nil"/>
                  <w:right w:val="nil"/>
                </w:tcBorders>
                <w:shd w:val="clear" w:color="auto" w:fill="auto"/>
                <w:noWrap/>
                <w:vAlign w:val="bottom"/>
              </w:tcPr>
            </w:tcPrChange>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2F546D">
        <w:tblPrEx>
          <w:tblPrExChange w:id="836" w:author="Caitlin Jeffrey" w:date="2023-11-09T13:59:00Z">
            <w:tblPrEx>
              <w:tblW w:w="13050" w:type="dxa"/>
            </w:tblPrEx>
          </w:tblPrExChange>
        </w:tblPrEx>
        <w:trPr>
          <w:trHeight w:val="270"/>
          <w:trPrChange w:id="837"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838" w:author="Caitlin Jeffrey" w:date="2023-11-09T13:59:00Z">
              <w:tcPr>
                <w:tcW w:w="1033" w:type="dxa"/>
                <w:tcBorders>
                  <w:top w:val="nil"/>
                  <w:left w:val="nil"/>
                  <w:bottom w:val="nil"/>
                  <w:right w:val="nil"/>
                </w:tcBorders>
                <w:shd w:val="clear" w:color="auto" w:fill="auto"/>
                <w:noWrap/>
                <w:vAlign w:val="bottom"/>
              </w:tcPr>
            </w:tcPrChange>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839" w:author="Caitlin Jeffrey" w:date="2023-11-09T13:59:00Z">
              <w:tcPr>
                <w:tcW w:w="2747" w:type="dxa"/>
                <w:tcBorders>
                  <w:top w:val="nil"/>
                  <w:left w:val="nil"/>
                  <w:bottom w:val="nil"/>
                  <w:right w:val="nil"/>
                </w:tcBorders>
                <w:shd w:val="clear" w:color="auto" w:fill="auto"/>
                <w:vAlign w:val="bottom"/>
              </w:tcPr>
            </w:tcPrChange>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840" w:author="Caitlin Jeffrey" w:date="2023-11-09T13:59:00Z">
              <w:tcPr>
                <w:tcW w:w="3240" w:type="dxa"/>
                <w:gridSpan w:val="2"/>
                <w:tcBorders>
                  <w:top w:val="nil"/>
                  <w:left w:val="nil"/>
                  <w:bottom w:val="nil"/>
                  <w:right w:val="nil"/>
                </w:tcBorders>
                <w:shd w:val="clear" w:color="auto" w:fill="auto"/>
                <w:noWrap/>
                <w:vAlign w:val="bottom"/>
              </w:tcPr>
            </w:tcPrChange>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841" w:author="Caitlin Jeffrey" w:date="2023-11-09T13:59:00Z">
              <w:tcPr>
                <w:tcW w:w="1415" w:type="dxa"/>
                <w:tcBorders>
                  <w:top w:val="nil"/>
                  <w:left w:val="nil"/>
                  <w:bottom w:val="nil"/>
                  <w:right w:val="nil"/>
                </w:tcBorders>
                <w:vAlign w:val="bottom"/>
              </w:tcPr>
            </w:tcPrChange>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Change w:id="842" w:author="Caitlin Jeffrey" w:date="2023-11-09T13:59:00Z">
              <w:tcPr>
                <w:tcW w:w="4615" w:type="dxa"/>
                <w:gridSpan w:val="4"/>
                <w:tcBorders>
                  <w:top w:val="nil"/>
                  <w:left w:val="nil"/>
                  <w:bottom w:val="nil"/>
                  <w:right w:val="nil"/>
                </w:tcBorders>
                <w:shd w:val="clear" w:color="auto" w:fill="auto"/>
                <w:noWrap/>
                <w:vAlign w:val="bottom"/>
              </w:tcPr>
            </w:tcPrChange>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2F546D">
        <w:tblPrEx>
          <w:tblPrExChange w:id="843" w:author="Caitlin Jeffrey" w:date="2023-11-09T13:59:00Z">
            <w:tblPrEx>
              <w:tblW w:w="13050" w:type="dxa"/>
            </w:tblPrEx>
          </w:tblPrExChange>
        </w:tblPrEx>
        <w:trPr>
          <w:trHeight w:val="270"/>
          <w:trPrChange w:id="844"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845" w:author="Caitlin Jeffrey" w:date="2023-11-09T13:59:00Z">
              <w:tcPr>
                <w:tcW w:w="1033" w:type="dxa"/>
                <w:tcBorders>
                  <w:top w:val="nil"/>
                  <w:left w:val="nil"/>
                  <w:bottom w:val="nil"/>
                  <w:right w:val="nil"/>
                </w:tcBorders>
                <w:shd w:val="clear" w:color="auto" w:fill="auto"/>
                <w:noWrap/>
                <w:vAlign w:val="bottom"/>
              </w:tcPr>
            </w:tcPrChange>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846" w:author="Caitlin Jeffrey" w:date="2023-11-09T13:59:00Z">
              <w:tcPr>
                <w:tcW w:w="2747" w:type="dxa"/>
                <w:tcBorders>
                  <w:top w:val="nil"/>
                  <w:left w:val="nil"/>
                  <w:bottom w:val="nil"/>
                  <w:right w:val="nil"/>
                </w:tcBorders>
                <w:shd w:val="clear" w:color="auto" w:fill="auto"/>
                <w:vAlign w:val="bottom"/>
              </w:tcPr>
            </w:tcPrChange>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847" w:author="Caitlin Jeffrey" w:date="2023-11-09T13:59:00Z">
              <w:tcPr>
                <w:tcW w:w="3240" w:type="dxa"/>
                <w:gridSpan w:val="2"/>
                <w:tcBorders>
                  <w:top w:val="nil"/>
                  <w:left w:val="nil"/>
                  <w:bottom w:val="nil"/>
                  <w:right w:val="nil"/>
                </w:tcBorders>
                <w:shd w:val="clear" w:color="auto" w:fill="auto"/>
                <w:noWrap/>
                <w:vAlign w:val="bottom"/>
              </w:tcPr>
            </w:tcPrChange>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848" w:author="Caitlin Jeffrey" w:date="2023-11-09T13:59:00Z">
              <w:tcPr>
                <w:tcW w:w="1415" w:type="dxa"/>
                <w:tcBorders>
                  <w:top w:val="nil"/>
                  <w:left w:val="nil"/>
                  <w:bottom w:val="nil"/>
                  <w:right w:val="nil"/>
                </w:tcBorders>
                <w:vAlign w:val="bottom"/>
              </w:tcPr>
            </w:tcPrChange>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Change w:id="849" w:author="Caitlin Jeffrey" w:date="2023-11-09T13:59:00Z">
              <w:tcPr>
                <w:tcW w:w="4615" w:type="dxa"/>
                <w:gridSpan w:val="4"/>
                <w:tcBorders>
                  <w:top w:val="nil"/>
                  <w:left w:val="nil"/>
                  <w:bottom w:val="nil"/>
                  <w:right w:val="nil"/>
                </w:tcBorders>
                <w:shd w:val="clear" w:color="auto" w:fill="auto"/>
                <w:noWrap/>
                <w:vAlign w:val="bottom"/>
              </w:tcPr>
            </w:tcPrChange>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2F546D">
        <w:tblPrEx>
          <w:tblPrExChange w:id="850" w:author="Caitlin Jeffrey" w:date="2023-11-09T13:59:00Z">
            <w:tblPrEx>
              <w:tblW w:w="13050" w:type="dxa"/>
            </w:tblPrEx>
          </w:tblPrExChange>
        </w:tblPrEx>
        <w:trPr>
          <w:trHeight w:val="180"/>
          <w:trPrChange w:id="851" w:author="Caitlin Jeffrey" w:date="2023-11-09T13:59:00Z">
            <w:trPr>
              <w:trHeight w:val="180"/>
            </w:trPr>
          </w:trPrChange>
        </w:trPr>
        <w:tc>
          <w:tcPr>
            <w:tcW w:w="1033" w:type="dxa"/>
            <w:tcBorders>
              <w:top w:val="nil"/>
              <w:left w:val="nil"/>
              <w:bottom w:val="nil"/>
              <w:right w:val="nil"/>
            </w:tcBorders>
            <w:shd w:val="clear" w:color="auto" w:fill="auto"/>
            <w:noWrap/>
            <w:vAlign w:val="bottom"/>
            <w:tcPrChange w:id="852" w:author="Caitlin Jeffrey" w:date="2023-11-09T13:59:00Z">
              <w:tcPr>
                <w:tcW w:w="1033" w:type="dxa"/>
                <w:tcBorders>
                  <w:top w:val="nil"/>
                  <w:left w:val="nil"/>
                  <w:bottom w:val="nil"/>
                  <w:right w:val="nil"/>
                </w:tcBorders>
                <w:shd w:val="clear" w:color="auto" w:fill="auto"/>
                <w:noWrap/>
                <w:vAlign w:val="bottom"/>
              </w:tcPr>
            </w:tcPrChange>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853" w:author="Caitlin Jeffrey" w:date="2023-11-09T13:59:00Z">
              <w:tcPr>
                <w:tcW w:w="2747" w:type="dxa"/>
                <w:tcBorders>
                  <w:top w:val="nil"/>
                  <w:left w:val="nil"/>
                  <w:bottom w:val="nil"/>
                  <w:right w:val="nil"/>
                </w:tcBorders>
                <w:shd w:val="clear" w:color="auto" w:fill="auto"/>
                <w:vAlign w:val="bottom"/>
              </w:tcPr>
            </w:tcPrChange>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854" w:author="Caitlin Jeffrey" w:date="2023-11-09T13:59:00Z">
              <w:tcPr>
                <w:tcW w:w="3240" w:type="dxa"/>
                <w:gridSpan w:val="2"/>
                <w:tcBorders>
                  <w:top w:val="nil"/>
                  <w:left w:val="nil"/>
                  <w:bottom w:val="nil"/>
                  <w:right w:val="nil"/>
                </w:tcBorders>
                <w:shd w:val="clear" w:color="auto" w:fill="auto"/>
                <w:noWrap/>
                <w:vAlign w:val="bottom"/>
              </w:tcPr>
            </w:tcPrChange>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Change w:id="855" w:author="Caitlin Jeffrey" w:date="2023-11-09T13:59:00Z">
              <w:tcPr>
                <w:tcW w:w="1415" w:type="dxa"/>
                <w:tcBorders>
                  <w:top w:val="nil"/>
                  <w:left w:val="nil"/>
                  <w:bottom w:val="nil"/>
                  <w:right w:val="nil"/>
                </w:tcBorders>
                <w:vAlign w:val="bottom"/>
              </w:tcPr>
            </w:tcPrChange>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856" w:author="Caitlin Jeffrey" w:date="2023-11-09T13:59:00Z">
              <w:tcPr>
                <w:tcW w:w="4615" w:type="dxa"/>
                <w:gridSpan w:val="4"/>
                <w:tcBorders>
                  <w:top w:val="nil"/>
                  <w:left w:val="nil"/>
                  <w:bottom w:val="nil"/>
                  <w:right w:val="nil"/>
                </w:tcBorders>
                <w:shd w:val="clear" w:color="auto" w:fill="auto"/>
                <w:noWrap/>
                <w:vAlign w:val="bottom"/>
              </w:tcPr>
            </w:tcPrChange>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ins w:id="857" w:author="Caitlin Jeffrey" w:date="2023-11-09T11:47:00Z"/>
          <w:rFonts w:ascii="Times New Roman" w:hAnsi="Times New Roman" w:cs="Times New Roman"/>
          <w:b/>
          <w:bCs/>
          <w:sz w:val="24"/>
          <w:szCs w:val="24"/>
        </w:rPr>
        <w:sectPr w:rsidR="00472A46" w:rsidSect="00C105F9">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del w:id="858" w:author="Caitlin Jeffrey" w:date="2023-12-06T09:58:00Z">
              <w:r w:rsidDel="00EB69F3">
                <w:rPr>
                  <w:rFonts w:ascii="Times New Roman" w:eastAsia="Times New Roman" w:hAnsi="Times New Roman" w:cs="Times New Roman"/>
                  <w:color w:val="000000"/>
                </w:rPr>
                <w:delText>.</w:delText>
              </w:r>
            </w:del>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 (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proofErr w:type="spellStart"/>
            <w:r w:rsidRPr="00F92FF1">
              <w:rPr>
                <w:rFonts w:ascii="Times New Roman" w:eastAsia="Times New Roman" w:hAnsi="Times New Roman" w:cs="Times New Roman"/>
              </w:rPr>
              <w:t>Tiestalls</w:t>
            </w:r>
            <w:proofErr w:type="spellEnd"/>
            <w:r w:rsidRPr="00F92FF1">
              <w:rPr>
                <w:rFonts w:ascii="Times New Roman" w:eastAsia="Times New Roman" w:hAnsi="Times New Roman" w:cs="Times New Roman"/>
              </w:rPr>
              <w:t xml:space="preserve"> and </w:t>
            </w:r>
            <w:proofErr w:type="spellStart"/>
            <w:r w:rsidRPr="00F92FF1">
              <w:rPr>
                <w:rFonts w:ascii="Times New Roman" w:eastAsia="Times New Roman" w:hAnsi="Times New Roman" w:cs="Times New Roman"/>
              </w:rPr>
              <w:t>freestalls</w:t>
            </w:r>
            <w:proofErr w:type="spellEnd"/>
            <w:r w:rsidRPr="00F92FF1">
              <w:rPr>
                <w:rFonts w:ascii="Times New Roman" w:eastAsia="Times New Roman" w:hAnsi="Times New Roman" w:cs="Times New Roman"/>
              </w:rPr>
              <w:t xml:space="preserve"> (n = 15)</w:t>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Standardized 150-day milk (pounds)</w:t>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 xml:space="preserve">Stall bedding depth for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2E233629" w14:textId="77777777" w:rsidR="00733E27" w:rsidDel="00472A46" w:rsidRDefault="00733E27">
      <w:pPr>
        <w:rPr>
          <w:del w:id="859" w:author="Caitlin Jeffrey" w:date="2023-11-09T11:47:00Z"/>
          <w:rFonts w:ascii="Times New Roman" w:hAnsi="Times New Roman" w:cs="Times New Roman"/>
          <w:b/>
          <w:bCs/>
          <w:sz w:val="24"/>
          <w:szCs w:val="24"/>
        </w:rPr>
      </w:pPr>
    </w:p>
    <w:p w14:paraId="5ADEB3C0" w14:textId="77777777" w:rsidR="00733E27" w:rsidDel="00472A46" w:rsidRDefault="00733E27">
      <w:pPr>
        <w:rPr>
          <w:del w:id="860" w:author="Caitlin Jeffrey" w:date="2023-11-09T11:47:00Z"/>
          <w:rFonts w:ascii="Times New Roman" w:hAnsi="Times New Roman" w:cs="Times New Roman"/>
          <w:b/>
          <w:bCs/>
          <w:sz w:val="24"/>
          <w:szCs w:val="24"/>
        </w:rPr>
      </w:pPr>
    </w:p>
    <w:p w14:paraId="0037C0FC" w14:textId="77777777" w:rsidR="00733E27" w:rsidDel="00472A46" w:rsidRDefault="00733E27">
      <w:pPr>
        <w:rPr>
          <w:del w:id="861" w:author="Caitlin Jeffrey" w:date="2023-11-09T11:47:00Z"/>
          <w:rFonts w:ascii="Times New Roman" w:hAnsi="Times New Roman" w:cs="Times New Roman"/>
          <w:b/>
          <w:bCs/>
          <w:sz w:val="24"/>
          <w:szCs w:val="24"/>
        </w:rPr>
      </w:pPr>
    </w:p>
    <w:p w14:paraId="671696B9" w14:textId="77777777" w:rsidR="00D303DD" w:rsidDel="001713B4" w:rsidRDefault="00D303DD">
      <w:pPr>
        <w:rPr>
          <w:del w:id="862" w:author="Caitlin Jeffrey" w:date="2023-11-09T11:48:00Z"/>
          <w:rFonts w:ascii="Times New Roman" w:hAnsi="Times New Roman" w:cs="Times New Roman"/>
          <w:b/>
          <w:bCs/>
          <w:sz w:val="24"/>
          <w:szCs w:val="24"/>
        </w:rPr>
      </w:pPr>
    </w:p>
    <w:p w14:paraId="7AB4E19D" w14:textId="34D911DE" w:rsidR="00A81C37" w:rsidDel="001B65C9" w:rsidRDefault="00A81C37">
      <w:pPr>
        <w:rPr>
          <w:del w:id="863" w:author="Caitlin Jeffrey" w:date="2023-11-10T12:02:00Z"/>
          <w:rFonts w:ascii="Times New Roman" w:hAnsi="Times New Roman" w:cs="Times New Roman"/>
          <w:b/>
          <w:bCs/>
          <w:sz w:val="24"/>
          <w:szCs w:val="24"/>
        </w:rPr>
      </w:pPr>
    </w:p>
    <w:p w14:paraId="1A5A71C0" w14:textId="77777777" w:rsidR="00A740AE" w:rsidRDefault="00A740AE">
      <w:pPr>
        <w:rPr>
          <w:rFonts w:ascii="Times New Roman" w:hAnsi="Times New Roman" w:cs="Times New Roman"/>
          <w:b/>
          <w:bCs/>
          <w:sz w:val="24"/>
          <w:szCs w:val="24"/>
        </w:rPr>
      </w:pPr>
    </w:p>
    <w:p w14:paraId="63638323" w14:textId="77777777" w:rsidR="00A740AE" w:rsidRDefault="00A740AE">
      <w:pPr>
        <w:rPr>
          <w:rFonts w:ascii="Times New Roman" w:hAnsi="Times New Roman" w:cs="Times New Roman"/>
          <w:b/>
          <w:bCs/>
          <w:sz w:val="24"/>
          <w:szCs w:val="24"/>
        </w:rPr>
      </w:pPr>
    </w:p>
    <w:p w14:paraId="4EA82814" w14:textId="77777777" w:rsidR="00A740AE" w:rsidRPr="006E592D" w:rsidRDefault="00A740AE">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Del="00B05AE0" w:rsidRDefault="00AF7E8C" w:rsidP="00AF7E8C">
      <w:pPr>
        <w:spacing w:after="0" w:line="480" w:lineRule="auto"/>
        <w:jc w:val="both"/>
        <w:rPr>
          <w:del w:id="864" w:author="Caitlin Jeffrey" w:date="2023-12-06T09:59:00Z"/>
          <w:rFonts w:ascii="Times New Roman" w:hAnsi="Times New Roman" w:cs="Times New Roman"/>
          <w:b/>
          <w:bCs/>
          <w:sz w:val="24"/>
          <w:szCs w:val="24"/>
        </w:rPr>
      </w:pPr>
    </w:p>
    <w:p w14:paraId="66B048B4" w14:textId="77777777" w:rsidR="00AF7E8C" w:rsidRPr="006E592D" w:rsidDel="00B05AE0" w:rsidRDefault="00AF7E8C" w:rsidP="00AF7E8C">
      <w:pPr>
        <w:spacing w:after="0" w:line="480" w:lineRule="auto"/>
        <w:jc w:val="both"/>
        <w:rPr>
          <w:del w:id="865" w:author="Caitlin Jeffrey" w:date="2023-12-06T09:59:00Z"/>
          <w:rFonts w:ascii="Times New Roman" w:hAnsi="Times New Roman" w:cs="Times New Roman"/>
          <w:b/>
          <w:bCs/>
          <w:sz w:val="24"/>
          <w:szCs w:val="24"/>
        </w:rPr>
      </w:pPr>
    </w:p>
    <w:p w14:paraId="75560755" w14:textId="2431BBBA" w:rsidR="008E0E61" w:rsidRPr="00604EDE" w:rsidRDefault="008E0E61" w:rsidP="00374909">
      <w:pPr>
        <w:spacing w:line="480" w:lineRule="auto"/>
        <w:jc w:val="both"/>
        <w:rPr>
          <w:rFonts w:ascii="Times New Roman" w:hAnsi="Times New Roman" w:cs="Times New Roman"/>
          <w:sz w:val="24"/>
          <w:szCs w:val="24"/>
        </w:rPr>
      </w:pPr>
    </w:p>
    <w:sectPr w:rsidR="008E0E61" w:rsidRPr="00604EDE" w:rsidSect="00F92FF1">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2" w:author="Caitlin Jeffrey" w:date="2023-10-18T14:11:00Z" w:initials="CJ">
    <w:p w14:paraId="68AA152A" w14:textId="0321FC10" w:rsidR="008B4A1E" w:rsidRDefault="008B4A1E">
      <w:pPr>
        <w:pStyle w:val="CommentText"/>
      </w:pPr>
      <w:r>
        <w:rPr>
          <w:rStyle w:val="CommentReference"/>
        </w:rPr>
        <w:annotationRef/>
      </w:r>
      <w:r>
        <w:t xml:space="preserve">With Sandra’s edits, no longer </w:t>
      </w:r>
      <w:r w:rsidR="00233C49">
        <w:t>specify these herds are in Vermont; is that fine?</w:t>
      </w:r>
    </w:p>
  </w:comment>
  <w:comment w:id="136" w:author="Caitlin Jeffrey" w:date="2023-12-06T10:03:00Z" w:initials="CJ">
    <w:p w14:paraId="5E5C715B" w14:textId="77777777" w:rsidR="009B3E2B" w:rsidRDefault="009B3E2B">
      <w:pPr>
        <w:pStyle w:val="CommentText"/>
      </w:pPr>
      <w:r>
        <w:rPr>
          <w:rStyle w:val="CommentReference"/>
        </w:rPr>
        <w:annotationRef/>
      </w:r>
      <w:r>
        <w:t>I added these sentences while going through the STROBE guidelines; curious what you think. It makes it longer, but spells out the logic of the hypothesis more clearly. Alternatively, I could try and make a diagram, but figured it was logistically easier to do text and think it would take up an equivalent amount of space.</w:t>
      </w:r>
    </w:p>
    <w:p w14:paraId="1B75A600" w14:textId="77777777" w:rsidR="009B3E2B" w:rsidRDefault="009B3E2B">
      <w:pPr>
        <w:pStyle w:val="CommentText"/>
      </w:pPr>
    </w:p>
    <w:p w14:paraId="0ACD3034" w14:textId="77777777" w:rsidR="009B3E2B" w:rsidRDefault="009B3E2B" w:rsidP="00C30189">
      <w:pPr>
        <w:pStyle w:val="CommentText"/>
      </w:pPr>
      <w:r>
        <w:rPr>
          <w:i/>
          <w:iCs/>
        </w:rPr>
        <w:t>"(c) For hypothesis-driven studies, the putative causal-structure among variables should be described (a diagram is strongly encouraged)"</w:t>
      </w:r>
    </w:p>
  </w:comment>
  <w:comment w:id="322" w:author="Sandra Godden" w:date="2023-10-13T10:03:00Z" w:initials="SG">
    <w:p w14:paraId="77D37492" w14:textId="15ABBD76" w:rsidR="00D7652E" w:rsidRDefault="00D7652E">
      <w:pPr>
        <w:pStyle w:val="CommentText"/>
      </w:pPr>
      <w:r>
        <w:rPr>
          <w:rStyle w:val="CommentReference"/>
        </w:rPr>
        <w:annotationRef/>
      </w:r>
      <w:r>
        <w:t xml:space="preserve">Please include a short statement on your sample size calculations (if any),…or acknowledge if they weren’t done, and why not (see REFLECT guidelines).  </w:t>
      </w:r>
    </w:p>
  </w:comment>
  <w:comment w:id="555" w:author="Caitlin Jeffrey" w:date="2023-11-10T19:21:00Z" w:initials="CJ">
    <w:p w14:paraId="61958FD4" w14:textId="7C215F49" w:rsidR="00C44624" w:rsidRDefault="00C44624">
      <w:pPr>
        <w:pStyle w:val="CommentText"/>
      </w:pPr>
      <w:r>
        <w:rPr>
          <w:rStyle w:val="CommentReference"/>
        </w:rPr>
        <w:annotationRef/>
      </w:r>
      <w:r>
        <w:t xml:space="preserve">If anyone can think of a clever way to </w:t>
      </w:r>
      <w:r w:rsidR="00A912AA">
        <w:t>incorporate the intercept not on it’s own line, that would save some length with this giant table.</w:t>
      </w:r>
      <w:r w:rsidR="00EC1ACB">
        <w:t xml:space="preserve"> I could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AA152A" w15:done="0"/>
  <w15:commentEx w15:paraId="0ACD3034" w15:done="0"/>
  <w15:commentEx w15:paraId="77D37492" w15:done="0"/>
  <w15:commentEx w15:paraId="61958F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36C8880" w16cex:dateUtc="2023-10-18T18:11:00Z"/>
  <w16cex:commentExtensible w16cex:durableId="7D26BE3A" w16cex:dateUtc="2023-12-06T15:03:00Z"/>
  <w16cex:commentExtensible w16cex:durableId="7543E92A" w16cex:dateUtc="2023-11-11T0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AA152A" w16cid:durableId="136C8880"/>
  <w16cid:commentId w16cid:paraId="0ACD3034" w16cid:durableId="7D26BE3A"/>
  <w16cid:commentId w16cid:paraId="77D37492" w16cid:durableId="1016C6D1"/>
  <w16cid:commentId w16cid:paraId="61958FD4" w16cid:durableId="7543E9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236A19" w14:textId="77777777" w:rsidR="00216E17" w:rsidRDefault="00216E17">
      <w:pPr>
        <w:spacing w:after="0" w:line="240" w:lineRule="auto"/>
      </w:pPr>
      <w:r>
        <w:separator/>
      </w:r>
    </w:p>
  </w:endnote>
  <w:endnote w:type="continuationSeparator" w:id="0">
    <w:p w14:paraId="259072AE" w14:textId="77777777" w:rsidR="00216E17" w:rsidRDefault="00216E17">
      <w:pPr>
        <w:spacing w:after="0" w:line="240" w:lineRule="auto"/>
      </w:pPr>
      <w:r>
        <w:continuationSeparator/>
      </w:r>
    </w:p>
  </w:endnote>
  <w:endnote w:type="continuationNotice" w:id="1">
    <w:p w14:paraId="6F78C4F4" w14:textId="77777777" w:rsidR="00216E17" w:rsidRDefault="00216E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30" w:author="Caitlin Jeffrey" w:date="2023-11-22T15:24:00Z"/>
  <w:sdt>
    <w:sdtPr>
      <w:id w:val="-1944905798"/>
      <w:docPartObj>
        <w:docPartGallery w:val="Page Numbers (Bottom of Page)"/>
        <w:docPartUnique/>
      </w:docPartObj>
    </w:sdtPr>
    <w:sdtEndPr>
      <w:rPr>
        <w:noProof/>
      </w:rPr>
    </w:sdtEndPr>
    <w:sdtContent>
      <w:customXmlInsRangeEnd w:id="530"/>
      <w:p w14:paraId="3741E0BD" w14:textId="70249236" w:rsidR="00F23CFF" w:rsidRDefault="00F23CFF">
        <w:pPr>
          <w:pStyle w:val="Footer"/>
          <w:jc w:val="center"/>
          <w:rPr>
            <w:ins w:id="531" w:author="Caitlin Jeffrey" w:date="2023-11-22T15:24:00Z"/>
          </w:rPr>
        </w:pPr>
        <w:ins w:id="532" w:author="Caitlin Jeffrey" w:date="2023-11-22T15:24:00Z">
          <w:r>
            <w:fldChar w:fldCharType="begin"/>
          </w:r>
          <w:r>
            <w:instrText xml:space="preserve"> PAGE   \* MERGEFORMAT </w:instrText>
          </w:r>
          <w:r>
            <w:fldChar w:fldCharType="separate"/>
          </w:r>
          <w:r>
            <w:rPr>
              <w:noProof/>
            </w:rPr>
            <w:t>2</w:t>
          </w:r>
          <w:r>
            <w:rPr>
              <w:noProof/>
            </w:rPr>
            <w:fldChar w:fldCharType="end"/>
          </w:r>
        </w:ins>
      </w:p>
      <w:customXmlInsRangeStart w:id="533" w:author="Caitlin Jeffrey" w:date="2023-11-22T15:24:00Z"/>
    </w:sdtContent>
  </w:sdt>
  <w:customXmlInsRangeEnd w:id="533"/>
  <w:p w14:paraId="7ACAE5CF" w14:textId="77777777" w:rsidR="00F23CFF" w:rsidRDefault="00F23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ED88D" w14:textId="77777777" w:rsidR="00216E17" w:rsidRDefault="00216E17">
      <w:pPr>
        <w:spacing w:after="0" w:line="240" w:lineRule="auto"/>
      </w:pPr>
      <w:r>
        <w:separator/>
      </w:r>
    </w:p>
  </w:footnote>
  <w:footnote w:type="continuationSeparator" w:id="0">
    <w:p w14:paraId="52301E8E" w14:textId="77777777" w:rsidR="00216E17" w:rsidRDefault="00216E17">
      <w:pPr>
        <w:spacing w:after="0" w:line="240" w:lineRule="auto"/>
      </w:pPr>
      <w:r>
        <w:continuationSeparator/>
      </w:r>
    </w:p>
  </w:footnote>
  <w:footnote w:type="continuationNotice" w:id="1">
    <w:p w14:paraId="7AF448A0" w14:textId="77777777" w:rsidR="00216E17" w:rsidRDefault="00216E1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Sandra Godden">
    <w15:presenceInfo w15:providerId="None" w15:userId="Sandra Godd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B91228"/>
    <w:rsid w:val="00000440"/>
    <w:rsid w:val="0000064B"/>
    <w:rsid w:val="000007CD"/>
    <w:rsid w:val="000018DC"/>
    <w:rsid w:val="00001C89"/>
    <w:rsid w:val="00002331"/>
    <w:rsid w:val="00003741"/>
    <w:rsid w:val="00003F36"/>
    <w:rsid w:val="00004563"/>
    <w:rsid w:val="0000478B"/>
    <w:rsid w:val="000048F2"/>
    <w:rsid w:val="0000738D"/>
    <w:rsid w:val="00007766"/>
    <w:rsid w:val="0000786D"/>
    <w:rsid w:val="000078F2"/>
    <w:rsid w:val="0001022B"/>
    <w:rsid w:val="00010324"/>
    <w:rsid w:val="000103CA"/>
    <w:rsid w:val="0001071E"/>
    <w:rsid w:val="000108C1"/>
    <w:rsid w:val="0001163B"/>
    <w:rsid w:val="00012125"/>
    <w:rsid w:val="000122E7"/>
    <w:rsid w:val="000131E6"/>
    <w:rsid w:val="00013FD4"/>
    <w:rsid w:val="0001480A"/>
    <w:rsid w:val="0001512D"/>
    <w:rsid w:val="00015405"/>
    <w:rsid w:val="0001598A"/>
    <w:rsid w:val="0001638A"/>
    <w:rsid w:val="00016BD8"/>
    <w:rsid w:val="00016C42"/>
    <w:rsid w:val="00016DA9"/>
    <w:rsid w:val="00017839"/>
    <w:rsid w:val="00017BBB"/>
    <w:rsid w:val="000202A0"/>
    <w:rsid w:val="00020355"/>
    <w:rsid w:val="0002111A"/>
    <w:rsid w:val="00021797"/>
    <w:rsid w:val="00021DF8"/>
    <w:rsid w:val="000233B5"/>
    <w:rsid w:val="000236DD"/>
    <w:rsid w:val="00023C77"/>
    <w:rsid w:val="00023F67"/>
    <w:rsid w:val="00024CE6"/>
    <w:rsid w:val="0002533B"/>
    <w:rsid w:val="000263B5"/>
    <w:rsid w:val="00026EE6"/>
    <w:rsid w:val="00027612"/>
    <w:rsid w:val="00027A10"/>
    <w:rsid w:val="00030551"/>
    <w:rsid w:val="00030B71"/>
    <w:rsid w:val="00031872"/>
    <w:rsid w:val="000325A6"/>
    <w:rsid w:val="00032D33"/>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5C42"/>
    <w:rsid w:val="00045E65"/>
    <w:rsid w:val="0004660F"/>
    <w:rsid w:val="00046822"/>
    <w:rsid w:val="0005019B"/>
    <w:rsid w:val="000507F4"/>
    <w:rsid w:val="00050F5D"/>
    <w:rsid w:val="0005166A"/>
    <w:rsid w:val="00052926"/>
    <w:rsid w:val="00053A90"/>
    <w:rsid w:val="00054801"/>
    <w:rsid w:val="000556EC"/>
    <w:rsid w:val="000560D9"/>
    <w:rsid w:val="00056205"/>
    <w:rsid w:val="00056206"/>
    <w:rsid w:val="00056584"/>
    <w:rsid w:val="00057217"/>
    <w:rsid w:val="00057413"/>
    <w:rsid w:val="00057CE1"/>
    <w:rsid w:val="00057FF4"/>
    <w:rsid w:val="0006029E"/>
    <w:rsid w:val="000603FA"/>
    <w:rsid w:val="00060D04"/>
    <w:rsid w:val="00060FE4"/>
    <w:rsid w:val="00061ECA"/>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26EA"/>
    <w:rsid w:val="00072833"/>
    <w:rsid w:val="00072C78"/>
    <w:rsid w:val="00072EAB"/>
    <w:rsid w:val="0007355E"/>
    <w:rsid w:val="000745FE"/>
    <w:rsid w:val="0007563A"/>
    <w:rsid w:val="00075CD0"/>
    <w:rsid w:val="0007619B"/>
    <w:rsid w:val="0007696F"/>
    <w:rsid w:val="00076C22"/>
    <w:rsid w:val="00077380"/>
    <w:rsid w:val="00077510"/>
    <w:rsid w:val="0007764E"/>
    <w:rsid w:val="00077AD0"/>
    <w:rsid w:val="00077F06"/>
    <w:rsid w:val="00080C3F"/>
    <w:rsid w:val="00081233"/>
    <w:rsid w:val="000829F6"/>
    <w:rsid w:val="00083901"/>
    <w:rsid w:val="00083D38"/>
    <w:rsid w:val="000840F1"/>
    <w:rsid w:val="00084802"/>
    <w:rsid w:val="00084E80"/>
    <w:rsid w:val="000852C0"/>
    <w:rsid w:val="0008541E"/>
    <w:rsid w:val="00085515"/>
    <w:rsid w:val="00085C80"/>
    <w:rsid w:val="000861B6"/>
    <w:rsid w:val="000863CD"/>
    <w:rsid w:val="000865EB"/>
    <w:rsid w:val="00086AB3"/>
    <w:rsid w:val="0008729F"/>
    <w:rsid w:val="00087FBC"/>
    <w:rsid w:val="0009112F"/>
    <w:rsid w:val="00091211"/>
    <w:rsid w:val="000917AC"/>
    <w:rsid w:val="00091CAA"/>
    <w:rsid w:val="00092462"/>
    <w:rsid w:val="00092C15"/>
    <w:rsid w:val="00092F7B"/>
    <w:rsid w:val="00093337"/>
    <w:rsid w:val="00093737"/>
    <w:rsid w:val="00093CAD"/>
    <w:rsid w:val="00093F17"/>
    <w:rsid w:val="0009472F"/>
    <w:rsid w:val="00094D08"/>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903"/>
    <w:rsid w:val="000A3FE6"/>
    <w:rsid w:val="000A4286"/>
    <w:rsid w:val="000A4397"/>
    <w:rsid w:val="000A4E5E"/>
    <w:rsid w:val="000A52D2"/>
    <w:rsid w:val="000A60FF"/>
    <w:rsid w:val="000A7137"/>
    <w:rsid w:val="000A77F2"/>
    <w:rsid w:val="000A7DE6"/>
    <w:rsid w:val="000B0363"/>
    <w:rsid w:val="000B13AD"/>
    <w:rsid w:val="000B163A"/>
    <w:rsid w:val="000B1A57"/>
    <w:rsid w:val="000B227E"/>
    <w:rsid w:val="000B2C84"/>
    <w:rsid w:val="000B300E"/>
    <w:rsid w:val="000B3143"/>
    <w:rsid w:val="000B3194"/>
    <w:rsid w:val="000B3223"/>
    <w:rsid w:val="000B330C"/>
    <w:rsid w:val="000B3518"/>
    <w:rsid w:val="000B4161"/>
    <w:rsid w:val="000B4AE1"/>
    <w:rsid w:val="000B4F9B"/>
    <w:rsid w:val="000B6341"/>
    <w:rsid w:val="000B6384"/>
    <w:rsid w:val="000B6672"/>
    <w:rsid w:val="000B6B12"/>
    <w:rsid w:val="000B6DA5"/>
    <w:rsid w:val="000B6DBE"/>
    <w:rsid w:val="000B7B61"/>
    <w:rsid w:val="000C05E2"/>
    <w:rsid w:val="000C1159"/>
    <w:rsid w:val="000C13FA"/>
    <w:rsid w:val="000C1F98"/>
    <w:rsid w:val="000C2369"/>
    <w:rsid w:val="000C26E4"/>
    <w:rsid w:val="000C305F"/>
    <w:rsid w:val="000C4272"/>
    <w:rsid w:val="000C43B5"/>
    <w:rsid w:val="000C4970"/>
    <w:rsid w:val="000C4C15"/>
    <w:rsid w:val="000C57CC"/>
    <w:rsid w:val="000C5CB3"/>
    <w:rsid w:val="000C6284"/>
    <w:rsid w:val="000C63AD"/>
    <w:rsid w:val="000C65A3"/>
    <w:rsid w:val="000C65B6"/>
    <w:rsid w:val="000C708D"/>
    <w:rsid w:val="000C727C"/>
    <w:rsid w:val="000C7AA2"/>
    <w:rsid w:val="000C7E32"/>
    <w:rsid w:val="000D0165"/>
    <w:rsid w:val="000D0167"/>
    <w:rsid w:val="000D01C1"/>
    <w:rsid w:val="000D04C0"/>
    <w:rsid w:val="000D0BBE"/>
    <w:rsid w:val="000D0C31"/>
    <w:rsid w:val="000D3484"/>
    <w:rsid w:val="000D34D1"/>
    <w:rsid w:val="000D352F"/>
    <w:rsid w:val="000D36C5"/>
    <w:rsid w:val="000D371C"/>
    <w:rsid w:val="000D4576"/>
    <w:rsid w:val="000D520E"/>
    <w:rsid w:val="000D540C"/>
    <w:rsid w:val="000D556E"/>
    <w:rsid w:val="000D57B2"/>
    <w:rsid w:val="000D589C"/>
    <w:rsid w:val="000D5C92"/>
    <w:rsid w:val="000D5E92"/>
    <w:rsid w:val="000D62DF"/>
    <w:rsid w:val="000D6CEC"/>
    <w:rsid w:val="000D70D2"/>
    <w:rsid w:val="000D737C"/>
    <w:rsid w:val="000D746A"/>
    <w:rsid w:val="000D773C"/>
    <w:rsid w:val="000D7A0B"/>
    <w:rsid w:val="000D7A85"/>
    <w:rsid w:val="000D7F39"/>
    <w:rsid w:val="000E0AFA"/>
    <w:rsid w:val="000E0ED0"/>
    <w:rsid w:val="000E1390"/>
    <w:rsid w:val="000E1F84"/>
    <w:rsid w:val="000E309C"/>
    <w:rsid w:val="000E33AF"/>
    <w:rsid w:val="000E362D"/>
    <w:rsid w:val="000E3AC4"/>
    <w:rsid w:val="000E3D53"/>
    <w:rsid w:val="000E4AEA"/>
    <w:rsid w:val="000E70C8"/>
    <w:rsid w:val="000E715F"/>
    <w:rsid w:val="000E72BB"/>
    <w:rsid w:val="000E7B9A"/>
    <w:rsid w:val="000F01BF"/>
    <w:rsid w:val="000F1126"/>
    <w:rsid w:val="000F1225"/>
    <w:rsid w:val="000F1B83"/>
    <w:rsid w:val="000F1C15"/>
    <w:rsid w:val="000F1F78"/>
    <w:rsid w:val="000F26D0"/>
    <w:rsid w:val="000F3AB5"/>
    <w:rsid w:val="000F3D18"/>
    <w:rsid w:val="000F4FA6"/>
    <w:rsid w:val="000F52EF"/>
    <w:rsid w:val="000F597F"/>
    <w:rsid w:val="000F63D9"/>
    <w:rsid w:val="000F6DBD"/>
    <w:rsid w:val="0010085C"/>
    <w:rsid w:val="00100B2B"/>
    <w:rsid w:val="00101988"/>
    <w:rsid w:val="00101B6B"/>
    <w:rsid w:val="00101BF3"/>
    <w:rsid w:val="00102256"/>
    <w:rsid w:val="001034A0"/>
    <w:rsid w:val="00103676"/>
    <w:rsid w:val="0010369E"/>
    <w:rsid w:val="001038E3"/>
    <w:rsid w:val="00103B00"/>
    <w:rsid w:val="0010405F"/>
    <w:rsid w:val="00104F7F"/>
    <w:rsid w:val="00106324"/>
    <w:rsid w:val="00107897"/>
    <w:rsid w:val="00107FFE"/>
    <w:rsid w:val="00110A27"/>
    <w:rsid w:val="00110B17"/>
    <w:rsid w:val="001112C5"/>
    <w:rsid w:val="001115F8"/>
    <w:rsid w:val="00111E3F"/>
    <w:rsid w:val="0011258C"/>
    <w:rsid w:val="00112A3D"/>
    <w:rsid w:val="00113F27"/>
    <w:rsid w:val="0011401F"/>
    <w:rsid w:val="001140FA"/>
    <w:rsid w:val="00115309"/>
    <w:rsid w:val="0011622B"/>
    <w:rsid w:val="00116485"/>
    <w:rsid w:val="0011694E"/>
    <w:rsid w:val="0011695B"/>
    <w:rsid w:val="00116A53"/>
    <w:rsid w:val="00116B64"/>
    <w:rsid w:val="00116D0B"/>
    <w:rsid w:val="0011717B"/>
    <w:rsid w:val="001174F7"/>
    <w:rsid w:val="001176D1"/>
    <w:rsid w:val="00117E70"/>
    <w:rsid w:val="001207D5"/>
    <w:rsid w:val="0012082F"/>
    <w:rsid w:val="00120978"/>
    <w:rsid w:val="00121066"/>
    <w:rsid w:val="001217FF"/>
    <w:rsid w:val="00121EE7"/>
    <w:rsid w:val="00122119"/>
    <w:rsid w:val="00122409"/>
    <w:rsid w:val="00122B6A"/>
    <w:rsid w:val="00123409"/>
    <w:rsid w:val="00123751"/>
    <w:rsid w:val="001238D2"/>
    <w:rsid w:val="00124546"/>
    <w:rsid w:val="00124565"/>
    <w:rsid w:val="001247FA"/>
    <w:rsid w:val="00125098"/>
    <w:rsid w:val="0012513F"/>
    <w:rsid w:val="0012514B"/>
    <w:rsid w:val="001253F2"/>
    <w:rsid w:val="00125B27"/>
    <w:rsid w:val="0012615E"/>
    <w:rsid w:val="001265C4"/>
    <w:rsid w:val="00126785"/>
    <w:rsid w:val="00126D46"/>
    <w:rsid w:val="001274F2"/>
    <w:rsid w:val="001277F9"/>
    <w:rsid w:val="0012786C"/>
    <w:rsid w:val="0013166F"/>
    <w:rsid w:val="00131683"/>
    <w:rsid w:val="0013198C"/>
    <w:rsid w:val="00131D97"/>
    <w:rsid w:val="00132D44"/>
    <w:rsid w:val="00132EFF"/>
    <w:rsid w:val="0013344E"/>
    <w:rsid w:val="00133E58"/>
    <w:rsid w:val="0013451F"/>
    <w:rsid w:val="001345A9"/>
    <w:rsid w:val="00134A1E"/>
    <w:rsid w:val="00135369"/>
    <w:rsid w:val="001360ED"/>
    <w:rsid w:val="00136449"/>
    <w:rsid w:val="0013684F"/>
    <w:rsid w:val="0013699F"/>
    <w:rsid w:val="00137584"/>
    <w:rsid w:val="00137765"/>
    <w:rsid w:val="00137CEA"/>
    <w:rsid w:val="00140131"/>
    <w:rsid w:val="00140669"/>
    <w:rsid w:val="0014099C"/>
    <w:rsid w:val="00140D19"/>
    <w:rsid w:val="00142515"/>
    <w:rsid w:val="00142ED8"/>
    <w:rsid w:val="00143304"/>
    <w:rsid w:val="0014349E"/>
    <w:rsid w:val="0014366B"/>
    <w:rsid w:val="001437C7"/>
    <w:rsid w:val="0014452C"/>
    <w:rsid w:val="0014533F"/>
    <w:rsid w:val="00145EE9"/>
    <w:rsid w:val="00146229"/>
    <w:rsid w:val="00146C13"/>
    <w:rsid w:val="0014752C"/>
    <w:rsid w:val="00150295"/>
    <w:rsid w:val="001505BD"/>
    <w:rsid w:val="00150A48"/>
    <w:rsid w:val="00150E63"/>
    <w:rsid w:val="00151197"/>
    <w:rsid w:val="00151CA9"/>
    <w:rsid w:val="00151E6D"/>
    <w:rsid w:val="0015221A"/>
    <w:rsid w:val="001530FF"/>
    <w:rsid w:val="00153637"/>
    <w:rsid w:val="001538A5"/>
    <w:rsid w:val="00153A11"/>
    <w:rsid w:val="00154DD0"/>
    <w:rsid w:val="001551E1"/>
    <w:rsid w:val="00155DBD"/>
    <w:rsid w:val="00155DF1"/>
    <w:rsid w:val="00156580"/>
    <w:rsid w:val="0015687F"/>
    <w:rsid w:val="001569F5"/>
    <w:rsid w:val="00156A22"/>
    <w:rsid w:val="00156A5B"/>
    <w:rsid w:val="00157239"/>
    <w:rsid w:val="00157F8A"/>
    <w:rsid w:val="0016055F"/>
    <w:rsid w:val="001606CF"/>
    <w:rsid w:val="00160775"/>
    <w:rsid w:val="001609B9"/>
    <w:rsid w:val="001610D9"/>
    <w:rsid w:val="001611B7"/>
    <w:rsid w:val="001619E7"/>
    <w:rsid w:val="00161CD8"/>
    <w:rsid w:val="0016219C"/>
    <w:rsid w:val="00162A22"/>
    <w:rsid w:val="00162C08"/>
    <w:rsid w:val="00162E2E"/>
    <w:rsid w:val="001639BD"/>
    <w:rsid w:val="00164229"/>
    <w:rsid w:val="00164364"/>
    <w:rsid w:val="00164D39"/>
    <w:rsid w:val="00165C16"/>
    <w:rsid w:val="00165FE8"/>
    <w:rsid w:val="0016600B"/>
    <w:rsid w:val="001663BE"/>
    <w:rsid w:val="001663BF"/>
    <w:rsid w:val="001669CB"/>
    <w:rsid w:val="00166A70"/>
    <w:rsid w:val="00170DE3"/>
    <w:rsid w:val="00170FD8"/>
    <w:rsid w:val="0017128D"/>
    <w:rsid w:val="001713B4"/>
    <w:rsid w:val="00171E08"/>
    <w:rsid w:val="00172372"/>
    <w:rsid w:val="001725A9"/>
    <w:rsid w:val="0017279B"/>
    <w:rsid w:val="00172E4A"/>
    <w:rsid w:val="0017348A"/>
    <w:rsid w:val="001734D2"/>
    <w:rsid w:val="0017357C"/>
    <w:rsid w:val="00173A46"/>
    <w:rsid w:val="0017491E"/>
    <w:rsid w:val="0017522D"/>
    <w:rsid w:val="00176167"/>
    <w:rsid w:val="00176329"/>
    <w:rsid w:val="00176480"/>
    <w:rsid w:val="001765B4"/>
    <w:rsid w:val="00176B80"/>
    <w:rsid w:val="00177A11"/>
    <w:rsid w:val="00177BC4"/>
    <w:rsid w:val="001803F0"/>
    <w:rsid w:val="001805A5"/>
    <w:rsid w:val="00180877"/>
    <w:rsid w:val="0018138D"/>
    <w:rsid w:val="00181659"/>
    <w:rsid w:val="001824C6"/>
    <w:rsid w:val="001836F4"/>
    <w:rsid w:val="00183A19"/>
    <w:rsid w:val="00183E5E"/>
    <w:rsid w:val="00184049"/>
    <w:rsid w:val="00184B8F"/>
    <w:rsid w:val="00184F80"/>
    <w:rsid w:val="00185854"/>
    <w:rsid w:val="00185A8E"/>
    <w:rsid w:val="0018692E"/>
    <w:rsid w:val="0018694C"/>
    <w:rsid w:val="00186C89"/>
    <w:rsid w:val="00186F37"/>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C7"/>
    <w:rsid w:val="00197922"/>
    <w:rsid w:val="00197BB8"/>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27"/>
    <w:rsid w:val="001B16B4"/>
    <w:rsid w:val="001B25DA"/>
    <w:rsid w:val="001B27BA"/>
    <w:rsid w:val="001B2AE5"/>
    <w:rsid w:val="001B33DC"/>
    <w:rsid w:val="001B430A"/>
    <w:rsid w:val="001B4B46"/>
    <w:rsid w:val="001B5708"/>
    <w:rsid w:val="001B5C19"/>
    <w:rsid w:val="001B5C4D"/>
    <w:rsid w:val="001B5E8A"/>
    <w:rsid w:val="001B65C9"/>
    <w:rsid w:val="001B6A85"/>
    <w:rsid w:val="001B77C5"/>
    <w:rsid w:val="001B7CB0"/>
    <w:rsid w:val="001C00E1"/>
    <w:rsid w:val="001C02E2"/>
    <w:rsid w:val="001C221B"/>
    <w:rsid w:val="001C26B3"/>
    <w:rsid w:val="001C29D8"/>
    <w:rsid w:val="001C2A70"/>
    <w:rsid w:val="001C2C14"/>
    <w:rsid w:val="001C35D2"/>
    <w:rsid w:val="001C47D6"/>
    <w:rsid w:val="001C4A4D"/>
    <w:rsid w:val="001C53A0"/>
    <w:rsid w:val="001C5917"/>
    <w:rsid w:val="001C5B19"/>
    <w:rsid w:val="001C5BD8"/>
    <w:rsid w:val="001C6061"/>
    <w:rsid w:val="001C6445"/>
    <w:rsid w:val="001C679D"/>
    <w:rsid w:val="001C7146"/>
    <w:rsid w:val="001C71CA"/>
    <w:rsid w:val="001D1BF8"/>
    <w:rsid w:val="001D3306"/>
    <w:rsid w:val="001D34B1"/>
    <w:rsid w:val="001D44F0"/>
    <w:rsid w:val="001D5FF4"/>
    <w:rsid w:val="001D6D9E"/>
    <w:rsid w:val="001D7172"/>
    <w:rsid w:val="001D76D5"/>
    <w:rsid w:val="001D7BF0"/>
    <w:rsid w:val="001E03BB"/>
    <w:rsid w:val="001E03CB"/>
    <w:rsid w:val="001E0584"/>
    <w:rsid w:val="001E05C0"/>
    <w:rsid w:val="001E1026"/>
    <w:rsid w:val="001E17BD"/>
    <w:rsid w:val="001E1DEF"/>
    <w:rsid w:val="001E2C43"/>
    <w:rsid w:val="001E3E31"/>
    <w:rsid w:val="001E494A"/>
    <w:rsid w:val="001E547E"/>
    <w:rsid w:val="001E7624"/>
    <w:rsid w:val="001F002F"/>
    <w:rsid w:val="001F0473"/>
    <w:rsid w:val="001F05D4"/>
    <w:rsid w:val="001F08C3"/>
    <w:rsid w:val="001F145A"/>
    <w:rsid w:val="001F193E"/>
    <w:rsid w:val="001F2342"/>
    <w:rsid w:val="001F2484"/>
    <w:rsid w:val="001F2CDE"/>
    <w:rsid w:val="001F325E"/>
    <w:rsid w:val="001F3792"/>
    <w:rsid w:val="001F3DF7"/>
    <w:rsid w:val="001F3E07"/>
    <w:rsid w:val="001F3F92"/>
    <w:rsid w:val="001F4C30"/>
    <w:rsid w:val="001F4DDF"/>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EC3"/>
    <w:rsid w:val="00206018"/>
    <w:rsid w:val="00206491"/>
    <w:rsid w:val="00207E89"/>
    <w:rsid w:val="00207F03"/>
    <w:rsid w:val="00210888"/>
    <w:rsid w:val="00210F39"/>
    <w:rsid w:val="00211057"/>
    <w:rsid w:val="0021139B"/>
    <w:rsid w:val="00211561"/>
    <w:rsid w:val="00211B48"/>
    <w:rsid w:val="00211D75"/>
    <w:rsid w:val="00212A32"/>
    <w:rsid w:val="0021422E"/>
    <w:rsid w:val="0021453E"/>
    <w:rsid w:val="002145CB"/>
    <w:rsid w:val="00214A2B"/>
    <w:rsid w:val="00214A2F"/>
    <w:rsid w:val="00214ED8"/>
    <w:rsid w:val="0021501D"/>
    <w:rsid w:val="00215413"/>
    <w:rsid w:val="002156E0"/>
    <w:rsid w:val="00215736"/>
    <w:rsid w:val="002159A8"/>
    <w:rsid w:val="00215AA7"/>
    <w:rsid w:val="002162F9"/>
    <w:rsid w:val="00216E17"/>
    <w:rsid w:val="0021712A"/>
    <w:rsid w:val="002171C2"/>
    <w:rsid w:val="002172F8"/>
    <w:rsid w:val="00217508"/>
    <w:rsid w:val="002177F1"/>
    <w:rsid w:val="002205FD"/>
    <w:rsid w:val="00221300"/>
    <w:rsid w:val="00221CE4"/>
    <w:rsid w:val="00222C2E"/>
    <w:rsid w:val="00222EA9"/>
    <w:rsid w:val="00222F94"/>
    <w:rsid w:val="00223824"/>
    <w:rsid w:val="00223E2C"/>
    <w:rsid w:val="00224212"/>
    <w:rsid w:val="00224473"/>
    <w:rsid w:val="00224789"/>
    <w:rsid w:val="00224871"/>
    <w:rsid w:val="00224F3C"/>
    <w:rsid w:val="00226946"/>
    <w:rsid w:val="0022699D"/>
    <w:rsid w:val="002276B4"/>
    <w:rsid w:val="00227CDA"/>
    <w:rsid w:val="002302B2"/>
    <w:rsid w:val="00230D3A"/>
    <w:rsid w:val="00230E58"/>
    <w:rsid w:val="00231838"/>
    <w:rsid w:val="00231B3D"/>
    <w:rsid w:val="00231C53"/>
    <w:rsid w:val="002321EF"/>
    <w:rsid w:val="00232599"/>
    <w:rsid w:val="002327E7"/>
    <w:rsid w:val="002328C8"/>
    <w:rsid w:val="002329C7"/>
    <w:rsid w:val="00232B21"/>
    <w:rsid w:val="002331D7"/>
    <w:rsid w:val="00233964"/>
    <w:rsid w:val="00233C49"/>
    <w:rsid w:val="00235CBD"/>
    <w:rsid w:val="00236998"/>
    <w:rsid w:val="00236B5F"/>
    <w:rsid w:val="00236DC1"/>
    <w:rsid w:val="00237C1B"/>
    <w:rsid w:val="00237E88"/>
    <w:rsid w:val="002401F3"/>
    <w:rsid w:val="00240C61"/>
    <w:rsid w:val="00241BD0"/>
    <w:rsid w:val="002422C7"/>
    <w:rsid w:val="002424DA"/>
    <w:rsid w:val="0024316E"/>
    <w:rsid w:val="002431E5"/>
    <w:rsid w:val="00243689"/>
    <w:rsid w:val="00244DED"/>
    <w:rsid w:val="00245187"/>
    <w:rsid w:val="002457E7"/>
    <w:rsid w:val="0024639D"/>
    <w:rsid w:val="00247358"/>
    <w:rsid w:val="002509B6"/>
    <w:rsid w:val="0025145F"/>
    <w:rsid w:val="00251480"/>
    <w:rsid w:val="00251AE5"/>
    <w:rsid w:val="00251D72"/>
    <w:rsid w:val="0025209A"/>
    <w:rsid w:val="00252532"/>
    <w:rsid w:val="00252ABD"/>
    <w:rsid w:val="00252BAE"/>
    <w:rsid w:val="00253E43"/>
    <w:rsid w:val="002540A3"/>
    <w:rsid w:val="00254ED0"/>
    <w:rsid w:val="00255582"/>
    <w:rsid w:val="002558F6"/>
    <w:rsid w:val="00255B43"/>
    <w:rsid w:val="00255E7A"/>
    <w:rsid w:val="00255F9B"/>
    <w:rsid w:val="00257E68"/>
    <w:rsid w:val="002600E5"/>
    <w:rsid w:val="00260B19"/>
    <w:rsid w:val="00261030"/>
    <w:rsid w:val="00262957"/>
    <w:rsid w:val="00262B25"/>
    <w:rsid w:val="0026335C"/>
    <w:rsid w:val="0026395E"/>
    <w:rsid w:val="0026413C"/>
    <w:rsid w:val="002646B4"/>
    <w:rsid w:val="002646B5"/>
    <w:rsid w:val="002651AF"/>
    <w:rsid w:val="0026527B"/>
    <w:rsid w:val="00265555"/>
    <w:rsid w:val="00265C03"/>
    <w:rsid w:val="00266A4F"/>
    <w:rsid w:val="00266AF0"/>
    <w:rsid w:val="00266E32"/>
    <w:rsid w:val="00270064"/>
    <w:rsid w:val="0027011F"/>
    <w:rsid w:val="0027028D"/>
    <w:rsid w:val="00270409"/>
    <w:rsid w:val="002705B6"/>
    <w:rsid w:val="0027060D"/>
    <w:rsid w:val="002706BC"/>
    <w:rsid w:val="0027082F"/>
    <w:rsid w:val="0027084B"/>
    <w:rsid w:val="00270C58"/>
    <w:rsid w:val="002715E6"/>
    <w:rsid w:val="00271681"/>
    <w:rsid w:val="002729EA"/>
    <w:rsid w:val="002732C7"/>
    <w:rsid w:val="00273F6C"/>
    <w:rsid w:val="0027467A"/>
    <w:rsid w:val="00274CAA"/>
    <w:rsid w:val="00274FF8"/>
    <w:rsid w:val="00275005"/>
    <w:rsid w:val="00275615"/>
    <w:rsid w:val="00275D2B"/>
    <w:rsid w:val="002760B4"/>
    <w:rsid w:val="00276D6E"/>
    <w:rsid w:val="00277118"/>
    <w:rsid w:val="002773F9"/>
    <w:rsid w:val="002776CC"/>
    <w:rsid w:val="0027790F"/>
    <w:rsid w:val="00277D4B"/>
    <w:rsid w:val="00280554"/>
    <w:rsid w:val="0028139A"/>
    <w:rsid w:val="00281CF7"/>
    <w:rsid w:val="002824DB"/>
    <w:rsid w:val="002845E6"/>
    <w:rsid w:val="002848F4"/>
    <w:rsid w:val="00284A18"/>
    <w:rsid w:val="00284AE4"/>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3C3"/>
    <w:rsid w:val="00294B87"/>
    <w:rsid w:val="00294E13"/>
    <w:rsid w:val="00295744"/>
    <w:rsid w:val="00295826"/>
    <w:rsid w:val="002961A9"/>
    <w:rsid w:val="00296495"/>
    <w:rsid w:val="00296614"/>
    <w:rsid w:val="00296D91"/>
    <w:rsid w:val="00297CCB"/>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585"/>
    <w:rsid w:val="002B1991"/>
    <w:rsid w:val="002B1D5E"/>
    <w:rsid w:val="002B2807"/>
    <w:rsid w:val="002B2C7F"/>
    <w:rsid w:val="002B3064"/>
    <w:rsid w:val="002B3074"/>
    <w:rsid w:val="002B308B"/>
    <w:rsid w:val="002B344B"/>
    <w:rsid w:val="002B48BF"/>
    <w:rsid w:val="002B5412"/>
    <w:rsid w:val="002B5509"/>
    <w:rsid w:val="002B615B"/>
    <w:rsid w:val="002B615E"/>
    <w:rsid w:val="002B64DF"/>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5745"/>
    <w:rsid w:val="002D5B52"/>
    <w:rsid w:val="002D647A"/>
    <w:rsid w:val="002D69DB"/>
    <w:rsid w:val="002D7634"/>
    <w:rsid w:val="002D7D83"/>
    <w:rsid w:val="002E26BA"/>
    <w:rsid w:val="002E3817"/>
    <w:rsid w:val="002E3CD9"/>
    <w:rsid w:val="002E3E7A"/>
    <w:rsid w:val="002E43E3"/>
    <w:rsid w:val="002E53BC"/>
    <w:rsid w:val="002E68EC"/>
    <w:rsid w:val="002E6CA2"/>
    <w:rsid w:val="002E73E1"/>
    <w:rsid w:val="002E7FE3"/>
    <w:rsid w:val="002F081C"/>
    <w:rsid w:val="002F08CC"/>
    <w:rsid w:val="002F0ADC"/>
    <w:rsid w:val="002F0AFA"/>
    <w:rsid w:val="002F0C6D"/>
    <w:rsid w:val="002F19DA"/>
    <w:rsid w:val="002F1BA3"/>
    <w:rsid w:val="002F2275"/>
    <w:rsid w:val="002F27CE"/>
    <w:rsid w:val="002F2D5A"/>
    <w:rsid w:val="002F300D"/>
    <w:rsid w:val="002F33EF"/>
    <w:rsid w:val="002F38AA"/>
    <w:rsid w:val="002F3D8C"/>
    <w:rsid w:val="002F3F8B"/>
    <w:rsid w:val="002F48EE"/>
    <w:rsid w:val="002F4E37"/>
    <w:rsid w:val="002F5062"/>
    <w:rsid w:val="002F525E"/>
    <w:rsid w:val="002F546D"/>
    <w:rsid w:val="002F583B"/>
    <w:rsid w:val="002F66D8"/>
    <w:rsid w:val="002F6C23"/>
    <w:rsid w:val="002F6FFF"/>
    <w:rsid w:val="002F733E"/>
    <w:rsid w:val="002F7882"/>
    <w:rsid w:val="00300682"/>
    <w:rsid w:val="0030099B"/>
    <w:rsid w:val="003010AA"/>
    <w:rsid w:val="0030129A"/>
    <w:rsid w:val="00301815"/>
    <w:rsid w:val="00301817"/>
    <w:rsid w:val="00302753"/>
    <w:rsid w:val="003028C1"/>
    <w:rsid w:val="00303088"/>
    <w:rsid w:val="003033F3"/>
    <w:rsid w:val="003035B4"/>
    <w:rsid w:val="00303660"/>
    <w:rsid w:val="00303A81"/>
    <w:rsid w:val="00303C23"/>
    <w:rsid w:val="00303D71"/>
    <w:rsid w:val="00303E8F"/>
    <w:rsid w:val="00304311"/>
    <w:rsid w:val="003044C9"/>
    <w:rsid w:val="0030471A"/>
    <w:rsid w:val="003054BB"/>
    <w:rsid w:val="00305C14"/>
    <w:rsid w:val="0030670E"/>
    <w:rsid w:val="00306E7A"/>
    <w:rsid w:val="0030752B"/>
    <w:rsid w:val="00307613"/>
    <w:rsid w:val="00307E3F"/>
    <w:rsid w:val="00310790"/>
    <w:rsid w:val="0031117F"/>
    <w:rsid w:val="00311198"/>
    <w:rsid w:val="003113FC"/>
    <w:rsid w:val="00313690"/>
    <w:rsid w:val="00313C6E"/>
    <w:rsid w:val="00314C09"/>
    <w:rsid w:val="00314E85"/>
    <w:rsid w:val="0031507C"/>
    <w:rsid w:val="0031593F"/>
    <w:rsid w:val="00315E63"/>
    <w:rsid w:val="003167F2"/>
    <w:rsid w:val="003177D4"/>
    <w:rsid w:val="00317F99"/>
    <w:rsid w:val="00317FB1"/>
    <w:rsid w:val="00320162"/>
    <w:rsid w:val="00320FCC"/>
    <w:rsid w:val="00322440"/>
    <w:rsid w:val="003226E8"/>
    <w:rsid w:val="00323ECC"/>
    <w:rsid w:val="003243E3"/>
    <w:rsid w:val="00324685"/>
    <w:rsid w:val="003248A4"/>
    <w:rsid w:val="00324A4E"/>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4FB"/>
    <w:rsid w:val="00337A0F"/>
    <w:rsid w:val="0034074B"/>
    <w:rsid w:val="00340B6F"/>
    <w:rsid w:val="0034102A"/>
    <w:rsid w:val="0034106D"/>
    <w:rsid w:val="00341E08"/>
    <w:rsid w:val="003429F7"/>
    <w:rsid w:val="00342DE8"/>
    <w:rsid w:val="003432EF"/>
    <w:rsid w:val="00344239"/>
    <w:rsid w:val="00344694"/>
    <w:rsid w:val="00344830"/>
    <w:rsid w:val="00344F47"/>
    <w:rsid w:val="003450AC"/>
    <w:rsid w:val="003454BB"/>
    <w:rsid w:val="00345A6F"/>
    <w:rsid w:val="003464DF"/>
    <w:rsid w:val="003467F9"/>
    <w:rsid w:val="00346BB7"/>
    <w:rsid w:val="00346E3B"/>
    <w:rsid w:val="00347067"/>
    <w:rsid w:val="00347FC2"/>
    <w:rsid w:val="003505CC"/>
    <w:rsid w:val="00351026"/>
    <w:rsid w:val="00351E65"/>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60073"/>
    <w:rsid w:val="00360076"/>
    <w:rsid w:val="003606DA"/>
    <w:rsid w:val="00360816"/>
    <w:rsid w:val="00361820"/>
    <w:rsid w:val="00361B2E"/>
    <w:rsid w:val="00361F3C"/>
    <w:rsid w:val="00362345"/>
    <w:rsid w:val="003625DC"/>
    <w:rsid w:val="00362604"/>
    <w:rsid w:val="00362A80"/>
    <w:rsid w:val="003641C9"/>
    <w:rsid w:val="00364323"/>
    <w:rsid w:val="00364B86"/>
    <w:rsid w:val="003653B9"/>
    <w:rsid w:val="00365CBD"/>
    <w:rsid w:val="00366934"/>
    <w:rsid w:val="003677AF"/>
    <w:rsid w:val="00367921"/>
    <w:rsid w:val="00367B0C"/>
    <w:rsid w:val="00367BB8"/>
    <w:rsid w:val="00367DD9"/>
    <w:rsid w:val="0037042B"/>
    <w:rsid w:val="00370441"/>
    <w:rsid w:val="00370890"/>
    <w:rsid w:val="00371F1A"/>
    <w:rsid w:val="00372221"/>
    <w:rsid w:val="0037225F"/>
    <w:rsid w:val="003723CB"/>
    <w:rsid w:val="00372882"/>
    <w:rsid w:val="00373AD7"/>
    <w:rsid w:val="003741C6"/>
    <w:rsid w:val="00374909"/>
    <w:rsid w:val="00374AE0"/>
    <w:rsid w:val="00374D16"/>
    <w:rsid w:val="00375C1C"/>
    <w:rsid w:val="00375EFE"/>
    <w:rsid w:val="003765ED"/>
    <w:rsid w:val="00377505"/>
    <w:rsid w:val="00377835"/>
    <w:rsid w:val="00377D79"/>
    <w:rsid w:val="00377DE6"/>
    <w:rsid w:val="003800F4"/>
    <w:rsid w:val="0038013E"/>
    <w:rsid w:val="003807CA"/>
    <w:rsid w:val="00380943"/>
    <w:rsid w:val="00380963"/>
    <w:rsid w:val="00380969"/>
    <w:rsid w:val="00381381"/>
    <w:rsid w:val="0038164C"/>
    <w:rsid w:val="0038193C"/>
    <w:rsid w:val="00382D0B"/>
    <w:rsid w:val="00382FFE"/>
    <w:rsid w:val="00383301"/>
    <w:rsid w:val="00383505"/>
    <w:rsid w:val="003836E0"/>
    <w:rsid w:val="0038379C"/>
    <w:rsid w:val="0038424A"/>
    <w:rsid w:val="0038544D"/>
    <w:rsid w:val="003855D2"/>
    <w:rsid w:val="00385BAB"/>
    <w:rsid w:val="00385D15"/>
    <w:rsid w:val="00386941"/>
    <w:rsid w:val="00387500"/>
    <w:rsid w:val="00387E17"/>
    <w:rsid w:val="003903BF"/>
    <w:rsid w:val="003906DA"/>
    <w:rsid w:val="00390E17"/>
    <w:rsid w:val="00393013"/>
    <w:rsid w:val="00393222"/>
    <w:rsid w:val="00393DF5"/>
    <w:rsid w:val="003952E6"/>
    <w:rsid w:val="00395BA7"/>
    <w:rsid w:val="00395CC1"/>
    <w:rsid w:val="00396213"/>
    <w:rsid w:val="0039673F"/>
    <w:rsid w:val="003969F3"/>
    <w:rsid w:val="00396DA9"/>
    <w:rsid w:val="00397726"/>
    <w:rsid w:val="003A024D"/>
    <w:rsid w:val="003A0A98"/>
    <w:rsid w:val="003A1C79"/>
    <w:rsid w:val="003A2D0E"/>
    <w:rsid w:val="003A3616"/>
    <w:rsid w:val="003A3DF1"/>
    <w:rsid w:val="003A3E61"/>
    <w:rsid w:val="003A51F3"/>
    <w:rsid w:val="003A564F"/>
    <w:rsid w:val="003A5BF2"/>
    <w:rsid w:val="003A6162"/>
    <w:rsid w:val="003A6B59"/>
    <w:rsid w:val="003A6F20"/>
    <w:rsid w:val="003B0046"/>
    <w:rsid w:val="003B08B4"/>
    <w:rsid w:val="003B0D8A"/>
    <w:rsid w:val="003B0D8E"/>
    <w:rsid w:val="003B1C2C"/>
    <w:rsid w:val="003B2777"/>
    <w:rsid w:val="003B2AF4"/>
    <w:rsid w:val="003B2C41"/>
    <w:rsid w:val="003B3868"/>
    <w:rsid w:val="003B4754"/>
    <w:rsid w:val="003B49BB"/>
    <w:rsid w:val="003B5296"/>
    <w:rsid w:val="003B544C"/>
    <w:rsid w:val="003B5A9E"/>
    <w:rsid w:val="003B65B5"/>
    <w:rsid w:val="003B69F1"/>
    <w:rsid w:val="003C00FD"/>
    <w:rsid w:val="003C029F"/>
    <w:rsid w:val="003C0693"/>
    <w:rsid w:val="003C0B04"/>
    <w:rsid w:val="003C1185"/>
    <w:rsid w:val="003C1765"/>
    <w:rsid w:val="003C1B5C"/>
    <w:rsid w:val="003C1CA2"/>
    <w:rsid w:val="003C1E0B"/>
    <w:rsid w:val="003C261F"/>
    <w:rsid w:val="003C2D6F"/>
    <w:rsid w:val="003C33A3"/>
    <w:rsid w:val="003C4865"/>
    <w:rsid w:val="003C4BC4"/>
    <w:rsid w:val="003C5C34"/>
    <w:rsid w:val="003C6F06"/>
    <w:rsid w:val="003C79A5"/>
    <w:rsid w:val="003D120A"/>
    <w:rsid w:val="003D245C"/>
    <w:rsid w:val="003D268F"/>
    <w:rsid w:val="003D2991"/>
    <w:rsid w:val="003D4084"/>
    <w:rsid w:val="003D481E"/>
    <w:rsid w:val="003D4AEA"/>
    <w:rsid w:val="003D4C64"/>
    <w:rsid w:val="003D5753"/>
    <w:rsid w:val="003D5791"/>
    <w:rsid w:val="003D6923"/>
    <w:rsid w:val="003D77E5"/>
    <w:rsid w:val="003E02C0"/>
    <w:rsid w:val="003E045B"/>
    <w:rsid w:val="003E0763"/>
    <w:rsid w:val="003E1149"/>
    <w:rsid w:val="003E1DD5"/>
    <w:rsid w:val="003E21E4"/>
    <w:rsid w:val="003E2261"/>
    <w:rsid w:val="003E25E8"/>
    <w:rsid w:val="003E3752"/>
    <w:rsid w:val="003E3AE7"/>
    <w:rsid w:val="003E3B84"/>
    <w:rsid w:val="003E3FCF"/>
    <w:rsid w:val="003E4063"/>
    <w:rsid w:val="003E413C"/>
    <w:rsid w:val="003E500C"/>
    <w:rsid w:val="003E52D2"/>
    <w:rsid w:val="003E64D4"/>
    <w:rsid w:val="003E6E38"/>
    <w:rsid w:val="003E797C"/>
    <w:rsid w:val="003E7A26"/>
    <w:rsid w:val="003E7A6C"/>
    <w:rsid w:val="003E7F96"/>
    <w:rsid w:val="003F124F"/>
    <w:rsid w:val="003F1280"/>
    <w:rsid w:val="003F1E5F"/>
    <w:rsid w:val="003F1E84"/>
    <w:rsid w:val="003F1F42"/>
    <w:rsid w:val="003F31A9"/>
    <w:rsid w:val="003F38AD"/>
    <w:rsid w:val="003F3BEC"/>
    <w:rsid w:val="003F481B"/>
    <w:rsid w:val="003F53A9"/>
    <w:rsid w:val="003F53D0"/>
    <w:rsid w:val="003F5DAF"/>
    <w:rsid w:val="003F729C"/>
    <w:rsid w:val="003F72CD"/>
    <w:rsid w:val="003F7C52"/>
    <w:rsid w:val="004000F2"/>
    <w:rsid w:val="00400686"/>
    <w:rsid w:val="00400843"/>
    <w:rsid w:val="00400E92"/>
    <w:rsid w:val="00400FAB"/>
    <w:rsid w:val="004019C6"/>
    <w:rsid w:val="00401ED5"/>
    <w:rsid w:val="00402F9F"/>
    <w:rsid w:val="00403CA1"/>
    <w:rsid w:val="00403F45"/>
    <w:rsid w:val="0040438A"/>
    <w:rsid w:val="00404B87"/>
    <w:rsid w:val="00404D6D"/>
    <w:rsid w:val="00405211"/>
    <w:rsid w:val="004055C1"/>
    <w:rsid w:val="00405618"/>
    <w:rsid w:val="00405625"/>
    <w:rsid w:val="0040590C"/>
    <w:rsid w:val="0040595D"/>
    <w:rsid w:val="00406152"/>
    <w:rsid w:val="00406624"/>
    <w:rsid w:val="00406BC3"/>
    <w:rsid w:val="00406FA9"/>
    <w:rsid w:val="00407709"/>
    <w:rsid w:val="00410085"/>
    <w:rsid w:val="004103A3"/>
    <w:rsid w:val="00410E8A"/>
    <w:rsid w:val="0041164B"/>
    <w:rsid w:val="004126B1"/>
    <w:rsid w:val="00412C70"/>
    <w:rsid w:val="004137A1"/>
    <w:rsid w:val="004138A5"/>
    <w:rsid w:val="0041396A"/>
    <w:rsid w:val="00414527"/>
    <w:rsid w:val="00415E1D"/>
    <w:rsid w:val="0041603D"/>
    <w:rsid w:val="00416357"/>
    <w:rsid w:val="00416BF1"/>
    <w:rsid w:val="00416F8C"/>
    <w:rsid w:val="004176E4"/>
    <w:rsid w:val="004179C4"/>
    <w:rsid w:val="00417BD4"/>
    <w:rsid w:val="00420097"/>
    <w:rsid w:val="004204DC"/>
    <w:rsid w:val="004206D6"/>
    <w:rsid w:val="0042099D"/>
    <w:rsid w:val="00420CCD"/>
    <w:rsid w:val="00420FF9"/>
    <w:rsid w:val="00420FFE"/>
    <w:rsid w:val="00421290"/>
    <w:rsid w:val="004216C7"/>
    <w:rsid w:val="00421B27"/>
    <w:rsid w:val="00421DCB"/>
    <w:rsid w:val="004235C6"/>
    <w:rsid w:val="00423615"/>
    <w:rsid w:val="00423C15"/>
    <w:rsid w:val="004241E9"/>
    <w:rsid w:val="004243F0"/>
    <w:rsid w:val="00424460"/>
    <w:rsid w:val="00424576"/>
    <w:rsid w:val="0042558A"/>
    <w:rsid w:val="0042571D"/>
    <w:rsid w:val="004259D7"/>
    <w:rsid w:val="00425AA9"/>
    <w:rsid w:val="00425B0E"/>
    <w:rsid w:val="004265FD"/>
    <w:rsid w:val="00426995"/>
    <w:rsid w:val="0042727A"/>
    <w:rsid w:val="00427A27"/>
    <w:rsid w:val="00427A72"/>
    <w:rsid w:val="0043084C"/>
    <w:rsid w:val="00431D10"/>
    <w:rsid w:val="00431D52"/>
    <w:rsid w:val="004326A4"/>
    <w:rsid w:val="00432A88"/>
    <w:rsid w:val="00432EC1"/>
    <w:rsid w:val="004333F8"/>
    <w:rsid w:val="00433AE1"/>
    <w:rsid w:val="00434369"/>
    <w:rsid w:val="0043461E"/>
    <w:rsid w:val="00434826"/>
    <w:rsid w:val="00434D96"/>
    <w:rsid w:val="00435562"/>
    <w:rsid w:val="00435A03"/>
    <w:rsid w:val="0043631B"/>
    <w:rsid w:val="00436D30"/>
    <w:rsid w:val="00437928"/>
    <w:rsid w:val="00437988"/>
    <w:rsid w:val="00437F7F"/>
    <w:rsid w:val="00440481"/>
    <w:rsid w:val="00440D93"/>
    <w:rsid w:val="00440E46"/>
    <w:rsid w:val="00441E56"/>
    <w:rsid w:val="004420CA"/>
    <w:rsid w:val="004423AD"/>
    <w:rsid w:val="00442978"/>
    <w:rsid w:val="00443B5C"/>
    <w:rsid w:val="0044412E"/>
    <w:rsid w:val="00444476"/>
    <w:rsid w:val="004446CD"/>
    <w:rsid w:val="00444F91"/>
    <w:rsid w:val="004451DF"/>
    <w:rsid w:val="00446493"/>
    <w:rsid w:val="00446A74"/>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4087"/>
    <w:rsid w:val="004552FC"/>
    <w:rsid w:val="00456494"/>
    <w:rsid w:val="004568EE"/>
    <w:rsid w:val="0045711B"/>
    <w:rsid w:val="004578D5"/>
    <w:rsid w:val="00457E2E"/>
    <w:rsid w:val="0046034D"/>
    <w:rsid w:val="00460427"/>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703C3"/>
    <w:rsid w:val="0047067D"/>
    <w:rsid w:val="00470E98"/>
    <w:rsid w:val="0047169F"/>
    <w:rsid w:val="0047179B"/>
    <w:rsid w:val="00471A6A"/>
    <w:rsid w:val="00471F92"/>
    <w:rsid w:val="00472819"/>
    <w:rsid w:val="00472A46"/>
    <w:rsid w:val="00472F90"/>
    <w:rsid w:val="0047372A"/>
    <w:rsid w:val="00474075"/>
    <w:rsid w:val="00474426"/>
    <w:rsid w:val="00475B20"/>
    <w:rsid w:val="00476E51"/>
    <w:rsid w:val="004778FA"/>
    <w:rsid w:val="00480F5B"/>
    <w:rsid w:val="00481415"/>
    <w:rsid w:val="00482477"/>
    <w:rsid w:val="004826DD"/>
    <w:rsid w:val="0048328B"/>
    <w:rsid w:val="004832D9"/>
    <w:rsid w:val="0048359F"/>
    <w:rsid w:val="00483BF2"/>
    <w:rsid w:val="004844F3"/>
    <w:rsid w:val="0048468B"/>
    <w:rsid w:val="004848E5"/>
    <w:rsid w:val="00485C2E"/>
    <w:rsid w:val="004861F1"/>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260"/>
    <w:rsid w:val="004A139B"/>
    <w:rsid w:val="004A139C"/>
    <w:rsid w:val="004A199D"/>
    <w:rsid w:val="004A27FF"/>
    <w:rsid w:val="004A30F3"/>
    <w:rsid w:val="004A32E4"/>
    <w:rsid w:val="004A3736"/>
    <w:rsid w:val="004A3935"/>
    <w:rsid w:val="004A3E74"/>
    <w:rsid w:val="004A4195"/>
    <w:rsid w:val="004A535C"/>
    <w:rsid w:val="004A5A9B"/>
    <w:rsid w:val="004A5ACF"/>
    <w:rsid w:val="004A5DB2"/>
    <w:rsid w:val="004A63E7"/>
    <w:rsid w:val="004A67AD"/>
    <w:rsid w:val="004A6CBD"/>
    <w:rsid w:val="004A6FED"/>
    <w:rsid w:val="004A7B5E"/>
    <w:rsid w:val="004A7E61"/>
    <w:rsid w:val="004B041D"/>
    <w:rsid w:val="004B0960"/>
    <w:rsid w:val="004B3256"/>
    <w:rsid w:val="004B338E"/>
    <w:rsid w:val="004B3949"/>
    <w:rsid w:val="004B3E55"/>
    <w:rsid w:val="004B4A21"/>
    <w:rsid w:val="004B4AC1"/>
    <w:rsid w:val="004B4DC0"/>
    <w:rsid w:val="004B546F"/>
    <w:rsid w:val="004B5EC0"/>
    <w:rsid w:val="004B61DA"/>
    <w:rsid w:val="004B69E0"/>
    <w:rsid w:val="004B7455"/>
    <w:rsid w:val="004B77F4"/>
    <w:rsid w:val="004B78F5"/>
    <w:rsid w:val="004C16CA"/>
    <w:rsid w:val="004C1B06"/>
    <w:rsid w:val="004C3AEF"/>
    <w:rsid w:val="004C40A5"/>
    <w:rsid w:val="004C4277"/>
    <w:rsid w:val="004C4853"/>
    <w:rsid w:val="004C583B"/>
    <w:rsid w:val="004C673A"/>
    <w:rsid w:val="004C7629"/>
    <w:rsid w:val="004C763A"/>
    <w:rsid w:val="004C7A16"/>
    <w:rsid w:val="004C7CC3"/>
    <w:rsid w:val="004D2BC4"/>
    <w:rsid w:val="004D3213"/>
    <w:rsid w:val="004D3CDF"/>
    <w:rsid w:val="004D3F9C"/>
    <w:rsid w:val="004D3FBC"/>
    <w:rsid w:val="004D4299"/>
    <w:rsid w:val="004D476D"/>
    <w:rsid w:val="004D4FBD"/>
    <w:rsid w:val="004D56B6"/>
    <w:rsid w:val="004D6F9C"/>
    <w:rsid w:val="004D6FC5"/>
    <w:rsid w:val="004D73E8"/>
    <w:rsid w:val="004D754F"/>
    <w:rsid w:val="004D7584"/>
    <w:rsid w:val="004D7FFB"/>
    <w:rsid w:val="004E0380"/>
    <w:rsid w:val="004E0BA3"/>
    <w:rsid w:val="004E1440"/>
    <w:rsid w:val="004E16CE"/>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4C9"/>
    <w:rsid w:val="004E766C"/>
    <w:rsid w:val="004E7B12"/>
    <w:rsid w:val="004F002D"/>
    <w:rsid w:val="004F054F"/>
    <w:rsid w:val="004F0591"/>
    <w:rsid w:val="004F0734"/>
    <w:rsid w:val="004F0926"/>
    <w:rsid w:val="004F1431"/>
    <w:rsid w:val="004F1722"/>
    <w:rsid w:val="004F1E66"/>
    <w:rsid w:val="004F2A53"/>
    <w:rsid w:val="004F2E8C"/>
    <w:rsid w:val="004F3302"/>
    <w:rsid w:val="004F40E1"/>
    <w:rsid w:val="004F568B"/>
    <w:rsid w:val="004F63C1"/>
    <w:rsid w:val="004F6870"/>
    <w:rsid w:val="004F71C6"/>
    <w:rsid w:val="004F7267"/>
    <w:rsid w:val="004F7384"/>
    <w:rsid w:val="004F7A9E"/>
    <w:rsid w:val="00500124"/>
    <w:rsid w:val="005002D5"/>
    <w:rsid w:val="00500695"/>
    <w:rsid w:val="00500ABB"/>
    <w:rsid w:val="00500ABE"/>
    <w:rsid w:val="00500FA7"/>
    <w:rsid w:val="00501F06"/>
    <w:rsid w:val="00502D17"/>
    <w:rsid w:val="00502E24"/>
    <w:rsid w:val="005031C1"/>
    <w:rsid w:val="00503350"/>
    <w:rsid w:val="00503616"/>
    <w:rsid w:val="00503BF3"/>
    <w:rsid w:val="00503F06"/>
    <w:rsid w:val="00504F75"/>
    <w:rsid w:val="005054AF"/>
    <w:rsid w:val="00505565"/>
    <w:rsid w:val="005059FE"/>
    <w:rsid w:val="00506016"/>
    <w:rsid w:val="00506746"/>
    <w:rsid w:val="00506FF6"/>
    <w:rsid w:val="005075BF"/>
    <w:rsid w:val="005100BE"/>
    <w:rsid w:val="00510635"/>
    <w:rsid w:val="005109A2"/>
    <w:rsid w:val="005116BD"/>
    <w:rsid w:val="005119F2"/>
    <w:rsid w:val="005121FA"/>
    <w:rsid w:val="00512350"/>
    <w:rsid w:val="005141FA"/>
    <w:rsid w:val="0051428C"/>
    <w:rsid w:val="00514642"/>
    <w:rsid w:val="00514753"/>
    <w:rsid w:val="00514891"/>
    <w:rsid w:val="00514F5E"/>
    <w:rsid w:val="00515E33"/>
    <w:rsid w:val="00515F52"/>
    <w:rsid w:val="00515F6B"/>
    <w:rsid w:val="00520001"/>
    <w:rsid w:val="005205F4"/>
    <w:rsid w:val="00520DCD"/>
    <w:rsid w:val="0052149C"/>
    <w:rsid w:val="00521D67"/>
    <w:rsid w:val="005223BD"/>
    <w:rsid w:val="005227D8"/>
    <w:rsid w:val="00523264"/>
    <w:rsid w:val="00523F25"/>
    <w:rsid w:val="005240E2"/>
    <w:rsid w:val="00525F1C"/>
    <w:rsid w:val="00526A04"/>
    <w:rsid w:val="00526EF5"/>
    <w:rsid w:val="00527454"/>
    <w:rsid w:val="005278A5"/>
    <w:rsid w:val="00527ABA"/>
    <w:rsid w:val="005301C8"/>
    <w:rsid w:val="00530A95"/>
    <w:rsid w:val="00530B06"/>
    <w:rsid w:val="00531016"/>
    <w:rsid w:val="0053123E"/>
    <w:rsid w:val="00531A65"/>
    <w:rsid w:val="00531E0D"/>
    <w:rsid w:val="00531E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943"/>
    <w:rsid w:val="00541FA3"/>
    <w:rsid w:val="00543213"/>
    <w:rsid w:val="005440C1"/>
    <w:rsid w:val="00544D3F"/>
    <w:rsid w:val="005457B2"/>
    <w:rsid w:val="00546383"/>
    <w:rsid w:val="0054653B"/>
    <w:rsid w:val="00546A1F"/>
    <w:rsid w:val="00546D0C"/>
    <w:rsid w:val="00546D7C"/>
    <w:rsid w:val="005507F3"/>
    <w:rsid w:val="00550D75"/>
    <w:rsid w:val="00551125"/>
    <w:rsid w:val="005517C7"/>
    <w:rsid w:val="00551A65"/>
    <w:rsid w:val="005522B8"/>
    <w:rsid w:val="00553686"/>
    <w:rsid w:val="00554530"/>
    <w:rsid w:val="0055492A"/>
    <w:rsid w:val="00554C53"/>
    <w:rsid w:val="00555702"/>
    <w:rsid w:val="00555C08"/>
    <w:rsid w:val="00555DFB"/>
    <w:rsid w:val="00556046"/>
    <w:rsid w:val="005563DB"/>
    <w:rsid w:val="00556716"/>
    <w:rsid w:val="00556945"/>
    <w:rsid w:val="005577AF"/>
    <w:rsid w:val="00557887"/>
    <w:rsid w:val="00557A03"/>
    <w:rsid w:val="00557A82"/>
    <w:rsid w:val="0056024D"/>
    <w:rsid w:val="005613FF"/>
    <w:rsid w:val="005616C5"/>
    <w:rsid w:val="005618BD"/>
    <w:rsid w:val="00561B94"/>
    <w:rsid w:val="0056310D"/>
    <w:rsid w:val="0056318E"/>
    <w:rsid w:val="0056389C"/>
    <w:rsid w:val="00564837"/>
    <w:rsid w:val="00564C3E"/>
    <w:rsid w:val="00564D05"/>
    <w:rsid w:val="005655AE"/>
    <w:rsid w:val="005656AF"/>
    <w:rsid w:val="00566564"/>
    <w:rsid w:val="005672AE"/>
    <w:rsid w:val="005701E8"/>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486F"/>
    <w:rsid w:val="005852D8"/>
    <w:rsid w:val="00585887"/>
    <w:rsid w:val="00585B59"/>
    <w:rsid w:val="00585CC2"/>
    <w:rsid w:val="00585F71"/>
    <w:rsid w:val="00586211"/>
    <w:rsid w:val="00586695"/>
    <w:rsid w:val="005866A9"/>
    <w:rsid w:val="00586BE6"/>
    <w:rsid w:val="00586EC6"/>
    <w:rsid w:val="00587284"/>
    <w:rsid w:val="00587778"/>
    <w:rsid w:val="00587C8D"/>
    <w:rsid w:val="00587CCB"/>
    <w:rsid w:val="00590231"/>
    <w:rsid w:val="0059230F"/>
    <w:rsid w:val="00593C05"/>
    <w:rsid w:val="00593F99"/>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9F5"/>
    <w:rsid w:val="005A1E16"/>
    <w:rsid w:val="005A2355"/>
    <w:rsid w:val="005A2433"/>
    <w:rsid w:val="005A33BB"/>
    <w:rsid w:val="005A37F4"/>
    <w:rsid w:val="005A392C"/>
    <w:rsid w:val="005A4409"/>
    <w:rsid w:val="005A4757"/>
    <w:rsid w:val="005A4DEC"/>
    <w:rsid w:val="005A5DA4"/>
    <w:rsid w:val="005A6729"/>
    <w:rsid w:val="005A6EB0"/>
    <w:rsid w:val="005A71F4"/>
    <w:rsid w:val="005A764A"/>
    <w:rsid w:val="005A7B94"/>
    <w:rsid w:val="005B017D"/>
    <w:rsid w:val="005B06F9"/>
    <w:rsid w:val="005B108A"/>
    <w:rsid w:val="005B158F"/>
    <w:rsid w:val="005B1621"/>
    <w:rsid w:val="005B1C60"/>
    <w:rsid w:val="005B2266"/>
    <w:rsid w:val="005B2435"/>
    <w:rsid w:val="005B2B4F"/>
    <w:rsid w:val="005B2BAD"/>
    <w:rsid w:val="005B2D9F"/>
    <w:rsid w:val="005B2F51"/>
    <w:rsid w:val="005B3362"/>
    <w:rsid w:val="005B408F"/>
    <w:rsid w:val="005B44B6"/>
    <w:rsid w:val="005B464D"/>
    <w:rsid w:val="005B49B5"/>
    <w:rsid w:val="005B4B60"/>
    <w:rsid w:val="005B59E4"/>
    <w:rsid w:val="005B5A3C"/>
    <w:rsid w:val="005B5B89"/>
    <w:rsid w:val="005B65DA"/>
    <w:rsid w:val="005B725C"/>
    <w:rsid w:val="005C03F1"/>
    <w:rsid w:val="005C0A3D"/>
    <w:rsid w:val="005C0CC9"/>
    <w:rsid w:val="005C0F0F"/>
    <w:rsid w:val="005C140C"/>
    <w:rsid w:val="005C1D90"/>
    <w:rsid w:val="005C2F9C"/>
    <w:rsid w:val="005C34D7"/>
    <w:rsid w:val="005C3E1E"/>
    <w:rsid w:val="005C490E"/>
    <w:rsid w:val="005C4E02"/>
    <w:rsid w:val="005C5F0D"/>
    <w:rsid w:val="005C62B7"/>
    <w:rsid w:val="005C62DE"/>
    <w:rsid w:val="005C6832"/>
    <w:rsid w:val="005C6835"/>
    <w:rsid w:val="005C6FF1"/>
    <w:rsid w:val="005C70D5"/>
    <w:rsid w:val="005C70FE"/>
    <w:rsid w:val="005C7542"/>
    <w:rsid w:val="005C76E8"/>
    <w:rsid w:val="005C7C17"/>
    <w:rsid w:val="005D11F8"/>
    <w:rsid w:val="005D17DE"/>
    <w:rsid w:val="005D1B1C"/>
    <w:rsid w:val="005D2E49"/>
    <w:rsid w:val="005D36AC"/>
    <w:rsid w:val="005D3A47"/>
    <w:rsid w:val="005D3B8B"/>
    <w:rsid w:val="005D3E5D"/>
    <w:rsid w:val="005D3F9A"/>
    <w:rsid w:val="005D5924"/>
    <w:rsid w:val="005D6527"/>
    <w:rsid w:val="005D65D8"/>
    <w:rsid w:val="005D66A0"/>
    <w:rsid w:val="005D6975"/>
    <w:rsid w:val="005D6E2A"/>
    <w:rsid w:val="005D714B"/>
    <w:rsid w:val="005D7657"/>
    <w:rsid w:val="005D77BB"/>
    <w:rsid w:val="005E0569"/>
    <w:rsid w:val="005E0C68"/>
    <w:rsid w:val="005E1855"/>
    <w:rsid w:val="005E1C80"/>
    <w:rsid w:val="005E2594"/>
    <w:rsid w:val="005E2CA8"/>
    <w:rsid w:val="005E2F49"/>
    <w:rsid w:val="005E3C5E"/>
    <w:rsid w:val="005E3D96"/>
    <w:rsid w:val="005E41AE"/>
    <w:rsid w:val="005E45DD"/>
    <w:rsid w:val="005E59AD"/>
    <w:rsid w:val="005E620F"/>
    <w:rsid w:val="005E65EA"/>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118"/>
    <w:rsid w:val="005F6172"/>
    <w:rsid w:val="005F647E"/>
    <w:rsid w:val="005F6520"/>
    <w:rsid w:val="005F6F84"/>
    <w:rsid w:val="005F7594"/>
    <w:rsid w:val="005F78BC"/>
    <w:rsid w:val="006004F3"/>
    <w:rsid w:val="006005D8"/>
    <w:rsid w:val="006008AF"/>
    <w:rsid w:val="006023F9"/>
    <w:rsid w:val="0060262F"/>
    <w:rsid w:val="00603613"/>
    <w:rsid w:val="00603849"/>
    <w:rsid w:val="00603C67"/>
    <w:rsid w:val="00603CA4"/>
    <w:rsid w:val="00603E8B"/>
    <w:rsid w:val="00603F0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B99"/>
    <w:rsid w:val="00612EAC"/>
    <w:rsid w:val="006131B5"/>
    <w:rsid w:val="006151F1"/>
    <w:rsid w:val="0061562A"/>
    <w:rsid w:val="0061580E"/>
    <w:rsid w:val="00615AAD"/>
    <w:rsid w:val="00615B91"/>
    <w:rsid w:val="00615F5A"/>
    <w:rsid w:val="00615FB1"/>
    <w:rsid w:val="00616508"/>
    <w:rsid w:val="00617442"/>
    <w:rsid w:val="006202F2"/>
    <w:rsid w:val="00620753"/>
    <w:rsid w:val="00621437"/>
    <w:rsid w:val="006217E3"/>
    <w:rsid w:val="006218B1"/>
    <w:rsid w:val="00621DFF"/>
    <w:rsid w:val="00621E0B"/>
    <w:rsid w:val="00622ECC"/>
    <w:rsid w:val="00622F82"/>
    <w:rsid w:val="00622F9D"/>
    <w:rsid w:val="00623275"/>
    <w:rsid w:val="006233E3"/>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521D"/>
    <w:rsid w:val="0063522C"/>
    <w:rsid w:val="00635686"/>
    <w:rsid w:val="0063582D"/>
    <w:rsid w:val="00635A1F"/>
    <w:rsid w:val="0063645B"/>
    <w:rsid w:val="00637599"/>
    <w:rsid w:val="0063776E"/>
    <w:rsid w:val="00637C94"/>
    <w:rsid w:val="00640010"/>
    <w:rsid w:val="006403F2"/>
    <w:rsid w:val="00640473"/>
    <w:rsid w:val="00640D34"/>
    <w:rsid w:val="00640F08"/>
    <w:rsid w:val="00640F77"/>
    <w:rsid w:val="006414A6"/>
    <w:rsid w:val="006418C7"/>
    <w:rsid w:val="006422B0"/>
    <w:rsid w:val="0064345C"/>
    <w:rsid w:val="006441C5"/>
    <w:rsid w:val="00644D88"/>
    <w:rsid w:val="00644E45"/>
    <w:rsid w:val="006450EC"/>
    <w:rsid w:val="00645335"/>
    <w:rsid w:val="0064575E"/>
    <w:rsid w:val="00647A23"/>
    <w:rsid w:val="006502C0"/>
    <w:rsid w:val="006502DF"/>
    <w:rsid w:val="006503CC"/>
    <w:rsid w:val="006506E3"/>
    <w:rsid w:val="00650B9D"/>
    <w:rsid w:val="00650C52"/>
    <w:rsid w:val="006512BC"/>
    <w:rsid w:val="00651DC6"/>
    <w:rsid w:val="00652438"/>
    <w:rsid w:val="006537B5"/>
    <w:rsid w:val="00653D17"/>
    <w:rsid w:val="00653FC3"/>
    <w:rsid w:val="006543DB"/>
    <w:rsid w:val="00654C63"/>
    <w:rsid w:val="0065535C"/>
    <w:rsid w:val="0065598B"/>
    <w:rsid w:val="00655E1E"/>
    <w:rsid w:val="00655FE3"/>
    <w:rsid w:val="00656523"/>
    <w:rsid w:val="0065721B"/>
    <w:rsid w:val="00657A32"/>
    <w:rsid w:val="00657A80"/>
    <w:rsid w:val="00657F1B"/>
    <w:rsid w:val="00660061"/>
    <w:rsid w:val="00660949"/>
    <w:rsid w:val="00661607"/>
    <w:rsid w:val="0066181A"/>
    <w:rsid w:val="00661870"/>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79E"/>
    <w:rsid w:val="0067488A"/>
    <w:rsid w:val="0067503D"/>
    <w:rsid w:val="0067521A"/>
    <w:rsid w:val="00675785"/>
    <w:rsid w:val="00676368"/>
    <w:rsid w:val="00676A6D"/>
    <w:rsid w:val="00676DFA"/>
    <w:rsid w:val="006775A5"/>
    <w:rsid w:val="00680315"/>
    <w:rsid w:val="00680400"/>
    <w:rsid w:val="00680A8C"/>
    <w:rsid w:val="00681702"/>
    <w:rsid w:val="00681CDA"/>
    <w:rsid w:val="00681F0C"/>
    <w:rsid w:val="00681FA3"/>
    <w:rsid w:val="0068228C"/>
    <w:rsid w:val="00682A89"/>
    <w:rsid w:val="00682B43"/>
    <w:rsid w:val="00682E62"/>
    <w:rsid w:val="00682F19"/>
    <w:rsid w:val="00683785"/>
    <w:rsid w:val="006841BB"/>
    <w:rsid w:val="0068449E"/>
    <w:rsid w:val="0068542E"/>
    <w:rsid w:val="00685A88"/>
    <w:rsid w:val="00685BEF"/>
    <w:rsid w:val="00685F5F"/>
    <w:rsid w:val="006862F8"/>
    <w:rsid w:val="006863F5"/>
    <w:rsid w:val="0068645B"/>
    <w:rsid w:val="006867F7"/>
    <w:rsid w:val="006870C8"/>
    <w:rsid w:val="00687503"/>
    <w:rsid w:val="00687938"/>
    <w:rsid w:val="00687D5A"/>
    <w:rsid w:val="00690F5E"/>
    <w:rsid w:val="006918EB"/>
    <w:rsid w:val="0069232B"/>
    <w:rsid w:val="00692D68"/>
    <w:rsid w:val="00692DAA"/>
    <w:rsid w:val="006947F1"/>
    <w:rsid w:val="00694B3E"/>
    <w:rsid w:val="00694F6B"/>
    <w:rsid w:val="00695453"/>
    <w:rsid w:val="00695588"/>
    <w:rsid w:val="00695763"/>
    <w:rsid w:val="00695CD0"/>
    <w:rsid w:val="00696139"/>
    <w:rsid w:val="006962B3"/>
    <w:rsid w:val="00697005"/>
    <w:rsid w:val="006973A8"/>
    <w:rsid w:val="00697EAF"/>
    <w:rsid w:val="00697F87"/>
    <w:rsid w:val="006A052F"/>
    <w:rsid w:val="006A15FB"/>
    <w:rsid w:val="006A1A8E"/>
    <w:rsid w:val="006A1FB2"/>
    <w:rsid w:val="006A24A6"/>
    <w:rsid w:val="006A38AC"/>
    <w:rsid w:val="006A500C"/>
    <w:rsid w:val="006A534C"/>
    <w:rsid w:val="006A542C"/>
    <w:rsid w:val="006A5B79"/>
    <w:rsid w:val="006A64A6"/>
    <w:rsid w:val="006A6D09"/>
    <w:rsid w:val="006A7068"/>
    <w:rsid w:val="006A7996"/>
    <w:rsid w:val="006B0081"/>
    <w:rsid w:val="006B04AC"/>
    <w:rsid w:val="006B06ED"/>
    <w:rsid w:val="006B0A50"/>
    <w:rsid w:val="006B1C4D"/>
    <w:rsid w:val="006B1D2B"/>
    <w:rsid w:val="006B2491"/>
    <w:rsid w:val="006B29D4"/>
    <w:rsid w:val="006B2C7E"/>
    <w:rsid w:val="006B2D68"/>
    <w:rsid w:val="006B343A"/>
    <w:rsid w:val="006B350C"/>
    <w:rsid w:val="006B35B6"/>
    <w:rsid w:val="006B3966"/>
    <w:rsid w:val="006B5EE8"/>
    <w:rsid w:val="006B60AB"/>
    <w:rsid w:val="006C012B"/>
    <w:rsid w:val="006C05CA"/>
    <w:rsid w:val="006C0C9C"/>
    <w:rsid w:val="006C10EB"/>
    <w:rsid w:val="006C2278"/>
    <w:rsid w:val="006C22BA"/>
    <w:rsid w:val="006C24A7"/>
    <w:rsid w:val="006C27BB"/>
    <w:rsid w:val="006C2F6C"/>
    <w:rsid w:val="006C33D3"/>
    <w:rsid w:val="006C3DA6"/>
    <w:rsid w:val="006C423E"/>
    <w:rsid w:val="006C4720"/>
    <w:rsid w:val="006C4C35"/>
    <w:rsid w:val="006C4D85"/>
    <w:rsid w:val="006C5910"/>
    <w:rsid w:val="006C5D39"/>
    <w:rsid w:val="006C7336"/>
    <w:rsid w:val="006C76A5"/>
    <w:rsid w:val="006C7B8B"/>
    <w:rsid w:val="006C7FD8"/>
    <w:rsid w:val="006D042E"/>
    <w:rsid w:val="006D0A02"/>
    <w:rsid w:val="006D12A9"/>
    <w:rsid w:val="006D168D"/>
    <w:rsid w:val="006D1EB2"/>
    <w:rsid w:val="006D3205"/>
    <w:rsid w:val="006D3B4F"/>
    <w:rsid w:val="006D3EB8"/>
    <w:rsid w:val="006D3F63"/>
    <w:rsid w:val="006D406B"/>
    <w:rsid w:val="006D442C"/>
    <w:rsid w:val="006D4E55"/>
    <w:rsid w:val="006D4FBF"/>
    <w:rsid w:val="006D52DE"/>
    <w:rsid w:val="006D599A"/>
    <w:rsid w:val="006D5ADE"/>
    <w:rsid w:val="006D66BD"/>
    <w:rsid w:val="006D7503"/>
    <w:rsid w:val="006D762F"/>
    <w:rsid w:val="006D788E"/>
    <w:rsid w:val="006D78C8"/>
    <w:rsid w:val="006D7EFC"/>
    <w:rsid w:val="006E0799"/>
    <w:rsid w:val="006E0838"/>
    <w:rsid w:val="006E0C5B"/>
    <w:rsid w:val="006E0EFE"/>
    <w:rsid w:val="006E1097"/>
    <w:rsid w:val="006E1662"/>
    <w:rsid w:val="006E16D5"/>
    <w:rsid w:val="006E2486"/>
    <w:rsid w:val="006E24D4"/>
    <w:rsid w:val="006E26AF"/>
    <w:rsid w:val="006E28EC"/>
    <w:rsid w:val="006E3A6C"/>
    <w:rsid w:val="006E3ABD"/>
    <w:rsid w:val="006E4291"/>
    <w:rsid w:val="006E4523"/>
    <w:rsid w:val="006E4B79"/>
    <w:rsid w:val="006E4D06"/>
    <w:rsid w:val="006E592D"/>
    <w:rsid w:val="006E5943"/>
    <w:rsid w:val="006E5B71"/>
    <w:rsid w:val="006E774A"/>
    <w:rsid w:val="006E7801"/>
    <w:rsid w:val="006F1673"/>
    <w:rsid w:val="006F1F82"/>
    <w:rsid w:val="006F20CC"/>
    <w:rsid w:val="006F26B9"/>
    <w:rsid w:val="006F2C5B"/>
    <w:rsid w:val="006F2C8E"/>
    <w:rsid w:val="006F2DD6"/>
    <w:rsid w:val="006F3167"/>
    <w:rsid w:val="006F3CA1"/>
    <w:rsid w:val="006F46EE"/>
    <w:rsid w:val="006F499E"/>
    <w:rsid w:val="006F4E41"/>
    <w:rsid w:val="006F4EC7"/>
    <w:rsid w:val="006F4F43"/>
    <w:rsid w:val="006F61E6"/>
    <w:rsid w:val="006F68A4"/>
    <w:rsid w:val="006F6B52"/>
    <w:rsid w:val="006F7077"/>
    <w:rsid w:val="006F7734"/>
    <w:rsid w:val="006F7C5E"/>
    <w:rsid w:val="006F7FE7"/>
    <w:rsid w:val="00700023"/>
    <w:rsid w:val="0070023E"/>
    <w:rsid w:val="007014D8"/>
    <w:rsid w:val="00701E91"/>
    <w:rsid w:val="0070281F"/>
    <w:rsid w:val="00702A1C"/>
    <w:rsid w:val="00702DF1"/>
    <w:rsid w:val="007031BB"/>
    <w:rsid w:val="007032EA"/>
    <w:rsid w:val="007035AA"/>
    <w:rsid w:val="00703CAC"/>
    <w:rsid w:val="00704162"/>
    <w:rsid w:val="007042E6"/>
    <w:rsid w:val="00705076"/>
    <w:rsid w:val="0070618C"/>
    <w:rsid w:val="00706DA1"/>
    <w:rsid w:val="00707550"/>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915"/>
    <w:rsid w:val="00720F32"/>
    <w:rsid w:val="007216E1"/>
    <w:rsid w:val="007222D7"/>
    <w:rsid w:val="007227C4"/>
    <w:rsid w:val="00722B91"/>
    <w:rsid w:val="00722BBC"/>
    <w:rsid w:val="00722D0E"/>
    <w:rsid w:val="00724228"/>
    <w:rsid w:val="007242CB"/>
    <w:rsid w:val="00724C90"/>
    <w:rsid w:val="007251B5"/>
    <w:rsid w:val="00725358"/>
    <w:rsid w:val="007258E0"/>
    <w:rsid w:val="0072726D"/>
    <w:rsid w:val="0073047F"/>
    <w:rsid w:val="0073067A"/>
    <w:rsid w:val="0073072D"/>
    <w:rsid w:val="00730ED6"/>
    <w:rsid w:val="007319E4"/>
    <w:rsid w:val="00732607"/>
    <w:rsid w:val="0073274D"/>
    <w:rsid w:val="00732D54"/>
    <w:rsid w:val="00733607"/>
    <w:rsid w:val="00733A04"/>
    <w:rsid w:val="00733CCF"/>
    <w:rsid w:val="00733E27"/>
    <w:rsid w:val="007342C1"/>
    <w:rsid w:val="007344E6"/>
    <w:rsid w:val="00734540"/>
    <w:rsid w:val="00734C54"/>
    <w:rsid w:val="00735378"/>
    <w:rsid w:val="00735AD0"/>
    <w:rsid w:val="00735C9C"/>
    <w:rsid w:val="00735EF2"/>
    <w:rsid w:val="0073687C"/>
    <w:rsid w:val="00736B4D"/>
    <w:rsid w:val="00737613"/>
    <w:rsid w:val="007411C1"/>
    <w:rsid w:val="007412F9"/>
    <w:rsid w:val="00741CEF"/>
    <w:rsid w:val="00741D62"/>
    <w:rsid w:val="007425AE"/>
    <w:rsid w:val="007428F3"/>
    <w:rsid w:val="00742FD8"/>
    <w:rsid w:val="00743354"/>
    <w:rsid w:val="00743378"/>
    <w:rsid w:val="0074350A"/>
    <w:rsid w:val="007436BB"/>
    <w:rsid w:val="00743EFC"/>
    <w:rsid w:val="00744C36"/>
    <w:rsid w:val="00745761"/>
    <w:rsid w:val="00745B6E"/>
    <w:rsid w:val="00745D42"/>
    <w:rsid w:val="00745FAF"/>
    <w:rsid w:val="0074641B"/>
    <w:rsid w:val="007464AF"/>
    <w:rsid w:val="0074657C"/>
    <w:rsid w:val="00746B83"/>
    <w:rsid w:val="00746C3A"/>
    <w:rsid w:val="0075028E"/>
    <w:rsid w:val="00751F3C"/>
    <w:rsid w:val="00752953"/>
    <w:rsid w:val="00752A51"/>
    <w:rsid w:val="00752AE8"/>
    <w:rsid w:val="007531FC"/>
    <w:rsid w:val="00753411"/>
    <w:rsid w:val="00753455"/>
    <w:rsid w:val="00753589"/>
    <w:rsid w:val="00753E80"/>
    <w:rsid w:val="0075498B"/>
    <w:rsid w:val="00754A0E"/>
    <w:rsid w:val="00756235"/>
    <w:rsid w:val="007566F7"/>
    <w:rsid w:val="0075717F"/>
    <w:rsid w:val="00757487"/>
    <w:rsid w:val="00757979"/>
    <w:rsid w:val="00757E55"/>
    <w:rsid w:val="00757FC5"/>
    <w:rsid w:val="0076070C"/>
    <w:rsid w:val="007613CE"/>
    <w:rsid w:val="0076146C"/>
    <w:rsid w:val="00761523"/>
    <w:rsid w:val="00761AEF"/>
    <w:rsid w:val="00761C43"/>
    <w:rsid w:val="00762290"/>
    <w:rsid w:val="00762379"/>
    <w:rsid w:val="00762D02"/>
    <w:rsid w:val="0076306B"/>
    <w:rsid w:val="00763870"/>
    <w:rsid w:val="00763F71"/>
    <w:rsid w:val="00764063"/>
    <w:rsid w:val="007648A4"/>
    <w:rsid w:val="00764AA4"/>
    <w:rsid w:val="007658DE"/>
    <w:rsid w:val="00766E60"/>
    <w:rsid w:val="00766FD9"/>
    <w:rsid w:val="007670F6"/>
    <w:rsid w:val="0076739C"/>
    <w:rsid w:val="00767D14"/>
    <w:rsid w:val="00767FBB"/>
    <w:rsid w:val="007700A3"/>
    <w:rsid w:val="00771338"/>
    <w:rsid w:val="00772CA2"/>
    <w:rsid w:val="00772D53"/>
    <w:rsid w:val="007738EF"/>
    <w:rsid w:val="00773AAB"/>
    <w:rsid w:val="007740B6"/>
    <w:rsid w:val="007748EB"/>
    <w:rsid w:val="00774A85"/>
    <w:rsid w:val="00774B9C"/>
    <w:rsid w:val="00775113"/>
    <w:rsid w:val="00776070"/>
    <w:rsid w:val="00776831"/>
    <w:rsid w:val="007768F5"/>
    <w:rsid w:val="00776BAF"/>
    <w:rsid w:val="00776F2D"/>
    <w:rsid w:val="0077727F"/>
    <w:rsid w:val="00777442"/>
    <w:rsid w:val="0078049C"/>
    <w:rsid w:val="00780576"/>
    <w:rsid w:val="007806BC"/>
    <w:rsid w:val="00780F76"/>
    <w:rsid w:val="007820F8"/>
    <w:rsid w:val="00782D12"/>
    <w:rsid w:val="00782D51"/>
    <w:rsid w:val="00782E32"/>
    <w:rsid w:val="007836B6"/>
    <w:rsid w:val="007836CB"/>
    <w:rsid w:val="0078391C"/>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40D"/>
    <w:rsid w:val="007929CB"/>
    <w:rsid w:val="00793682"/>
    <w:rsid w:val="00793756"/>
    <w:rsid w:val="00793D8B"/>
    <w:rsid w:val="00795481"/>
    <w:rsid w:val="00795B51"/>
    <w:rsid w:val="00795C5C"/>
    <w:rsid w:val="00796FF8"/>
    <w:rsid w:val="007977B4"/>
    <w:rsid w:val="00797FB4"/>
    <w:rsid w:val="007A11F8"/>
    <w:rsid w:val="007A23CF"/>
    <w:rsid w:val="007A2AB8"/>
    <w:rsid w:val="007A2AF8"/>
    <w:rsid w:val="007A2D3E"/>
    <w:rsid w:val="007A36F6"/>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0AC"/>
    <w:rsid w:val="007B582E"/>
    <w:rsid w:val="007B5894"/>
    <w:rsid w:val="007B5D46"/>
    <w:rsid w:val="007B6356"/>
    <w:rsid w:val="007B63F1"/>
    <w:rsid w:val="007B655C"/>
    <w:rsid w:val="007B67A3"/>
    <w:rsid w:val="007B67DF"/>
    <w:rsid w:val="007B779A"/>
    <w:rsid w:val="007B78C7"/>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A0D"/>
    <w:rsid w:val="007C4C7C"/>
    <w:rsid w:val="007C4D74"/>
    <w:rsid w:val="007C5218"/>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2DC5"/>
    <w:rsid w:val="007D3F8A"/>
    <w:rsid w:val="007D412E"/>
    <w:rsid w:val="007D4609"/>
    <w:rsid w:val="007D4B70"/>
    <w:rsid w:val="007D51DA"/>
    <w:rsid w:val="007D59A0"/>
    <w:rsid w:val="007D5A3C"/>
    <w:rsid w:val="007D5F21"/>
    <w:rsid w:val="007D6FA6"/>
    <w:rsid w:val="007D7A70"/>
    <w:rsid w:val="007E019A"/>
    <w:rsid w:val="007E01F0"/>
    <w:rsid w:val="007E03AE"/>
    <w:rsid w:val="007E050A"/>
    <w:rsid w:val="007E0A3B"/>
    <w:rsid w:val="007E0C02"/>
    <w:rsid w:val="007E0F06"/>
    <w:rsid w:val="007E1CCE"/>
    <w:rsid w:val="007E26B5"/>
    <w:rsid w:val="007E4074"/>
    <w:rsid w:val="007E4A2D"/>
    <w:rsid w:val="007E4BDB"/>
    <w:rsid w:val="007E4EA8"/>
    <w:rsid w:val="007E50EC"/>
    <w:rsid w:val="007E5183"/>
    <w:rsid w:val="007E52ED"/>
    <w:rsid w:val="007E5C90"/>
    <w:rsid w:val="007E63E8"/>
    <w:rsid w:val="007E66F7"/>
    <w:rsid w:val="007E784A"/>
    <w:rsid w:val="007E7AAA"/>
    <w:rsid w:val="007F05B9"/>
    <w:rsid w:val="007F095B"/>
    <w:rsid w:val="007F0B59"/>
    <w:rsid w:val="007F1709"/>
    <w:rsid w:val="007F37AC"/>
    <w:rsid w:val="007F3ED3"/>
    <w:rsid w:val="007F3F64"/>
    <w:rsid w:val="007F492E"/>
    <w:rsid w:val="007F63E4"/>
    <w:rsid w:val="007F6407"/>
    <w:rsid w:val="007F7D42"/>
    <w:rsid w:val="008014B8"/>
    <w:rsid w:val="00802582"/>
    <w:rsid w:val="008030E2"/>
    <w:rsid w:val="008031B4"/>
    <w:rsid w:val="008033FD"/>
    <w:rsid w:val="008034F5"/>
    <w:rsid w:val="00803603"/>
    <w:rsid w:val="00804E78"/>
    <w:rsid w:val="00804F42"/>
    <w:rsid w:val="00804FDA"/>
    <w:rsid w:val="00805892"/>
    <w:rsid w:val="00806060"/>
    <w:rsid w:val="008063F9"/>
    <w:rsid w:val="00806E14"/>
    <w:rsid w:val="00807493"/>
    <w:rsid w:val="008077B0"/>
    <w:rsid w:val="00807E42"/>
    <w:rsid w:val="00811465"/>
    <w:rsid w:val="00811483"/>
    <w:rsid w:val="00813074"/>
    <w:rsid w:val="00813341"/>
    <w:rsid w:val="008138F8"/>
    <w:rsid w:val="00813DB1"/>
    <w:rsid w:val="00814CB9"/>
    <w:rsid w:val="008151A1"/>
    <w:rsid w:val="00815396"/>
    <w:rsid w:val="008153D2"/>
    <w:rsid w:val="0081648B"/>
    <w:rsid w:val="0081685A"/>
    <w:rsid w:val="00816A74"/>
    <w:rsid w:val="00816A9A"/>
    <w:rsid w:val="008171FB"/>
    <w:rsid w:val="00817BC5"/>
    <w:rsid w:val="00817C7E"/>
    <w:rsid w:val="00820628"/>
    <w:rsid w:val="00821275"/>
    <w:rsid w:val="008212B6"/>
    <w:rsid w:val="008215D6"/>
    <w:rsid w:val="008219B1"/>
    <w:rsid w:val="00821B1B"/>
    <w:rsid w:val="00821BE0"/>
    <w:rsid w:val="00822356"/>
    <w:rsid w:val="008224C7"/>
    <w:rsid w:val="008229C9"/>
    <w:rsid w:val="00823355"/>
    <w:rsid w:val="008245AE"/>
    <w:rsid w:val="0082479B"/>
    <w:rsid w:val="00825A00"/>
    <w:rsid w:val="00826163"/>
    <w:rsid w:val="0082647E"/>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FBA"/>
    <w:rsid w:val="0083626F"/>
    <w:rsid w:val="0083665E"/>
    <w:rsid w:val="008371EE"/>
    <w:rsid w:val="00837E8E"/>
    <w:rsid w:val="00840FE2"/>
    <w:rsid w:val="00841ACA"/>
    <w:rsid w:val="008423E0"/>
    <w:rsid w:val="008433BC"/>
    <w:rsid w:val="008433FF"/>
    <w:rsid w:val="008436F4"/>
    <w:rsid w:val="00845033"/>
    <w:rsid w:val="0084592B"/>
    <w:rsid w:val="00846697"/>
    <w:rsid w:val="00846DB5"/>
    <w:rsid w:val="00846DD9"/>
    <w:rsid w:val="00847E4E"/>
    <w:rsid w:val="00850292"/>
    <w:rsid w:val="008505A3"/>
    <w:rsid w:val="008505E7"/>
    <w:rsid w:val="008506B9"/>
    <w:rsid w:val="00850B46"/>
    <w:rsid w:val="00850FAF"/>
    <w:rsid w:val="00850FDC"/>
    <w:rsid w:val="00852911"/>
    <w:rsid w:val="00853A7F"/>
    <w:rsid w:val="00853BD6"/>
    <w:rsid w:val="00854517"/>
    <w:rsid w:val="00855806"/>
    <w:rsid w:val="0085641D"/>
    <w:rsid w:val="00856BF7"/>
    <w:rsid w:val="0085765E"/>
    <w:rsid w:val="00860164"/>
    <w:rsid w:val="00860691"/>
    <w:rsid w:val="00860DB9"/>
    <w:rsid w:val="00861764"/>
    <w:rsid w:val="00861CB1"/>
    <w:rsid w:val="008623F2"/>
    <w:rsid w:val="00863046"/>
    <w:rsid w:val="008630D2"/>
    <w:rsid w:val="00863407"/>
    <w:rsid w:val="0086387E"/>
    <w:rsid w:val="008638B7"/>
    <w:rsid w:val="00863C27"/>
    <w:rsid w:val="00863D99"/>
    <w:rsid w:val="00864696"/>
    <w:rsid w:val="00864901"/>
    <w:rsid w:val="008671B2"/>
    <w:rsid w:val="00867220"/>
    <w:rsid w:val="00870522"/>
    <w:rsid w:val="008716CA"/>
    <w:rsid w:val="00871B8C"/>
    <w:rsid w:val="0087215E"/>
    <w:rsid w:val="00872493"/>
    <w:rsid w:val="008726DC"/>
    <w:rsid w:val="008737A7"/>
    <w:rsid w:val="00873859"/>
    <w:rsid w:val="00873C80"/>
    <w:rsid w:val="00875668"/>
    <w:rsid w:val="00875D22"/>
    <w:rsid w:val="00875E0E"/>
    <w:rsid w:val="0087602B"/>
    <w:rsid w:val="00876275"/>
    <w:rsid w:val="008764DA"/>
    <w:rsid w:val="00876A30"/>
    <w:rsid w:val="008772E7"/>
    <w:rsid w:val="00880055"/>
    <w:rsid w:val="0088040A"/>
    <w:rsid w:val="00880A1B"/>
    <w:rsid w:val="00880ACC"/>
    <w:rsid w:val="00881283"/>
    <w:rsid w:val="00881880"/>
    <w:rsid w:val="008819C3"/>
    <w:rsid w:val="00881C2A"/>
    <w:rsid w:val="008822CA"/>
    <w:rsid w:val="00882A7C"/>
    <w:rsid w:val="008840FF"/>
    <w:rsid w:val="008846A1"/>
    <w:rsid w:val="00885044"/>
    <w:rsid w:val="008858F3"/>
    <w:rsid w:val="00885C13"/>
    <w:rsid w:val="00885C7B"/>
    <w:rsid w:val="0088654B"/>
    <w:rsid w:val="00886A09"/>
    <w:rsid w:val="00886AD5"/>
    <w:rsid w:val="0088716D"/>
    <w:rsid w:val="00887650"/>
    <w:rsid w:val="008877D3"/>
    <w:rsid w:val="008905A2"/>
    <w:rsid w:val="008907DD"/>
    <w:rsid w:val="00890A70"/>
    <w:rsid w:val="00890FF1"/>
    <w:rsid w:val="00891BA9"/>
    <w:rsid w:val="00891F31"/>
    <w:rsid w:val="0089283C"/>
    <w:rsid w:val="0089289E"/>
    <w:rsid w:val="0089310C"/>
    <w:rsid w:val="0089445B"/>
    <w:rsid w:val="00895B31"/>
    <w:rsid w:val="00895B63"/>
    <w:rsid w:val="00895C61"/>
    <w:rsid w:val="0089626C"/>
    <w:rsid w:val="00896F2C"/>
    <w:rsid w:val="008A0F92"/>
    <w:rsid w:val="008A2FC8"/>
    <w:rsid w:val="008A3C9B"/>
    <w:rsid w:val="008A505B"/>
    <w:rsid w:val="008A528E"/>
    <w:rsid w:val="008A52C0"/>
    <w:rsid w:val="008A5E20"/>
    <w:rsid w:val="008A62FC"/>
    <w:rsid w:val="008A64E8"/>
    <w:rsid w:val="008A755B"/>
    <w:rsid w:val="008A77DB"/>
    <w:rsid w:val="008A7A36"/>
    <w:rsid w:val="008A7D40"/>
    <w:rsid w:val="008B05BA"/>
    <w:rsid w:val="008B0BEF"/>
    <w:rsid w:val="008B145E"/>
    <w:rsid w:val="008B2085"/>
    <w:rsid w:val="008B2384"/>
    <w:rsid w:val="008B2DFF"/>
    <w:rsid w:val="008B302E"/>
    <w:rsid w:val="008B4A1E"/>
    <w:rsid w:val="008B4D95"/>
    <w:rsid w:val="008B544E"/>
    <w:rsid w:val="008B5FA0"/>
    <w:rsid w:val="008B6200"/>
    <w:rsid w:val="008B666D"/>
    <w:rsid w:val="008B6C38"/>
    <w:rsid w:val="008B77A8"/>
    <w:rsid w:val="008B79B9"/>
    <w:rsid w:val="008B7BD0"/>
    <w:rsid w:val="008C0EBF"/>
    <w:rsid w:val="008C186C"/>
    <w:rsid w:val="008C19B6"/>
    <w:rsid w:val="008C37B1"/>
    <w:rsid w:val="008C48E3"/>
    <w:rsid w:val="008C49FC"/>
    <w:rsid w:val="008C4A8E"/>
    <w:rsid w:val="008C5635"/>
    <w:rsid w:val="008C5B20"/>
    <w:rsid w:val="008C5B31"/>
    <w:rsid w:val="008C63A1"/>
    <w:rsid w:val="008C67C1"/>
    <w:rsid w:val="008C6833"/>
    <w:rsid w:val="008C71C8"/>
    <w:rsid w:val="008C756E"/>
    <w:rsid w:val="008D042D"/>
    <w:rsid w:val="008D0578"/>
    <w:rsid w:val="008D17D6"/>
    <w:rsid w:val="008D21B5"/>
    <w:rsid w:val="008D2C67"/>
    <w:rsid w:val="008D461B"/>
    <w:rsid w:val="008D4670"/>
    <w:rsid w:val="008D4CD9"/>
    <w:rsid w:val="008D5430"/>
    <w:rsid w:val="008D58E9"/>
    <w:rsid w:val="008D6301"/>
    <w:rsid w:val="008D649A"/>
    <w:rsid w:val="008D668E"/>
    <w:rsid w:val="008D6914"/>
    <w:rsid w:val="008D6EE3"/>
    <w:rsid w:val="008E033E"/>
    <w:rsid w:val="008E0E61"/>
    <w:rsid w:val="008E10BB"/>
    <w:rsid w:val="008E1263"/>
    <w:rsid w:val="008E22FC"/>
    <w:rsid w:val="008E2EE4"/>
    <w:rsid w:val="008E32D5"/>
    <w:rsid w:val="008E337B"/>
    <w:rsid w:val="008E34B9"/>
    <w:rsid w:val="008E3701"/>
    <w:rsid w:val="008E3ADD"/>
    <w:rsid w:val="008E3BAC"/>
    <w:rsid w:val="008E40E6"/>
    <w:rsid w:val="008E5366"/>
    <w:rsid w:val="008E5871"/>
    <w:rsid w:val="008E5EC6"/>
    <w:rsid w:val="008E6871"/>
    <w:rsid w:val="008E74C7"/>
    <w:rsid w:val="008E782B"/>
    <w:rsid w:val="008E7E6C"/>
    <w:rsid w:val="008F038F"/>
    <w:rsid w:val="008F07CA"/>
    <w:rsid w:val="008F0ECD"/>
    <w:rsid w:val="008F0FE0"/>
    <w:rsid w:val="008F1371"/>
    <w:rsid w:val="008F31C9"/>
    <w:rsid w:val="008F375A"/>
    <w:rsid w:val="008F3A2D"/>
    <w:rsid w:val="008F4ADE"/>
    <w:rsid w:val="008F5181"/>
    <w:rsid w:val="008F5E91"/>
    <w:rsid w:val="008F5EDF"/>
    <w:rsid w:val="008F60C0"/>
    <w:rsid w:val="008F6311"/>
    <w:rsid w:val="008F6640"/>
    <w:rsid w:val="008F6DE1"/>
    <w:rsid w:val="008F7431"/>
    <w:rsid w:val="0090022E"/>
    <w:rsid w:val="009003FF"/>
    <w:rsid w:val="00900F26"/>
    <w:rsid w:val="00900F95"/>
    <w:rsid w:val="009014D7"/>
    <w:rsid w:val="00901A69"/>
    <w:rsid w:val="00901BD6"/>
    <w:rsid w:val="00901D88"/>
    <w:rsid w:val="00902265"/>
    <w:rsid w:val="00902811"/>
    <w:rsid w:val="009028A5"/>
    <w:rsid w:val="0090310E"/>
    <w:rsid w:val="00903259"/>
    <w:rsid w:val="0090353D"/>
    <w:rsid w:val="00903783"/>
    <w:rsid w:val="00903963"/>
    <w:rsid w:val="00903CB4"/>
    <w:rsid w:val="0090409F"/>
    <w:rsid w:val="00904559"/>
    <w:rsid w:val="0090525D"/>
    <w:rsid w:val="009052C6"/>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4867"/>
    <w:rsid w:val="009163C4"/>
    <w:rsid w:val="0091643C"/>
    <w:rsid w:val="0091656E"/>
    <w:rsid w:val="00916DF2"/>
    <w:rsid w:val="00916F54"/>
    <w:rsid w:val="00917C1E"/>
    <w:rsid w:val="0092030F"/>
    <w:rsid w:val="0092073F"/>
    <w:rsid w:val="00920D95"/>
    <w:rsid w:val="009213BC"/>
    <w:rsid w:val="00922295"/>
    <w:rsid w:val="00922750"/>
    <w:rsid w:val="0092396C"/>
    <w:rsid w:val="00923AFF"/>
    <w:rsid w:val="0092406A"/>
    <w:rsid w:val="00924722"/>
    <w:rsid w:val="0092517B"/>
    <w:rsid w:val="009252E3"/>
    <w:rsid w:val="00925564"/>
    <w:rsid w:val="00926369"/>
    <w:rsid w:val="0092722C"/>
    <w:rsid w:val="009272E4"/>
    <w:rsid w:val="00927E99"/>
    <w:rsid w:val="00930577"/>
    <w:rsid w:val="00930E00"/>
    <w:rsid w:val="00930E8B"/>
    <w:rsid w:val="00930FAE"/>
    <w:rsid w:val="00932168"/>
    <w:rsid w:val="009328A8"/>
    <w:rsid w:val="00933171"/>
    <w:rsid w:val="0093471A"/>
    <w:rsid w:val="00935044"/>
    <w:rsid w:val="009354A5"/>
    <w:rsid w:val="00935CC1"/>
    <w:rsid w:val="00935E58"/>
    <w:rsid w:val="0093607D"/>
    <w:rsid w:val="00936C61"/>
    <w:rsid w:val="009377AC"/>
    <w:rsid w:val="00937A47"/>
    <w:rsid w:val="00940043"/>
    <w:rsid w:val="0094028E"/>
    <w:rsid w:val="009402DA"/>
    <w:rsid w:val="009410E6"/>
    <w:rsid w:val="00941435"/>
    <w:rsid w:val="009414D2"/>
    <w:rsid w:val="009418CE"/>
    <w:rsid w:val="00942B4D"/>
    <w:rsid w:val="00942CBA"/>
    <w:rsid w:val="00942DA9"/>
    <w:rsid w:val="009433DB"/>
    <w:rsid w:val="00943A39"/>
    <w:rsid w:val="00943D7C"/>
    <w:rsid w:val="009444CC"/>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2571"/>
    <w:rsid w:val="0095279D"/>
    <w:rsid w:val="009528D7"/>
    <w:rsid w:val="00952F97"/>
    <w:rsid w:val="00953123"/>
    <w:rsid w:val="00954075"/>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6145"/>
    <w:rsid w:val="0096685C"/>
    <w:rsid w:val="00966CCE"/>
    <w:rsid w:val="00966D01"/>
    <w:rsid w:val="00966D02"/>
    <w:rsid w:val="00967786"/>
    <w:rsid w:val="00967B22"/>
    <w:rsid w:val="00970BB7"/>
    <w:rsid w:val="00971CF8"/>
    <w:rsid w:val="0097286B"/>
    <w:rsid w:val="0097380C"/>
    <w:rsid w:val="00974340"/>
    <w:rsid w:val="00974374"/>
    <w:rsid w:val="00974817"/>
    <w:rsid w:val="0097546D"/>
    <w:rsid w:val="00975CE3"/>
    <w:rsid w:val="00976203"/>
    <w:rsid w:val="009762F0"/>
    <w:rsid w:val="0097652A"/>
    <w:rsid w:val="00976B33"/>
    <w:rsid w:val="00976FA1"/>
    <w:rsid w:val="00977549"/>
    <w:rsid w:val="009777EF"/>
    <w:rsid w:val="00977A13"/>
    <w:rsid w:val="00977B29"/>
    <w:rsid w:val="00980383"/>
    <w:rsid w:val="009819EB"/>
    <w:rsid w:val="00981DCC"/>
    <w:rsid w:val="00981DEA"/>
    <w:rsid w:val="00981F7F"/>
    <w:rsid w:val="00982C75"/>
    <w:rsid w:val="0098328F"/>
    <w:rsid w:val="00983491"/>
    <w:rsid w:val="009838E4"/>
    <w:rsid w:val="00983C54"/>
    <w:rsid w:val="00983FA1"/>
    <w:rsid w:val="00984FBB"/>
    <w:rsid w:val="0098516D"/>
    <w:rsid w:val="00985443"/>
    <w:rsid w:val="00985CB7"/>
    <w:rsid w:val="009865E4"/>
    <w:rsid w:val="00986BDD"/>
    <w:rsid w:val="0098713D"/>
    <w:rsid w:val="00987727"/>
    <w:rsid w:val="0099051D"/>
    <w:rsid w:val="009905FB"/>
    <w:rsid w:val="00990EC6"/>
    <w:rsid w:val="009910FE"/>
    <w:rsid w:val="00993936"/>
    <w:rsid w:val="00993C26"/>
    <w:rsid w:val="00993C75"/>
    <w:rsid w:val="00993F3D"/>
    <w:rsid w:val="00993FA3"/>
    <w:rsid w:val="00994081"/>
    <w:rsid w:val="00994B29"/>
    <w:rsid w:val="00995498"/>
    <w:rsid w:val="00995A2E"/>
    <w:rsid w:val="00995B3E"/>
    <w:rsid w:val="00996770"/>
    <w:rsid w:val="009975EB"/>
    <w:rsid w:val="00997914"/>
    <w:rsid w:val="009A00C1"/>
    <w:rsid w:val="009A173F"/>
    <w:rsid w:val="009A17D1"/>
    <w:rsid w:val="009A1DDE"/>
    <w:rsid w:val="009A31ED"/>
    <w:rsid w:val="009A33D9"/>
    <w:rsid w:val="009A3449"/>
    <w:rsid w:val="009A3475"/>
    <w:rsid w:val="009A3553"/>
    <w:rsid w:val="009A38D7"/>
    <w:rsid w:val="009A3A42"/>
    <w:rsid w:val="009A46BF"/>
    <w:rsid w:val="009A4CA8"/>
    <w:rsid w:val="009A5613"/>
    <w:rsid w:val="009A64D7"/>
    <w:rsid w:val="009A6C5D"/>
    <w:rsid w:val="009A6C87"/>
    <w:rsid w:val="009A7B73"/>
    <w:rsid w:val="009B03B4"/>
    <w:rsid w:val="009B058D"/>
    <w:rsid w:val="009B0942"/>
    <w:rsid w:val="009B0E8F"/>
    <w:rsid w:val="009B1010"/>
    <w:rsid w:val="009B148C"/>
    <w:rsid w:val="009B1FB6"/>
    <w:rsid w:val="009B208E"/>
    <w:rsid w:val="009B260F"/>
    <w:rsid w:val="009B29DB"/>
    <w:rsid w:val="009B315E"/>
    <w:rsid w:val="009B3369"/>
    <w:rsid w:val="009B3E2B"/>
    <w:rsid w:val="009B4195"/>
    <w:rsid w:val="009B6006"/>
    <w:rsid w:val="009B620F"/>
    <w:rsid w:val="009B6AD4"/>
    <w:rsid w:val="009C0B6E"/>
    <w:rsid w:val="009C0C62"/>
    <w:rsid w:val="009C155C"/>
    <w:rsid w:val="009C1BB6"/>
    <w:rsid w:val="009C1D29"/>
    <w:rsid w:val="009C254A"/>
    <w:rsid w:val="009C28E5"/>
    <w:rsid w:val="009C2DF9"/>
    <w:rsid w:val="009C33DF"/>
    <w:rsid w:val="009C346A"/>
    <w:rsid w:val="009C3656"/>
    <w:rsid w:val="009C3744"/>
    <w:rsid w:val="009C4284"/>
    <w:rsid w:val="009C429E"/>
    <w:rsid w:val="009C6381"/>
    <w:rsid w:val="009C6CCF"/>
    <w:rsid w:val="009C76B3"/>
    <w:rsid w:val="009C77DD"/>
    <w:rsid w:val="009C78D7"/>
    <w:rsid w:val="009C7A86"/>
    <w:rsid w:val="009D050C"/>
    <w:rsid w:val="009D083E"/>
    <w:rsid w:val="009D0CE9"/>
    <w:rsid w:val="009D12CD"/>
    <w:rsid w:val="009D12EC"/>
    <w:rsid w:val="009D1407"/>
    <w:rsid w:val="009D1552"/>
    <w:rsid w:val="009D21EA"/>
    <w:rsid w:val="009D222A"/>
    <w:rsid w:val="009D2923"/>
    <w:rsid w:val="009D30B0"/>
    <w:rsid w:val="009D555E"/>
    <w:rsid w:val="009D5995"/>
    <w:rsid w:val="009D7DE4"/>
    <w:rsid w:val="009E0446"/>
    <w:rsid w:val="009E05C5"/>
    <w:rsid w:val="009E2BBD"/>
    <w:rsid w:val="009E3175"/>
    <w:rsid w:val="009E391A"/>
    <w:rsid w:val="009E3A50"/>
    <w:rsid w:val="009E3EC2"/>
    <w:rsid w:val="009E3F4C"/>
    <w:rsid w:val="009E44F2"/>
    <w:rsid w:val="009E4FFF"/>
    <w:rsid w:val="009E52CF"/>
    <w:rsid w:val="009E65D0"/>
    <w:rsid w:val="009E66B4"/>
    <w:rsid w:val="009E6C35"/>
    <w:rsid w:val="009E70B5"/>
    <w:rsid w:val="009E7739"/>
    <w:rsid w:val="009E7EF3"/>
    <w:rsid w:val="009F07A6"/>
    <w:rsid w:val="009F0BE9"/>
    <w:rsid w:val="009F12AB"/>
    <w:rsid w:val="009F174B"/>
    <w:rsid w:val="009F1884"/>
    <w:rsid w:val="009F23F8"/>
    <w:rsid w:val="009F29CE"/>
    <w:rsid w:val="009F3174"/>
    <w:rsid w:val="009F32FC"/>
    <w:rsid w:val="009F3DBC"/>
    <w:rsid w:val="009F3DF7"/>
    <w:rsid w:val="009F4118"/>
    <w:rsid w:val="009F4F43"/>
    <w:rsid w:val="009F533D"/>
    <w:rsid w:val="009F55AB"/>
    <w:rsid w:val="009F596A"/>
    <w:rsid w:val="009F6726"/>
    <w:rsid w:val="009F7E82"/>
    <w:rsid w:val="00A00138"/>
    <w:rsid w:val="00A00610"/>
    <w:rsid w:val="00A006F8"/>
    <w:rsid w:val="00A015F7"/>
    <w:rsid w:val="00A01609"/>
    <w:rsid w:val="00A02D14"/>
    <w:rsid w:val="00A0313A"/>
    <w:rsid w:val="00A032FC"/>
    <w:rsid w:val="00A044AA"/>
    <w:rsid w:val="00A053C6"/>
    <w:rsid w:val="00A05DC0"/>
    <w:rsid w:val="00A05ED9"/>
    <w:rsid w:val="00A065EB"/>
    <w:rsid w:val="00A069D6"/>
    <w:rsid w:val="00A06E32"/>
    <w:rsid w:val="00A07232"/>
    <w:rsid w:val="00A073FF"/>
    <w:rsid w:val="00A075A5"/>
    <w:rsid w:val="00A07738"/>
    <w:rsid w:val="00A07F90"/>
    <w:rsid w:val="00A104DF"/>
    <w:rsid w:val="00A10588"/>
    <w:rsid w:val="00A10659"/>
    <w:rsid w:val="00A10F85"/>
    <w:rsid w:val="00A10FD1"/>
    <w:rsid w:val="00A11381"/>
    <w:rsid w:val="00A1187F"/>
    <w:rsid w:val="00A126EB"/>
    <w:rsid w:val="00A12805"/>
    <w:rsid w:val="00A12BE4"/>
    <w:rsid w:val="00A1374E"/>
    <w:rsid w:val="00A147D2"/>
    <w:rsid w:val="00A14BA5"/>
    <w:rsid w:val="00A158A3"/>
    <w:rsid w:val="00A15A46"/>
    <w:rsid w:val="00A15AB7"/>
    <w:rsid w:val="00A15BAF"/>
    <w:rsid w:val="00A16568"/>
    <w:rsid w:val="00A16D6F"/>
    <w:rsid w:val="00A17124"/>
    <w:rsid w:val="00A17132"/>
    <w:rsid w:val="00A21424"/>
    <w:rsid w:val="00A21FB8"/>
    <w:rsid w:val="00A226D8"/>
    <w:rsid w:val="00A22F0A"/>
    <w:rsid w:val="00A22F57"/>
    <w:rsid w:val="00A245C9"/>
    <w:rsid w:val="00A25260"/>
    <w:rsid w:val="00A25493"/>
    <w:rsid w:val="00A2562E"/>
    <w:rsid w:val="00A260A1"/>
    <w:rsid w:val="00A26643"/>
    <w:rsid w:val="00A26B22"/>
    <w:rsid w:val="00A26E99"/>
    <w:rsid w:val="00A27BA0"/>
    <w:rsid w:val="00A27BDA"/>
    <w:rsid w:val="00A305CE"/>
    <w:rsid w:val="00A30C5E"/>
    <w:rsid w:val="00A323E5"/>
    <w:rsid w:val="00A339A0"/>
    <w:rsid w:val="00A34473"/>
    <w:rsid w:val="00A348C4"/>
    <w:rsid w:val="00A34A34"/>
    <w:rsid w:val="00A358A0"/>
    <w:rsid w:val="00A369C3"/>
    <w:rsid w:val="00A36DEE"/>
    <w:rsid w:val="00A37047"/>
    <w:rsid w:val="00A37677"/>
    <w:rsid w:val="00A410D5"/>
    <w:rsid w:val="00A417D6"/>
    <w:rsid w:val="00A4182B"/>
    <w:rsid w:val="00A41A54"/>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758"/>
    <w:rsid w:val="00A5489A"/>
    <w:rsid w:val="00A549B1"/>
    <w:rsid w:val="00A5532B"/>
    <w:rsid w:val="00A55D74"/>
    <w:rsid w:val="00A55D7B"/>
    <w:rsid w:val="00A5604B"/>
    <w:rsid w:val="00A56DC6"/>
    <w:rsid w:val="00A57770"/>
    <w:rsid w:val="00A6079C"/>
    <w:rsid w:val="00A610B9"/>
    <w:rsid w:val="00A61CFE"/>
    <w:rsid w:val="00A62169"/>
    <w:rsid w:val="00A63637"/>
    <w:rsid w:val="00A63B5D"/>
    <w:rsid w:val="00A63D79"/>
    <w:rsid w:val="00A63DEC"/>
    <w:rsid w:val="00A643F8"/>
    <w:rsid w:val="00A65934"/>
    <w:rsid w:val="00A664C7"/>
    <w:rsid w:val="00A66B11"/>
    <w:rsid w:val="00A66FC1"/>
    <w:rsid w:val="00A671DD"/>
    <w:rsid w:val="00A67FA9"/>
    <w:rsid w:val="00A70A09"/>
    <w:rsid w:val="00A70D4B"/>
    <w:rsid w:val="00A710E2"/>
    <w:rsid w:val="00A7141F"/>
    <w:rsid w:val="00A72050"/>
    <w:rsid w:val="00A7239A"/>
    <w:rsid w:val="00A723CB"/>
    <w:rsid w:val="00A727C5"/>
    <w:rsid w:val="00A73524"/>
    <w:rsid w:val="00A73A55"/>
    <w:rsid w:val="00A740AE"/>
    <w:rsid w:val="00A742EC"/>
    <w:rsid w:val="00A74BF7"/>
    <w:rsid w:val="00A74C74"/>
    <w:rsid w:val="00A753F8"/>
    <w:rsid w:val="00A756EF"/>
    <w:rsid w:val="00A75916"/>
    <w:rsid w:val="00A761D9"/>
    <w:rsid w:val="00A766F3"/>
    <w:rsid w:val="00A77105"/>
    <w:rsid w:val="00A774DA"/>
    <w:rsid w:val="00A777D0"/>
    <w:rsid w:val="00A80A97"/>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64D0"/>
    <w:rsid w:val="00A879D4"/>
    <w:rsid w:val="00A909A6"/>
    <w:rsid w:val="00A90F3C"/>
    <w:rsid w:val="00A912AA"/>
    <w:rsid w:val="00A9137F"/>
    <w:rsid w:val="00A91D8D"/>
    <w:rsid w:val="00A91E9F"/>
    <w:rsid w:val="00A93B6C"/>
    <w:rsid w:val="00A93D4A"/>
    <w:rsid w:val="00A93F18"/>
    <w:rsid w:val="00A93F35"/>
    <w:rsid w:val="00A93FCF"/>
    <w:rsid w:val="00A942E8"/>
    <w:rsid w:val="00A94A13"/>
    <w:rsid w:val="00A94F49"/>
    <w:rsid w:val="00A95387"/>
    <w:rsid w:val="00A9547E"/>
    <w:rsid w:val="00A95922"/>
    <w:rsid w:val="00A95DE5"/>
    <w:rsid w:val="00A96A95"/>
    <w:rsid w:val="00A96AD0"/>
    <w:rsid w:val="00AA007E"/>
    <w:rsid w:val="00AA012D"/>
    <w:rsid w:val="00AA01AE"/>
    <w:rsid w:val="00AA04EF"/>
    <w:rsid w:val="00AA0C91"/>
    <w:rsid w:val="00AA0F56"/>
    <w:rsid w:val="00AA1765"/>
    <w:rsid w:val="00AA176D"/>
    <w:rsid w:val="00AA2399"/>
    <w:rsid w:val="00AA318D"/>
    <w:rsid w:val="00AA3BBB"/>
    <w:rsid w:val="00AA4192"/>
    <w:rsid w:val="00AA44CC"/>
    <w:rsid w:val="00AA4A7F"/>
    <w:rsid w:val="00AA4DAF"/>
    <w:rsid w:val="00AA52EA"/>
    <w:rsid w:val="00AA537D"/>
    <w:rsid w:val="00AA5799"/>
    <w:rsid w:val="00AA5C90"/>
    <w:rsid w:val="00AA5D6A"/>
    <w:rsid w:val="00AA6C3C"/>
    <w:rsid w:val="00AA6C87"/>
    <w:rsid w:val="00AA6F88"/>
    <w:rsid w:val="00AA79DC"/>
    <w:rsid w:val="00AA7AE6"/>
    <w:rsid w:val="00AA7C5E"/>
    <w:rsid w:val="00AB1485"/>
    <w:rsid w:val="00AB241D"/>
    <w:rsid w:val="00AB2CB3"/>
    <w:rsid w:val="00AB3821"/>
    <w:rsid w:val="00AB4145"/>
    <w:rsid w:val="00AB4334"/>
    <w:rsid w:val="00AB46C3"/>
    <w:rsid w:val="00AB487D"/>
    <w:rsid w:val="00AB4D00"/>
    <w:rsid w:val="00AB60B3"/>
    <w:rsid w:val="00AB6DC3"/>
    <w:rsid w:val="00AB7145"/>
    <w:rsid w:val="00AB7494"/>
    <w:rsid w:val="00AB7719"/>
    <w:rsid w:val="00AC2186"/>
    <w:rsid w:val="00AC2187"/>
    <w:rsid w:val="00AC23D1"/>
    <w:rsid w:val="00AC39AB"/>
    <w:rsid w:val="00AC3CD6"/>
    <w:rsid w:val="00AC4451"/>
    <w:rsid w:val="00AC58C8"/>
    <w:rsid w:val="00AC6386"/>
    <w:rsid w:val="00AC644D"/>
    <w:rsid w:val="00AC6572"/>
    <w:rsid w:val="00AC6C5C"/>
    <w:rsid w:val="00AC6E00"/>
    <w:rsid w:val="00AC75F4"/>
    <w:rsid w:val="00AC777B"/>
    <w:rsid w:val="00AC7A5A"/>
    <w:rsid w:val="00AC7AB3"/>
    <w:rsid w:val="00AD1691"/>
    <w:rsid w:val="00AD290A"/>
    <w:rsid w:val="00AD534E"/>
    <w:rsid w:val="00AD6E4B"/>
    <w:rsid w:val="00AD7149"/>
    <w:rsid w:val="00AD7B20"/>
    <w:rsid w:val="00AE14FD"/>
    <w:rsid w:val="00AE17D3"/>
    <w:rsid w:val="00AE2059"/>
    <w:rsid w:val="00AE232D"/>
    <w:rsid w:val="00AE280F"/>
    <w:rsid w:val="00AE2D28"/>
    <w:rsid w:val="00AE3695"/>
    <w:rsid w:val="00AE3751"/>
    <w:rsid w:val="00AE3C2B"/>
    <w:rsid w:val="00AE3FC3"/>
    <w:rsid w:val="00AE4691"/>
    <w:rsid w:val="00AE4E78"/>
    <w:rsid w:val="00AE5CE6"/>
    <w:rsid w:val="00AE62FD"/>
    <w:rsid w:val="00AE726D"/>
    <w:rsid w:val="00AE783F"/>
    <w:rsid w:val="00AF0A71"/>
    <w:rsid w:val="00AF0ADB"/>
    <w:rsid w:val="00AF1988"/>
    <w:rsid w:val="00AF1B1F"/>
    <w:rsid w:val="00AF259F"/>
    <w:rsid w:val="00AF2A8F"/>
    <w:rsid w:val="00AF4492"/>
    <w:rsid w:val="00AF5161"/>
    <w:rsid w:val="00AF51D6"/>
    <w:rsid w:val="00AF7269"/>
    <w:rsid w:val="00AF781A"/>
    <w:rsid w:val="00AF7978"/>
    <w:rsid w:val="00AF7E02"/>
    <w:rsid w:val="00AF7E8C"/>
    <w:rsid w:val="00B01BD9"/>
    <w:rsid w:val="00B0274B"/>
    <w:rsid w:val="00B0281F"/>
    <w:rsid w:val="00B02A47"/>
    <w:rsid w:val="00B0310B"/>
    <w:rsid w:val="00B0352C"/>
    <w:rsid w:val="00B03740"/>
    <w:rsid w:val="00B03F1C"/>
    <w:rsid w:val="00B05194"/>
    <w:rsid w:val="00B0578E"/>
    <w:rsid w:val="00B05AE0"/>
    <w:rsid w:val="00B06A9D"/>
    <w:rsid w:val="00B06C26"/>
    <w:rsid w:val="00B06CBC"/>
    <w:rsid w:val="00B07C0E"/>
    <w:rsid w:val="00B07D3A"/>
    <w:rsid w:val="00B10474"/>
    <w:rsid w:val="00B11C2F"/>
    <w:rsid w:val="00B11D5A"/>
    <w:rsid w:val="00B120C0"/>
    <w:rsid w:val="00B12162"/>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34C"/>
    <w:rsid w:val="00B164D8"/>
    <w:rsid w:val="00B166AB"/>
    <w:rsid w:val="00B16A13"/>
    <w:rsid w:val="00B16A4F"/>
    <w:rsid w:val="00B17174"/>
    <w:rsid w:val="00B17900"/>
    <w:rsid w:val="00B17A41"/>
    <w:rsid w:val="00B20156"/>
    <w:rsid w:val="00B20782"/>
    <w:rsid w:val="00B209AD"/>
    <w:rsid w:val="00B20C7F"/>
    <w:rsid w:val="00B21D3D"/>
    <w:rsid w:val="00B2235A"/>
    <w:rsid w:val="00B233FA"/>
    <w:rsid w:val="00B23554"/>
    <w:rsid w:val="00B23771"/>
    <w:rsid w:val="00B24321"/>
    <w:rsid w:val="00B243A0"/>
    <w:rsid w:val="00B245CC"/>
    <w:rsid w:val="00B24A92"/>
    <w:rsid w:val="00B26389"/>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4A1E"/>
    <w:rsid w:val="00B35A00"/>
    <w:rsid w:val="00B35C82"/>
    <w:rsid w:val="00B35DA6"/>
    <w:rsid w:val="00B3689A"/>
    <w:rsid w:val="00B36C1F"/>
    <w:rsid w:val="00B37007"/>
    <w:rsid w:val="00B371CD"/>
    <w:rsid w:val="00B37C58"/>
    <w:rsid w:val="00B40945"/>
    <w:rsid w:val="00B4146A"/>
    <w:rsid w:val="00B421D2"/>
    <w:rsid w:val="00B4296D"/>
    <w:rsid w:val="00B429BE"/>
    <w:rsid w:val="00B43AC9"/>
    <w:rsid w:val="00B43C0A"/>
    <w:rsid w:val="00B43D4B"/>
    <w:rsid w:val="00B44554"/>
    <w:rsid w:val="00B44B67"/>
    <w:rsid w:val="00B4569B"/>
    <w:rsid w:val="00B45D7C"/>
    <w:rsid w:val="00B45EF8"/>
    <w:rsid w:val="00B46A45"/>
    <w:rsid w:val="00B46B44"/>
    <w:rsid w:val="00B47829"/>
    <w:rsid w:val="00B47D78"/>
    <w:rsid w:val="00B5066B"/>
    <w:rsid w:val="00B5095A"/>
    <w:rsid w:val="00B509DD"/>
    <w:rsid w:val="00B51333"/>
    <w:rsid w:val="00B51AE7"/>
    <w:rsid w:val="00B52703"/>
    <w:rsid w:val="00B52758"/>
    <w:rsid w:val="00B544E9"/>
    <w:rsid w:val="00B551EB"/>
    <w:rsid w:val="00B55249"/>
    <w:rsid w:val="00B56688"/>
    <w:rsid w:val="00B57583"/>
    <w:rsid w:val="00B60313"/>
    <w:rsid w:val="00B60FD7"/>
    <w:rsid w:val="00B619E6"/>
    <w:rsid w:val="00B62758"/>
    <w:rsid w:val="00B64116"/>
    <w:rsid w:val="00B65B3F"/>
    <w:rsid w:val="00B65E05"/>
    <w:rsid w:val="00B67084"/>
    <w:rsid w:val="00B67475"/>
    <w:rsid w:val="00B67EA8"/>
    <w:rsid w:val="00B715A3"/>
    <w:rsid w:val="00B72B95"/>
    <w:rsid w:val="00B72EAC"/>
    <w:rsid w:val="00B73085"/>
    <w:rsid w:val="00B735B4"/>
    <w:rsid w:val="00B73F5D"/>
    <w:rsid w:val="00B73F79"/>
    <w:rsid w:val="00B7477E"/>
    <w:rsid w:val="00B74EE4"/>
    <w:rsid w:val="00B75159"/>
    <w:rsid w:val="00B75CEC"/>
    <w:rsid w:val="00B7623A"/>
    <w:rsid w:val="00B765EC"/>
    <w:rsid w:val="00B7688B"/>
    <w:rsid w:val="00B77275"/>
    <w:rsid w:val="00B77686"/>
    <w:rsid w:val="00B77B60"/>
    <w:rsid w:val="00B80D9B"/>
    <w:rsid w:val="00B80E18"/>
    <w:rsid w:val="00B80EB9"/>
    <w:rsid w:val="00B81594"/>
    <w:rsid w:val="00B8277B"/>
    <w:rsid w:val="00B82D00"/>
    <w:rsid w:val="00B82E9B"/>
    <w:rsid w:val="00B82F79"/>
    <w:rsid w:val="00B833C9"/>
    <w:rsid w:val="00B836B8"/>
    <w:rsid w:val="00B83E2B"/>
    <w:rsid w:val="00B84045"/>
    <w:rsid w:val="00B84483"/>
    <w:rsid w:val="00B8451C"/>
    <w:rsid w:val="00B8488E"/>
    <w:rsid w:val="00B8506F"/>
    <w:rsid w:val="00B85152"/>
    <w:rsid w:val="00B85529"/>
    <w:rsid w:val="00B876BA"/>
    <w:rsid w:val="00B90181"/>
    <w:rsid w:val="00B91228"/>
    <w:rsid w:val="00B917D5"/>
    <w:rsid w:val="00B91A04"/>
    <w:rsid w:val="00B91B72"/>
    <w:rsid w:val="00B91C38"/>
    <w:rsid w:val="00B91DE2"/>
    <w:rsid w:val="00B92584"/>
    <w:rsid w:val="00B92CCB"/>
    <w:rsid w:val="00B9362B"/>
    <w:rsid w:val="00B9409A"/>
    <w:rsid w:val="00B951FE"/>
    <w:rsid w:val="00B962A7"/>
    <w:rsid w:val="00B97407"/>
    <w:rsid w:val="00B9770F"/>
    <w:rsid w:val="00B97801"/>
    <w:rsid w:val="00B97B45"/>
    <w:rsid w:val="00BA05DC"/>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5D3"/>
    <w:rsid w:val="00BB0A26"/>
    <w:rsid w:val="00BB11C3"/>
    <w:rsid w:val="00BB144E"/>
    <w:rsid w:val="00BB1695"/>
    <w:rsid w:val="00BB17D9"/>
    <w:rsid w:val="00BB2664"/>
    <w:rsid w:val="00BB2BF7"/>
    <w:rsid w:val="00BB415C"/>
    <w:rsid w:val="00BB42F3"/>
    <w:rsid w:val="00BB4389"/>
    <w:rsid w:val="00BB53BF"/>
    <w:rsid w:val="00BB553D"/>
    <w:rsid w:val="00BB57CD"/>
    <w:rsid w:val="00BB6585"/>
    <w:rsid w:val="00BB7116"/>
    <w:rsid w:val="00BB7444"/>
    <w:rsid w:val="00BB7471"/>
    <w:rsid w:val="00BC0493"/>
    <w:rsid w:val="00BC098E"/>
    <w:rsid w:val="00BC156E"/>
    <w:rsid w:val="00BC2903"/>
    <w:rsid w:val="00BC5123"/>
    <w:rsid w:val="00BC669C"/>
    <w:rsid w:val="00BC6708"/>
    <w:rsid w:val="00BC773A"/>
    <w:rsid w:val="00BD016E"/>
    <w:rsid w:val="00BD09AA"/>
    <w:rsid w:val="00BD09DA"/>
    <w:rsid w:val="00BD112C"/>
    <w:rsid w:val="00BD1858"/>
    <w:rsid w:val="00BD2835"/>
    <w:rsid w:val="00BD295A"/>
    <w:rsid w:val="00BD2B37"/>
    <w:rsid w:val="00BD4709"/>
    <w:rsid w:val="00BD5153"/>
    <w:rsid w:val="00BD53FF"/>
    <w:rsid w:val="00BD54B2"/>
    <w:rsid w:val="00BD5F29"/>
    <w:rsid w:val="00BD6BD9"/>
    <w:rsid w:val="00BD6BFD"/>
    <w:rsid w:val="00BD79EF"/>
    <w:rsid w:val="00BD7FE9"/>
    <w:rsid w:val="00BE0351"/>
    <w:rsid w:val="00BE0831"/>
    <w:rsid w:val="00BE0F97"/>
    <w:rsid w:val="00BE1596"/>
    <w:rsid w:val="00BE1F57"/>
    <w:rsid w:val="00BE26BE"/>
    <w:rsid w:val="00BE2A27"/>
    <w:rsid w:val="00BE32F8"/>
    <w:rsid w:val="00BE349A"/>
    <w:rsid w:val="00BE3D07"/>
    <w:rsid w:val="00BE405A"/>
    <w:rsid w:val="00BE44B7"/>
    <w:rsid w:val="00BE4B45"/>
    <w:rsid w:val="00BE5A4F"/>
    <w:rsid w:val="00BE5F67"/>
    <w:rsid w:val="00BE5FAE"/>
    <w:rsid w:val="00BE6782"/>
    <w:rsid w:val="00BE6B0D"/>
    <w:rsid w:val="00BE7017"/>
    <w:rsid w:val="00BE71BC"/>
    <w:rsid w:val="00BE77C3"/>
    <w:rsid w:val="00BF001F"/>
    <w:rsid w:val="00BF0122"/>
    <w:rsid w:val="00BF0145"/>
    <w:rsid w:val="00BF0912"/>
    <w:rsid w:val="00BF11EA"/>
    <w:rsid w:val="00BF1712"/>
    <w:rsid w:val="00BF184A"/>
    <w:rsid w:val="00BF1C45"/>
    <w:rsid w:val="00BF21C6"/>
    <w:rsid w:val="00BF2790"/>
    <w:rsid w:val="00BF41D2"/>
    <w:rsid w:val="00BF5433"/>
    <w:rsid w:val="00BF5813"/>
    <w:rsid w:val="00BF65EE"/>
    <w:rsid w:val="00BF7183"/>
    <w:rsid w:val="00BF7AAC"/>
    <w:rsid w:val="00BF7BE8"/>
    <w:rsid w:val="00BF7C8F"/>
    <w:rsid w:val="00BF7F8F"/>
    <w:rsid w:val="00C005A0"/>
    <w:rsid w:val="00C008DD"/>
    <w:rsid w:val="00C010DB"/>
    <w:rsid w:val="00C01258"/>
    <w:rsid w:val="00C01F03"/>
    <w:rsid w:val="00C02C7D"/>
    <w:rsid w:val="00C02CBC"/>
    <w:rsid w:val="00C02DB2"/>
    <w:rsid w:val="00C037AC"/>
    <w:rsid w:val="00C042BE"/>
    <w:rsid w:val="00C046D8"/>
    <w:rsid w:val="00C05463"/>
    <w:rsid w:val="00C05760"/>
    <w:rsid w:val="00C06DAD"/>
    <w:rsid w:val="00C06DF6"/>
    <w:rsid w:val="00C0726D"/>
    <w:rsid w:val="00C073D7"/>
    <w:rsid w:val="00C078DD"/>
    <w:rsid w:val="00C07DD9"/>
    <w:rsid w:val="00C07E94"/>
    <w:rsid w:val="00C1049D"/>
    <w:rsid w:val="00C105F9"/>
    <w:rsid w:val="00C1093F"/>
    <w:rsid w:val="00C10C0B"/>
    <w:rsid w:val="00C10D0C"/>
    <w:rsid w:val="00C115B5"/>
    <w:rsid w:val="00C121AA"/>
    <w:rsid w:val="00C12920"/>
    <w:rsid w:val="00C1295D"/>
    <w:rsid w:val="00C12D49"/>
    <w:rsid w:val="00C130A9"/>
    <w:rsid w:val="00C1367A"/>
    <w:rsid w:val="00C144A3"/>
    <w:rsid w:val="00C145F3"/>
    <w:rsid w:val="00C15B57"/>
    <w:rsid w:val="00C15D9D"/>
    <w:rsid w:val="00C15F86"/>
    <w:rsid w:val="00C16BF1"/>
    <w:rsid w:val="00C16CCD"/>
    <w:rsid w:val="00C17338"/>
    <w:rsid w:val="00C1782E"/>
    <w:rsid w:val="00C208CD"/>
    <w:rsid w:val="00C20AAF"/>
    <w:rsid w:val="00C21CC8"/>
    <w:rsid w:val="00C226FF"/>
    <w:rsid w:val="00C22D5B"/>
    <w:rsid w:val="00C232E0"/>
    <w:rsid w:val="00C2366A"/>
    <w:rsid w:val="00C23BE0"/>
    <w:rsid w:val="00C23D6A"/>
    <w:rsid w:val="00C2408B"/>
    <w:rsid w:val="00C25183"/>
    <w:rsid w:val="00C253B1"/>
    <w:rsid w:val="00C25953"/>
    <w:rsid w:val="00C25F93"/>
    <w:rsid w:val="00C26355"/>
    <w:rsid w:val="00C2693F"/>
    <w:rsid w:val="00C26B53"/>
    <w:rsid w:val="00C26C6A"/>
    <w:rsid w:val="00C26F6A"/>
    <w:rsid w:val="00C2706E"/>
    <w:rsid w:val="00C279BE"/>
    <w:rsid w:val="00C27AB6"/>
    <w:rsid w:val="00C3036E"/>
    <w:rsid w:val="00C31587"/>
    <w:rsid w:val="00C325CC"/>
    <w:rsid w:val="00C32F60"/>
    <w:rsid w:val="00C33204"/>
    <w:rsid w:val="00C33859"/>
    <w:rsid w:val="00C33CF2"/>
    <w:rsid w:val="00C350AE"/>
    <w:rsid w:val="00C35893"/>
    <w:rsid w:val="00C35B74"/>
    <w:rsid w:val="00C35D1C"/>
    <w:rsid w:val="00C3768A"/>
    <w:rsid w:val="00C37D56"/>
    <w:rsid w:val="00C40407"/>
    <w:rsid w:val="00C405CF"/>
    <w:rsid w:val="00C4092D"/>
    <w:rsid w:val="00C40AB4"/>
    <w:rsid w:val="00C416BC"/>
    <w:rsid w:val="00C41832"/>
    <w:rsid w:val="00C41BD2"/>
    <w:rsid w:val="00C41E82"/>
    <w:rsid w:val="00C4315B"/>
    <w:rsid w:val="00C44624"/>
    <w:rsid w:val="00C4574C"/>
    <w:rsid w:val="00C4581F"/>
    <w:rsid w:val="00C4639E"/>
    <w:rsid w:val="00C469A1"/>
    <w:rsid w:val="00C469DE"/>
    <w:rsid w:val="00C46CBA"/>
    <w:rsid w:val="00C47B96"/>
    <w:rsid w:val="00C47DF3"/>
    <w:rsid w:val="00C50090"/>
    <w:rsid w:val="00C500BC"/>
    <w:rsid w:val="00C50C12"/>
    <w:rsid w:val="00C50D9B"/>
    <w:rsid w:val="00C50DB6"/>
    <w:rsid w:val="00C51038"/>
    <w:rsid w:val="00C51DE2"/>
    <w:rsid w:val="00C52B48"/>
    <w:rsid w:val="00C53423"/>
    <w:rsid w:val="00C53F25"/>
    <w:rsid w:val="00C546D1"/>
    <w:rsid w:val="00C54941"/>
    <w:rsid w:val="00C54D4F"/>
    <w:rsid w:val="00C55C7F"/>
    <w:rsid w:val="00C56291"/>
    <w:rsid w:val="00C569B5"/>
    <w:rsid w:val="00C56CB8"/>
    <w:rsid w:val="00C607E5"/>
    <w:rsid w:val="00C60AB4"/>
    <w:rsid w:val="00C60EA2"/>
    <w:rsid w:val="00C60FF3"/>
    <w:rsid w:val="00C61169"/>
    <w:rsid w:val="00C612CA"/>
    <w:rsid w:val="00C61C9D"/>
    <w:rsid w:val="00C61E91"/>
    <w:rsid w:val="00C61F54"/>
    <w:rsid w:val="00C61F5E"/>
    <w:rsid w:val="00C62634"/>
    <w:rsid w:val="00C634D7"/>
    <w:rsid w:val="00C63699"/>
    <w:rsid w:val="00C637B9"/>
    <w:rsid w:val="00C64A42"/>
    <w:rsid w:val="00C64CCF"/>
    <w:rsid w:val="00C657B5"/>
    <w:rsid w:val="00C66040"/>
    <w:rsid w:val="00C664AD"/>
    <w:rsid w:val="00C66B43"/>
    <w:rsid w:val="00C66F0C"/>
    <w:rsid w:val="00C679CF"/>
    <w:rsid w:val="00C70EC6"/>
    <w:rsid w:val="00C70F97"/>
    <w:rsid w:val="00C720D9"/>
    <w:rsid w:val="00C72A0C"/>
    <w:rsid w:val="00C72A19"/>
    <w:rsid w:val="00C72E40"/>
    <w:rsid w:val="00C72F06"/>
    <w:rsid w:val="00C73158"/>
    <w:rsid w:val="00C73345"/>
    <w:rsid w:val="00C738A1"/>
    <w:rsid w:val="00C73CA4"/>
    <w:rsid w:val="00C73FC9"/>
    <w:rsid w:val="00C74EA7"/>
    <w:rsid w:val="00C75865"/>
    <w:rsid w:val="00C75B3E"/>
    <w:rsid w:val="00C75B4D"/>
    <w:rsid w:val="00C75C12"/>
    <w:rsid w:val="00C767A8"/>
    <w:rsid w:val="00C77A96"/>
    <w:rsid w:val="00C802CF"/>
    <w:rsid w:val="00C80AB0"/>
    <w:rsid w:val="00C80F34"/>
    <w:rsid w:val="00C81761"/>
    <w:rsid w:val="00C81A31"/>
    <w:rsid w:val="00C81F19"/>
    <w:rsid w:val="00C81FD9"/>
    <w:rsid w:val="00C82225"/>
    <w:rsid w:val="00C82BCF"/>
    <w:rsid w:val="00C82D17"/>
    <w:rsid w:val="00C82E0F"/>
    <w:rsid w:val="00C84BFC"/>
    <w:rsid w:val="00C859F7"/>
    <w:rsid w:val="00C85F92"/>
    <w:rsid w:val="00C86086"/>
    <w:rsid w:val="00C868BF"/>
    <w:rsid w:val="00C86E90"/>
    <w:rsid w:val="00C87A72"/>
    <w:rsid w:val="00C909DA"/>
    <w:rsid w:val="00C90DE4"/>
    <w:rsid w:val="00C913BD"/>
    <w:rsid w:val="00C91850"/>
    <w:rsid w:val="00C91DE7"/>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C74"/>
    <w:rsid w:val="00CA4E25"/>
    <w:rsid w:val="00CA5994"/>
    <w:rsid w:val="00CA5ADE"/>
    <w:rsid w:val="00CA5D44"/>
    <w:rsid w:val="00CA6474"/>
    <w:rsid w:val="00CA6613"/>
    <w:rsid w:val="00CA664F"/>
    <w:rsid w:val="00CA6C50"/>
    <w:rsid w:val="00CA74DE"/>
    <w:rsid w:val="00CA7C97"/>
    <w:rsid w:val="00CA7FC5"/>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42E"/>
    <w:rsid w:val="00CB597E"/>
    <w:rsid w:val="00CB5ADC"/>
    <w:rsid w:val="00CB706A"/>
    <w:rsid w:val="00CB7181"/>
    <w:rsid w:val="00CB7771"/>
    <w:rsid w:val="00CB784C"/>
    <w:rsid w:val="00CB7DE6"/>
    <w:rsid w:val="00CC01D1"/>
    <w:rsid w:val="00CC0662"/>
    <w:rsid w:val="00CC139D"/>
    <w:rsid w:val="00CC1D0D"/>
    <w:rsid w:val="00CC2056"/>
    <w:rsid w:val="00CC2E20"/>
    <w:rsid w:val="00CC33C4"/>
    <w:rsid w:val="00CC3B84"/>
    <w:rsid w:val="00CC44B5"/>
    <w:rsid w:val="00CC4E80"/>
    <w:rsid w:val="00CC5416"/>
    <w:rsid w:val="00CC541F"/>
    <w:rsid w:val="00CC574C"/>
    <w:rsid w:val="00CC6616"/>
    <w:rsid w:val="00CC7C1C"/>
    <w:rsid w:val="00CD04C9"/>
    <w:rsid w:val="00CD0B13"/>
    <w:rsid w:val="00CD0C9D"/>
    <w:rsid w:val="00CD1963"/>
    <w:rsid w:val="00CD1A65"/>
    <w:rsid w:val="00CD1A8D"/>
    <w:rsid w:val="00CD289D"/>
    <w:rsid w:val="00CD28B4"/>
    <w:rsid w:val="00CD3407"/>
    <w:rsid w:val="00CD5041"/>
    <w:rsid w:val="00CD541D"/>
    <w:rsid w:val="00CD563A"/>
    <w:rsid w:val="00CD5F7C"/>
    <w:rsid w:val="00CD6260"/>
    <w:rsid w:val="00CD6413"/>
    <w:rsid w:val="00CD72D5"/>
    <w:rsid w:val="00CD77DC"/>
    <w:rsid w:val="00CD7AE0"/>
    <w:rsid w:val="00CD7CC4"/>
    <w:rsid w:val="00CD7D7E"/>
    <w:rsid w:val="00CE0138"/>
    <w:rsid w:val="00CE0E44"/>
    <w:rsid w:val="00CE120B"/>
    <w:rsid w:val="00CE1472"/>
    <w:rsid w:val="00CE154B"/>
    <w:rsid w:val="00CE19FA"/>
    <w:rsid w:val="00CE219F"/>
    <w:rsid w:val="00CE21FF"/>
    <w:rsid w:val="00CE3AC6"/>
    <w:rsid w:val="00CE3CB2"/>
    <w:rsid w:val="00CE4157"/>
    <w:rsid w:val="00CE4CCB"/>
    <w:rsid w:val="00CE56F3"/>
    <w:rsid w:val="00CE5A97"/>
    <w:rsid w:val="00CE671E"/>
    <w:rsid w:val="00CE6818"/>
    <w:rsid w:val="00CE6A6E"/>
    <w:rsid w:val="00CE7161"/>
    <w:rsid w:val="00CE74F2"/>
    <w:rsid w:val="00CF0519"/>
    <w:rsid w:val="00CF0A74"/>
    <w:rsid w:val="00CF0F9E"/>
    <w:rsid w:val="00CF16E1"/>
    <w:rsid w:val="00CF1C50"/>
    <w:rsid w:val="00CF21C8"/>
    <w:rsid w:val="00CF301F"/>
    <w:rsid w:val="00CF30A1"/>
    <w:rsid w:val="00CF347D"/>
    <w:rsid w:val="00CF3D74"/>
    <w:rsid w:val="00CF3F01"/>
    <w:rsid w:val="00CF4AC3"/>
    <w:rsid w:val="00CF5C87"/>
    <w:rsid w:val="00CF5FF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56F9"/>
    <w:rsid w:val="00D05AB8"/>
    <w:rsid w:val="00D05DCA"/>
    <w:rsid w:val="00D06D71"/>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A6D"/>
    <w:rsid w:val="00D16C38"/>
    <w:rsid w:val="00D17519"/>
    <w:rsid w:val="00D177A9"/>
    <w:rsid w:val="00D17E5B"/>
    <w:rsid w:val="00D207B2"/>
    <w:rsid w:val="00D20835"/>
    <w:rsid w:val="00D2091A"/>
    <w:rsid w:val="00D20D07"/>
    <w:rsid w:val="00D21036"/>
    <w:rsid w:val="00D21124"/>
    <w:rsid w:val="00D212A9"/>
    <w:rsid w:val="00D219E4"/>
    <w:rsid w:val="00D21B04"/>
    <w:rsid w:val="00D21C9B"/>
    <w:rsid w:val="00D22BF9"/>
    <w:rsid w:val="00D23E3A"/>
    <w:rsid w:val="00D25226"/>
    <w:rsid w:val="00D26DE3"/>
    <w:rsid w:val="00D27311"/>
    <w:rsid w:val="00D30055"/>
    <w:rsid w:val="00D30108"/>
    <w:rsid w:val="00D303DD"/>
    <w:rsid w:val="00D3068A"/>
    <w:rsid w:val="00D30A10"/>
    <w:rsid w:val="00D30D0F"/>
    <w:rsid w:val="00D31217"/>
    <w:rsid w:val="00D31CCB"/>
    <w:rsid w:val="00D326E8"/>
    <w:rsid w:val="00D33BAE"/>
    <w:rsid w:val="00D34419"/>
    <w:rsid w:val="00D34B6A"/>
    <w:rsid w:val="00D3588C"/>
    <w:rsid w:val="00D3629E"/>
    <w:rsid w:val="00D364AB"/>
    <w:rsid w:val="00D36914"/>
    <w:rsid w:val="00D36C33"/>
    <w:rsid w:val="00D37199"/>
    <w:rsid w:val="00D4009A"/>
    <w:rsid w:val="00D40BB5"/>
    <w:rsid w:val="00D410E5"/>
    <w:rsid w:val="00D41522"/>
    <w:rsid w:val="00D41641"/>
    <w:rsid w:val="00D417A4"/>
    <w:rsid w:val="00D43DF2"/>
    <w:rsid w:val="00D44920"/>
    <w:rsid w:val="00D44D10"/>
    <w:rsid w:val="00D45BBF"/>
    <w:rsid w:val="00D46697"/>
    <w:rsid w:val="00D46B94"/>
    <w:rsid w:val="00D46CB7"/>
    <w:rsid w:val="00D46DEF"/>
    <w:rsid w:val="00D46DF6"/>
    <w:rsid w:val="00D473F0"/>
    <w:rsid w:val="00D50A93"/>
    <w:rsid w:val="00D50B9C"/>
    <w:rsid w:val="00D50EAD"/>
    <w:rsid w:val="00D518EF"/>
    <w:rsid w:val="00D51A1E"/>
    <w:rsid w:val="00D51BDA"/>
    <w:rsid w:val="00D51C10"/>
    <w:rsid w:val="00D51CF5"/>
    <w:rsid w:val="00D5242A"/>
    <w:rsid w:val="00D525B5"/>
    <w:rsid w:val="00D52BE6"/>
    <w:rsid w:val="00D52CCC"/>
    <w:rsid w:val="00D52EFE"/>
    <w:rsid w:val="00D5372B"/>
    <w:rsid w:val="00D53780"/>
    <w:rsid w:val="00D53DC9"/>
    <w:rsid w:val="00D548C6"/>
    <w:rsid w:val="00D54F0A"/>
    <w:rsid w:val="00D55600"/>
    <w:rsid w:val="00D55AA3"/>
    <w:rsid w:val="00D5730D"/>
    <w:rsid w:val="00D5759E"/>
    <w:rsid w:val="00D57687"/>
    <w:rsid w:val="00D577CC"/>
    <w:rsid w:val="00D604CE"/>
    <w:rsid w:val="00D609B5"/>
    <w:rsid w:val="00D60B05"/>
    <w:rsid w:val="00D616C1"/>
    <w:rsid w:val="00D61975"/>
    <w:rsid w:val="00D619C0"/>
    <w:rsid w:val="00D61B2A"/>
    <w:rsid w:val="00D61D03"/>
    <w:rsid w:val="00D62343"/>
    <w:rsid w:val="00D62C08"/>
    <w:rsid w:val="00D632A8"/>
    <w:rsid w:val="00D63DCB"/>
    <w:rsid w:val="00D64187"/>
    <w:rsid w:val="00D6455F"/>
    <w:rsid w:val="00D64832"/>
    <w:rsid w:val="00D64DF7"/>
    <w:rsid w:val="00D65A7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F7B"/>
    <w:rsid w:val="00D81720"/>
    <w:rsid w:val="00D81912"/>
    <w:rsid w:val="00D81944"/>
    <w:rsid w:val="00D81FAC"/>
    <w:rsid w:val="00D82B27"/>
    <w:rsid w:val="00D83189"/>
    <w:rsid w:val="00D84174"/>
    <w:rsid w:val="00D841C1"/>
    <w:rsid w:val="00D8494F"/>
    <w:rsid w:val="00D849C3"/>
    <w:rsid w:val="00D84A49"/>
    <w:rsid w:val="00D858EF"/>
    <w:rsid w:val="00D85CAF"/>
    <w:rsid w:val="00D869F5"/>
    <w:rsid w:val="00D87158"/>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4074"/>
    <w:rsid w:val="00D945E2"/>
    <w:rsid w:val="00D9533E"/>
    <w:rsid w:val="00D9754A"/>
    <w:rsid w:val="00D97993"/>
    <w:rsid w:val="00D97A7A"/>
    <w:rsid w:val="00D97C67"/>
    <w:rsid w:val="00D97CB8"/>
    <w:rsid w:val="00D97ECE"/>
    <w:rsid w:val="00DA02AB"/>
    <w:rsid w:val="00DA09E4"/>
    <w:rsid w:val="00DA10F6"/>
    <w:rsid w:val="00DA1466"/>
    <w:rsid w:val="00DA172C"/>
    <w:rsid w:val="00DA2F6E"/>
    <w:rsid w:val="00DA30C2"/>
    <w:rsid w:val="00DA46AC"/>
    <w:rsid w:val="00DA4AB1"/>
    <w:rsid w:val="00DA50C9"/>
    <w:rsid w:val="00DA5237"/>
    <w:rsid w:val="00DA531D"/>
    <w:rsid w:val="00DA5579"/>
    <w:rsid w:val="00DA683F"/>
    <w:rsid w:val="00DA6FDD"/>
    <w:rsid w:val="00DA729C"/>
    <w:rsid w:val="00DA7BA3"/>
    <w:rsid w:val="00DA7EFA"/>
    <w:rsid w:val="00DB01A2"/>
    <w:rsid w:val="00DB1381"/>
    <w:rsid w:val="00DB169E"/>
    <w:rsid w:val="00DB21AE"/>
    <w:rsid w:val="00DB48C8"/>
    <w:rsid w:val="00DB4A45"/>
    <w:rsid w:val="00DB4BAB"/>
    <w:rsid w:val="00DB4BC6"/>
    <w:rsid w:val="00DB5583"/>
    <w:rsid w:val="00DB562C"/>
    <w:rsid w:val="00DB5A0F"/>
    <w:rsid w:val="00DB5F2D"/>
    <w:rsid w:val="00DB64D8"/>
    <w:rsid w:val="00DB7239"/>
    <w:rsid w:val="00DB7F6C"/>
    <w:rsid w:val="00DC0A66"/>
    <w:rsid w:val="00DC0EBD"/>
    <w:rsid w:val="00DC0FB6"/>
    <w:rsid w:val="00DC36A5"/>
    <w:rsid w:val="00DC3CB1"/>
    <w:rsid w:val="00DC5871"/>
    <w:rsid w:val="00DC58EE"/>
    <w:rsid w:val="00DC5ECE"/>
    <w:rsid w:val="00DC63C2"/>
    <w:rsid w:val="00DC7178"/>
    <w:rsid w:val="00DC74A0"/>
    <w:rsid w:val="00DD0D73"/>
    <w:rsid w:val="00DD0E19"/>
    <w:rsid w:val="00DD1327"/>
    <w:rsid w:val="00DD1EF8"/>
    <w:rsid w:val="00DD23FD"/>
    <w:rsid w:val="00DD27EC"/>
    <w:rsid w:val="00DD3534"/>
    <w:rsid w:val="00DD4130"/>
    <w:rsid w:val="00DD44DB"/>
    <w:rsid w:val="00DD4BE9"/>
    <w:rsid w:val="00DD5439"/>
    <w:rsid w:val="00DD610B"/>
    <w:rsid w:val="00DD6C8F"/>
    <w:rsid w:val="00DE079B"/>
    <w:rsid w:val="00DE28DB"/>
    <w:rsid w:val="00DE3BBB"/>
    <w:rsid w:val="00DE410C"/>
    <w:rsid w:val="00DE4380"/>
    <w:rsid w:val="00DE4813"/>
    <w:rsid w:val="00DE4E8F"/>
    <w:rsid w:val="00DE649E"/>
    <w:rsid w:val="00DE6985"/>
    <w:rsid w:val="00DF0010"/>
    <w:rsid w:val="00DF11BF"/>
    <w:rsid w:val="00DF159E"/>
    <w:rsid w:val="00DF2E3A"/>
    <w:rsid w:val="00DF30CF"/>
    <w:rsid w:val="00DF32EA"/>
    <w:rsid w:val="00DF369A"/>
    <w:rsid w:val="00DF3E4A"/>
    <w:rsid w:val="00DF44CE"/>
    <w:rsid w:val="00DF4563"/>
    <w:rsid w:val="00DF4C79"/>
    <w:rsid w:val="00DF4DEF"/>
    <w:rsid w:val="00DF4F75"/>
    <w:rsid w:val="00DF5EBC"/>
    <w:rsid w:val="00DF680D"/>
    <w:rsid w:val="00DF7C3A"/>
    <w:rsid w:val="00DF7F5A"/>
    <w:rsid w:val="00DF7FC2"/>
    <w:rsid w:val="00E002D8"/>
    <w:rsid w:val="00E00F43"/>
    <w:rsid w:val="00E017C2"/>
    <w:rsid w:val="00E01BD6"/>
    <w:rsid w:val="00E02055"/>
    <w:rsid w:val="00E020EB"/>
    <w:rsid w:val="00E02F90"/>
    <w:rsid w:val="00E03C26"/>
    <w:rsid w:val="00E03E0C"/>
    <w:rsid w:val="00E04157"/>
    <w:rsid w:val="00E043A4"/>
    <w:rsid w:val="00E04428"/>
    <w:rsid w:val="00E044A8"/>
    <w:rsid w:val="00E04BD1"/>
    <w:rsid w:val="00E056C0"/>
    <w:rsid w:val="00E05DDE"/>
    <w:rsid w:val="00E06EEF"/>
    <w:rsid w:val="00E104AA"/>
    <w:rsid w:val="00E10BDE"/>
    <w:rsid w:val="00E10FBD"/>
    <w:rsid w:val="00E1148F"/>
    <w:rsid w:val="00E11797"/>
    <w:rsid w:val="00E131B0"/>
    <w:rsid w:val="00E134D7"/>
    <w:rsid w:val="00E1360C"/>
    <w:rsid w:val="00E13786"/>
    <w:rsid w:val="00E137B3"/>
    <w:rsid w:val="00E1421B"/>
    <w:rsid w:val="00E157EB"/>
    <w:rsid w:val="00E15915"/>
    <w:rsid w:val="00E15B50"/>
    <w:rsid w:val="00E15D2A"/>
    <w:rsid w:val="00E16CA5"/>
    <w:rsid w:val="00E1718F"/>
    <w:rsid w:val="00E175D8"/>
    <w:rsid w:val="00E17F71"/>
    <w:rsid w:val="00E205B9"/>
    <w:rsid w:val="00E20C3F"/>
    <w:rsid w:val="00E215BD"/>
    <w:rsid w:val="00E21A16"/>
    <w:rsid w:val="00E22F20"/>
    <w:rsid w:val="00E23686"/>
    <w:rsid w:val="00E23E31"/>
    <w:rsid w:val="00E24A97"/>
    <w:rsid w:val="00E24EF5"/>
    <w:rsid w:val="00E25B71"/>
    <w:rsid w:val="00E2695D"/>
    <w:rsid w:val="00E26BBF"/>
    <w:rsid w:val="00E26D7C"/>
    <w:rsid w:val="00E3023B"/>
    <w:rsid w:val="00E30C63"/>
    <w:rsid w:val="00E31762"/>
    <w:rsid w:val="00E31EB0"/>
    <w:rsid w:val="00E3264F"/>
    <w:rsid w:val="00E327FE"/>
    <w:rsid w:val="00E32D71"/>
    <w:rsid w:val="00E33E3F"/>
    <w:rsid w:val="00E33E9E"/>
    <w:rsid w:val="00E33F92"/>
    <w:rsid w:val="00E346F2"/>
    <w:rsid w:val="00E3509E"/>
    <w:rsid w:val="00E35AA9"/>
    <w:rsid w:val="00E36496"/>
    <w:rsid w:val="00E3719B"/>
    <w:rsid w:val="00E37831"/>
    <w:rsid w:val="00E37A80"/>
    <w:rsid w:val="00E4017D"/>
    <w:rsid w:val="00E40251"/>
    <w:rsid w:val="00E40EA3"/>
    <w:rsid w:val="00E411BE"/>
    <w:rsid w:val="00E411D6"/>
    <w:rsid w:val="00E411FC"/>
    <w:rsid w:val="00E41CDE"/>
    <w:rsid w:val="00E42468"/>
    <w:rsid w:val="00E4259F"/>
    <w:rsid w:val="00E42BA7"/>
    <w:rsid w:val="00E43314"/>
    <w:rsid w:val="00E4406A"/>
    <w:rsid w:val="00E444F3"/>
    <w:rsid w:val="00E44A3C"/>
    <w:rsid w:val="00E44AE2"/>
    <w:rsid w:val="00E44EA7"/>
    <w:rsid w:val="00E45342"/>
    <w:rsid w:val="00E45BA6"/>
    <w:rsid w:val="00E4638D"/>
    <w:rsid w:val="00E46AF2"/>
    <w:rsid w:val="00E46B5F"/>
    <w:rsid w:val="00E4734F"/>
    <w:rsid w:val="00E4740C"/>
    <w:rsid w:val="00E507D9"/>
    <w:rsid w:val="00E50D07"/>
    <w:rsid w:val="00E50E35"/>
    <w:rsid w:val="00E50E66"/>
    <w:rsid w:val="00E5149B"/>
    <w:rsid w:val="00E5251E"/>
    <w:rsid w:val="00E5261C"/>
    <w:rsid w:val="00E53089"/>
    <w:rsid w:val="00E56D82"/>
    <w:rsid w:val="00E577B9"/>
    <w:rsid w:val="00E57ACF"/>
    <w:rsid w:val="00E609AD"/>
    <w:rsid w:val="00E61EE5"/>
    <w:rsid w:val="00E624D8"/>
    <w:rsid w:val="00E6279E"/>
    <w:rsid w:val="00E63136"/>
    <w:rsid w:val="00E634F7"/>
    <w:rsid w:val="00E635F0"/>
    <w:rsid w:val="00E6490C"/>
    <w:rsid w:val="00E65121"/>
    <w:rsid w:val="00E657A2"/>
    <w:rsid w:val="00E65E3B"/>
    <w:rsid w:val="00E66367"/>
    <w:rsid w:val="00E663EB"/>
    <w:rsid w:val="00E66808"/>
    <w:rsid w:val="00E670EE"/>
    <w:rsid w:val="00E67DC5"/>
    <w:rsid w:val="00E70F89"/>
    <w:rsid w:val="00E729D4"/>
    <w:rsid w:val="00E72E64"/>
    <w:rsid w:val="00E733B6"/>
    <w:rsid w:val="00E736FF"/>
    <w:rsid w:val="00E74731"/>
    <w:rsid w:val="00E74863"/>
    <w:rsid w:val="00E74A37"/>
    <w:rsid w:val="00E74E60"/>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B65"/>
    <w:rsid w:val="00E856C5"/>
    <w:rsid w:val="00E85957"/>
    <w:rsid w:val="00E85C14"/>
    <w:rsid w:val="00E85EDC"/>
    <w:rsid w:val="00E861BF"/>
    <w:rsid w:val="00E86567"/>
    <w:rsid w:val="00E867E8"/>
    <w:rsid w:val="00E87037"/>
    <w:rsid w:val="00E870FF"/>
    <w:rsid w:val="00E8726D"/>
    <w:rsid w:val="00E90883"/>
    <w:rsid w:val="00E91E5B"/>
    <w:rsid w:val="00E91F10"/>
    <w:rsid w:val="00E9343E"/>
    <w:rsid w:val="00E934D5"/>
    <w:rsid w:val="00E93B28"/>
    <w:rsid w:val="00E941C2"/>
    <w:rsid w:val="00E942FF"/>
    <w:rsid w:val="00E94302"/>
    <w:rsid w:val="00E94876"/>
    <w:rsid w:val="00E94ECE"/>
    <w:rsid w:val="00E9637A"/>
    <w:rsid w:val="00E966EF"/>
    <w:rsid w:val="00E96AE7"/>
    <w:rsid w:val="00E9757F"/>
    <w:rsid w:val="00E97BA2"/>
    <w:rsid w:val="00E97D13"/>
    <w:rsid w:val="00E97D78"/>
    <w:rsid w:val="00EA01E8"/>
    <w:rsid w:val="00EA042A"/>
    <w:rsid w:val="00EA2757"/>
    <w:rsid w:val="00EA28EE"/>
    <w:rsid w:val="00EA2BA8"/>
    <w:rsid w:val="00EA3ACE"/>
    <w:rsid w:val="00EA3B96"/>
    <w:rsid w:val="00EA4164"/>
    <w:rsid w:val="00EA5781"/>
    <w:rsid w:val="00EA60BF"/>
    <w:rsid w:val="00EA70EB"/>
    <w:rsid w:val="00EA76FF"/>
    <w:rsid w:val="00EA7DD4"/>
    <w:rsid w:val="00EB003B"/>
    <w:rsid w:val="00EB030C"/>
    <w:rsid w:val="00EB13BD"/>
    <w:rsid w:val="00EB13EB"/>
    <w:rsid w:val="00EB1C2F"/>
    <w:rsid w:val="00EB1FCF"/>
    <w:rsid w:val="00EB2457"/>
    <w:rsid w:val="00EB2EF0"/>
    <w:rsid w:val="00EB324F"/>
    <w:rsid w:val="00EB346A"/>
    <w:rsid w:val="00EB38BF"/>
    <w:rsid w:val="00EB3AF4"/>
    <w:rsid w:val="00EB3D9B"/>
    <w:rsid w:val="00EB4392"/>
    <w:rsid w:val="00EB491A"/>
    <w:rsid w:val="00EB5D74"/>
    <w:rsid w:val="00EB6151"/>
    <w:rsid w:val="00EB6192"/>
    <w:rsid w:val="00EB69F3"/>
    <w:rsid w:val="00EB712A"/>
    <w:rsid w:val="00EB7405"/>
    <w:rsid w:val="00EB7520"/>
    <w:rsid w:val="00EB7839"/>
    <w:rsid w:val="00EB7D90"/>
    <w:rsid w:val="00EB7D9F"/>
    <w:rsid w:val="00EB7EFB"/>
    <w:rsid w:val="00EC0169"/>
    <w:rsid w:val="00EC11BB"/>
    <w:rsid w:val="00EC12A2"/>
    <w:rsid w:val="00EC1674"/>
    <w:rsid w:val="00EC19E8"/>
    <w:rsid w:val="00EC1ACB"/>
    <w:rsid w:val="00EC21DC"/>
    <w:rsid w:val="00EC283C"/>
    <w:rsid w:val="00EC32F3"/>
    <w:rsid w:val="00EC4759"/>
    <w:rsid w:val="00EC4A02"/>
    <w:rsid w:val="00EC4B9B"/>
    <w:rsid w:val="00EC54E5"/>
    <w:rsid w:val="00EC5673"/>
    <w:rsid w:val="00EC5893"/>
    <w:rsid w:val="00EC693F"/>
    <w:rsid w:val="00EC6E74"/>
    <w:rsid w:val="00EC71B1"/>
    <w:rsid w:val="00EC73C4"/>
    <w:rsid w:val="00EC7456"/>
    <w:rsid w:val="00EC74BE"/>
    <w:rsid w:val="00ED0830"/>
    <w:rsid w:val="00ED0B0A"/>
    <w:rsid w:val="00ED0B23"/>
    <w:rsid w:val="00ED0C7B"/>
    <w:rsid w:val="00ED1396"/>
    <w:rsid w:val="00ED1679"/>
    <w:rsid w:val="00ED1DEB"/>
    <w:rsid w:val="00ED218D"/>
    <w:rsid w:val="00ED21AB"/>
    <w:rsid w:val="00ED2326"/>
    <w:rsid w:val="00ED241B"/>
    <w:rsid w:val="00ED2E67"/>
    <w:rsid w:val="00ED2F85"/>
    <w:rsid w:val="00ED33E6"/>
    <w:rsid w:val="00ED3936"/>
    <w:rsid w:val="00ED3B3F"/>
    <w:rsid w:val="00ED421D"/>
    <w:rsid w:val="00ED4BF1"/>
    <w:rsid w:val="00ED4D7D"/>
    <w:rsid w:val="00ED5A96"/>
    <w:rsid w:val="00ED5B22"/>
    <w:rsid w:val="00ED605D"/>
    <w:rsid w:val="00ED650F"/>
    <w:rsid w:val="00ED6E3E"/>
    <w:rsid w:val="00ED6E62"/>
    <w:rsid w:val="00ED7086"/>
    <w:rsid w:val="00ED72B7"/>
    <w:rsid w:val="00ED763D"/>
    <w:rsid w:val="00ED7F63"/>
    <w:rsid w:val="00EE005C"/>
    <w:rsid w:val="00EE07B9"/>
    <w:rsid w:val="00EE0CF0"/>
    <w:rsid w:val="00EE10F8"/>
    <w:rsid w:val="00EE122C"/>
    <w:rsid w:val="00EE2251"/>
    <w:rsid w:val="00EE3434"/>
    <w:rsid w:val="00EE3672"/>
    <w:rsid w:val="00EE37C6"/>
    <w:rsid w:val="00EE3B90"/>
    <w:rsid w:val="00EE3CF3"/>
    <w:rsid w:val="00EE3F43"/>
    <w:rsid w:val="00EE4204"/>
    <w:rsid w:val="00EE432E"/>
    <w:rsid w:val="00EE5530"/>
    <w:rsid w:val="00EE5727"/>
    <w:rsid w:val="00EE5761"/>
    <w:rsid w:val="00EE5B55"/>
    <w:rsid w:val="00EE62A7"/>
    <w:rsid w:val="00EE6C37"/>
    <w:rsid w:val="00EE7129"/>
    <w:rsid w:val="00EE712C"/>
    <w:rsid w:val="00EE7239"/>
    <w:rsid w:val="00EE7A93"/>
    <w:rsid w:val="00EF04DE"/>
    <w:rsid w:val="00EF0680"/>
    <w:rsid w:val="00EF0AED"/>
    <w:rsid w:val="00EF0BCA"/>
    <w:rsid w:val="00EF1639"/>
    <w:rsid w:val="00EF1709"/>
    <w:rsid w:val="00EF1BFC"/>
    <w:rsid w:val="00EF2166"/>
    <w:rsid w:val="00EF30D3"/>
    <w:rsid w:val="00EF3192"/>
    <w:rsid w:val="00EF4003"/>
    <w:rsid w:val="00EF41A6"/>
    <w:rsid w:val="00EF4ED9"/>
    <w:rsid w:val="00EF4F15"/>
    <w:rsid w:val="00EF5CEE"/>
    <w:rsid w:val="00EF5F2E"/>
    <w:rsid w:val="00EF6033"/>
    <w:rsid w:val="00EF6376"/>
    <w:rsid w:val="00EF6C7C"/>
    <w:rsid w:val="00EF74ED"/>
    <w:rsid w:val="00EF784C"/>
    <w:rsid w:val="00F00617"/>
    <w:rsid w:val="00F00AA4"/>
    <w:rsid w:val="00F01B70"/>
    <w:rsid w:val="00F01D92"/>
    <w:rsid w:val="00F0231E"/>
    <w:rsid w:val="00F041AB"/>
    <w:rsid w:val="00F04247"/>
    <w:rsid w:val="00F04600"/>
    <w:rsid w:val="00F05813"/>
    <w:rsid w:val="00F06245"/>
    <w:rsid w:val="00F07150"/>
    <w:rsid w:val="00F07493"/>
    <w:rsid w:val="00F07B1C"/>
    <w:rsid w:val="00F10127"/>
    <w:rsid w:val="00F10EAB"/>
    <w:rsid w:val="00F1119C"/>
    <w:rsid w:val="00F11814"/>
    <w:rsid w:val="00F12140"/>
    <w:rsid w:val="00F12506"/>
    <w:rsid w:val="00F12B22"/>
    <w:rsid w:val="00F1343B"/>
    <w:rsid w:val="00F138CE"/>
    <w:rsid w:val="00F13F98"/>
    <w:rsid w:val="00F14FC1"/>
    <w:rsid w:val="00F15510"/>
    <w:rsid w:val="00F15903"/>
    <w:rsid w:val="00F16DD7"/>
    <w:rsid w:val="00F171F2"/>
    <w:rsid w:val="00F179D2"/>
    <w:rsid w:val="00F204DF"/>
    <w:rsid w:val="00F20594"/>
    <w:rsid w:val="00F20606"/>
    <w:rsid w:val="00F209D5"/>
    <w:rsid w:val="00F211F3"/>
    <w:rsid w:val="00F22574"/>
    <w:rsid w:val="00F22832"/>
    <w:rsid w:val="00F22A61"/>
    <w:rsid w:val="00F23CFF"/>
    <w:rsid w:val="00F2425B"/>
    <w:rsid w:val="00F243E8"/>
    <w:rsid w:val="00F2450C"/>
    <w:rsid w:val="00F24681"/>
    <w:rsid w:val="00F24A43"/>
    <w:rsid w:val="00F24FF3"/>
    <w:rsid w:val="00F25640"/>
    <w:rsid w:val="00F257BA"/>
    <w:rsid w:val="00F262B9"/>
    <w:rsid w:val="00F266AA"/>
    <w:rsid w:val="00F27047"/>
    <w:rsid w:val="00F274DB"/>
    <w:rsid w:val="00F27966"/>
    <w:rsid w:val="00F301A8"/>
    <w:rsid w:val="00F30549"/>
    <w:rsid w:val="00F305D5"/>
    <w:rsid w:val="00F30940"/>
    <w:rsid w:val="00F30DFA"/>
    <w:rsid w:val="00F30E11"/>
    <w:rsid w:val="00F30E42"/>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5CA"/>
    <w:rsid w:val="00F4278C"/>
    <w:rsid w:val="00F42DA4"/>
    <w:rsid w:val="00F431C5"/>
    <w:rsid w:val="00F43E98"/>
    <w:rsid w:val="00F43F1A"/>
    <w:rsid w:val="00F44100"/>
    <w:rsid w:val="00F441A9"/>
    <w:rsid w:val="00F448C4"/>
    <w:rsid w:val="00F44FD3"/>
    <w:rsid w:val="00F45E95"/>
    <w:rsid w:val="00F460EF"/>
    <w:rsid w:val="00F46690"/>
    <w:rsid w:val="00F50639"/>
    <w:rsid w:val="00F506C8"/>
    <w:rsid w:val="00F5137E"/>
    <w:rsid w:val="00F5159D"/>
    <w:rsid w:val="00F515E7"/>
    <w:rsid w:val="00F51DF4"/>
    <w:rsid w:val="00F5229F"/>
    <w:rsid w:val="00F5253E"/>
    <w:rsid w:val="00F534A5"/>
    <w:rsid w:val="00F54A09"/>
    <w:rsid w:val="00F55073"/>
    <w:rsid w:val="00F56811"/>
    <w:rsid w:val="00F5696D"/>
    <w:rsid w:val="00F573F8"/>
    <w:rsid w:val="00F607CA"/>
    <w:rsid w:val="00F60C6B"/>
    <w:rsid w:val="00F60DA6"/>
    <w:rsid w:val="00F618DF"/>
    <w:rsid w:val="00F61CBE"/>
    <w:rsid w:val="00F63FB0"/>
    <w:rsid w:val="00F6423B"/>
    <w:rsid w:val="00F64F9D"/>
    <w:rsid w:val="00F653D7"/>
    <w:rsid w:val="00F6590E"/>
    <w:rsid w:val="00F663AA"/>
    <w:rsid w:val="00F664C8"/>
    <w:rsid w:val="00F679A7"/>
    <w:rsid w:val="00F700E1"/>
    <w:rsid w:val="00F70138"/>
    <w:rsid w:val="00F713E2"/>
    <w:rsid w:val="00F71774"/>
    <w:rsid w:val="00F71FB6"/>
    <w:rsid w:val="00F722CD"/>
    <w:rsid w:val="00F726AA"/>
    <w:rsid w:val="00F727D9"/>
    <w:rsid w:val="00F73B1D"/>
    <w:rsid w:val="00F73F7B"/>
    <w:rsid w:val="00F74270"/>
    <w:rsid w:val="00F74380"/>
    <w:rsid w:val="00F748D2"/>
    <w:rsid w:val="00F7512C"/>
    <w:rsid w:val="00F755C6"/>
    <w:rsid w:val="00F75B67"/>
    <w:rsid w:val="00F75FB8"/>
    <w:rsid w:val="00F76386"/>
    <w:rsid w:val="00F768BB"/>
    <w:rsid w:val="00F76BBD"/>
    <w:rsid w:val="00F7728B"/>
    <w:rsid w:val="00F773CA"/>
    <w:rsid w:val="00F80884"/>
    <w:rsid w:val="00F81097"/>
    <w:rsid w:val="00F81BD0"/>
    <w:rsid w:val="00F81D2F"/>
    <w:rsid w:val="00F822C5"/>
    <w:rsid w:val="00F83169"/>
    <w:rsid w:val="00F837A0"/>
    <w:rsid w:val="00F83D38"/>
    <w:rsid w:val="00F83DC2"/>
    <w:rsid w:val="00F85199"/>
    <w:rsid w:val="00F85388"/>
    <w:rsid w:val="00F8553C"/>
    <w:rsid w:val="00F85A3E"/>
    <w:rsid w:val="00F86251"/>
    <w:rsid w:val="00F87995"/>
    <w:rsid w:val="00F879F3"/>
    <w:rsid w:val="00F87EF5"/>
    <w:rsid w:val="00F9154B"/>
    <w:rsid w:val="00F915B1"/>
    <w:rsid w:val="00F91DF7"/>
    <w:rsid w:val="00F92221"/>
    <w:rsid w:val="00F92285"/>
    <w:rsid w:val="00F92FF1"/>
    <w:rsid w:val="00F931D1"/>
    <w:rsid w:val="00F933F0"/>
    <w:rsid w:val="00F93FD4"/>
    <w:rsid w:val="00F94706"/>
    <w:rsid w:val="00F94ADA"/>
    <w:rsid w:val="00F95518"/>
    <w:rsid w:val="00F95DC2"/>
    <w:rsid w:val="00F96439"/>
    <w:rsid w:val="00F964BA"/>
    <w:rsid w:val="00F96BD9"/>
    <w:rsid w:val="00F96E6C"/>
    <w:rsid w:val="00F97D44"/>
    <w:rsid w:val="00FA13BE"/>
    <w:rsid w:val="00FA1A35"/>
    <w:rsid w:val="00FA2585"/>
    <w:rsid w:val="00FA397C"/>
    <w:rsid w:val="00FA39D4"/>
    <w:rsid w:val="00FA3E07"/>
    <w:rsid w:val="00FA45AA"/>
    <w:rsid w:val="00FA5FC2"/>
    <w:rsid w:val="00FA6074"/>
    <w:rsid w:val="00FA63BA"/>
    <w:rsid w:val="00FA7B8A"/>
    <w:rsid w:val="00FA7BF0"/>
    <w:rsid w:val="00FA7F62"/>
    <w:rsid w:val="00FB1282"/>
    <w:rsid w:val="00FB1710"/>
    <w:rsid w:val="00FB1A01"/>
    <w:rsid w:val="00FB1E18"/>
    <w:rsid w:val="00FB1ED4"/>
    <w:rsid w:val="00FB2229"/>
    <w:rsid w:val="00FB2875"/>
    <w:rsid w:val="00FB2D04"/>
    <w:rsid w:val="00FB2E2E"/>
    <w:rsid w:val="00FB33D4"/>
    <w:rsid w:val="00FB375B"/>
    <w:rsid w:val="00FB3762"/>
    <w:rsid w:val="00FB403E"/>
    <w:rsid w:val="00FB4789"/>
    <w:rsid w:val="00FB4F04"/>
    <w:rsid w:val="00FB6118"/>
    <w:rsid w:val="00FB6335"/>
    <w:rsid w:val="00FB7850"/>
    <w:rsid w:val="00FC0592"/>
    <w:rsid w:val="00FC180B"/>
    <w:rsid w:val="00FC1A8F"/>
    <w:rsid w:val="00FC1D7E"/>
    <w:rsid w:val="00FC24AA"/>
    <w:rsid w:val="00FC2E26"/>
    <w:rsid w:val="00FC34BD"/>
    <w:rsid w:val="00FC3DE2"/>
    <w:rsid w:val="00FC4F04"/>
    <w:rsid w:val="00FC5BF7"/>
    <w:rsid w:val="00FC630E"/>
    <w:rsid w:val="00FC6413"/>
    <w:rsid w:val="00FC680C"/>
    <w:rsid w:val="00FC68A8"/>
    <w:rsid w:val="00FC70E9"/>
    <w:rsid w:val="00FC7A5E"/>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5F2"/>
    <w:rsid w:val="00FD66C4"/>
    <w:rsid w:val="00FD684B"/>
    <w:rsid w:val="00FD77E9"/>
    <w:rsid w:val="00FD7820"/>
    <w:rsid w:val="00FE07C8"/>
    <w:rsid w:val="00FE1546"/>
    <w:rsid w:val="00FE1DBD"/>
    <w:rsid w:val="00FE1E45"/>
    <w:rsid w:val="00FE1E78"/>
    <w:rsid w:val="00FE248B"/>
    <w:rsid w:val="00FE2598"/>
    <w:rsid w:val="00FE2FD8"/>
    <w:rsid w:val="00FE3DC9"/>
    <w:rsid w:val="00FE4A13"/>
    <w:rsid w:val="00FE4B89"/>
    <w:rsid w:val="00FE5838"/>
    <w:rsid w:val="00FE5B1B"/>
    <w:rsid w:val="00FE5B71"/>
    <w:rsid w:val="00FE5D74"/>
    <w:rsid w:val="00FE5E62"/>
    <w:rsid w:val="00FE64DD"/>
    <w:rsid w:val="00FE6B9E"/>
    <w:rsid w:val="00FE72FE"/>
    <w:rsid w:val="00FE7D37"/>
    <w:rsid w:val="00FF078B"/>
    <w:rsid w:val="00FF167E"/>
    <w:rsid w:val="00FF1B8D"/>
    <w:rsid w:val="00FF2C2C"/>
    <w:rsid w:val="00FF2D96"/>
    <w:rsid w:val="00FF4781"/>
    <w:rsid w:val="00FF4790"/>
    <w:rsid w:val="00FF5301"/>
    <w:rsid w:val="00FF56B5"/>
    <w:rsid w:val="00FF5F58"/>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barlow@uvm.edu" TargetMode="External"/><Relationship Id="rId13" Type="http://schemas.openxmlformats.org/officeDocument/2006/relationships/hyperlink" Target="http://www.kobotoolbox.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wnloads.usda.library.cornell.edu/usda-esmis/files/zg64tk92g/2z10z137s/bn99bh97r/cenorg22.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agwater.extension.wisc.edu/articles/managing-manure-to-reduce-negative-water-quality-impacts-composting-on-wisconsin-farms/" TargetMode="Externa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ams.usda.gov/sites/default/files/media/NOP-UnderstandingOrganicPastureRul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9</TotalTime>
  <Pages>53</Pages>
  <Words>25704</Words>
  <Characters>146513</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92</cp:revision>
  <dcterms:created xsi:type="dcterms:W3CDTF">2023-12-06T14:30:00Z</dcterms:created>
  <dcterms:modified xsi:type="dcterms:W3CDTF">2023-12-14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